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17809733" w:rsidR="00BA6281" w:rsidRPr="00ED76A0" w:rsidRDefault="00664CE9" w:rsidP="00ED76A0">
      <w:pPr>
        <w:pStyle w:val="Title"/>
      </w:pPr>
      <w:bookmarkStart w:id="0" w:name="_Toc25999872"/>
      <w:r>
        <w:t>IMPLEMENTASI</w:t>
      </w:r>
      <w:r w:rsidR="00771CC6">
        <w:t xml:space="preserve"> SISTEM PELACAKAN LOKASI DALAM GEDUNG (INDOOR LOCALIZATION) MENGGUNAKAN METODE PENGENALAN POLA SINYAL PERANGKAT BLUETOOTH LOW ENERGY (BLE) DENGAN ALGORITMA KLASIFIKASI K-NEAREST NEIGHBOUR (KNN)</w:t>
      </w:r>
      <w:bookmarkEnd w:id="0"/>
      <w:r w:rsidR="00BA6281" w:rsidRPr="00ED76A0">
        <w:t xml:space="preserve"> </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bookmarkStart w:id="1" w:name="_Toc25999873"/>
    <w:p w14:paraId="4B099D56" w14:textId="7B046A3D" w:rsidR="00BA6281" w:rsidRPr="001174C6" w:rsidRDefault="00F418E2" w:rsidP="00BA6281">
      <w:pPr>
        <w:pStyle w:val="DefaultHeading"/>
        <w:rPr>
          <w:lang w:val="id-ID"/>
        </w:rPr>
      </w:pPr>
      <w:r>
        <w:rPr>
          <w:rFonts w:eastAsia="Times New Roman"/>
          <w:noProof/>
          <w:sz w:val="28"/>
          <w:szCs w:val="28"/>
        </w:rPr>
        <w:lastRenderedPageBreak/>
        <mc:AlternateContent>
          <mc:Choice Requires="wps">
            <w:drawing>
              <wp:anchor distT="0" distB="0" distL="114300" distR="114300" simplePos="0" relativeHeight="251673600" behindDoc="0" locked="0" layoutInCell="1" allowOverlap="1" wp14:anchorId="03004734" wp14:editId="33F74849">
                <wp:simplePos x="0" y="0"/>
                <wp:positionH relativeFrom="column">
                  <wp:posOffset>4236720</wp:posOffset>
                </wp:positionH>
                <wp:positionV relativeFrom="paragraph">
                  <wp:posOffset>316230</wp:posOffset>
                </wp:positionV>
                <wp:extent cx="1619250" cy="2238375"/>
                <wp:effectExtent l="0" t="0" r="0" b="9525"/>
                <wp:wrapNone/>
                <wp:docPr id="13" name="Text Box 13"/>
                <wp:cNvGraphicFramePr/>
                <a:graphic xmlns:a="http://schemas.openxmlformats.org/drawingml/2006/main">
                  <a:graphicData uri="http://schemas.microsoft.com/office/word/2010/wordprocessingShape">
                    <wps:wsp>
                      <wps:cNvSpPr txBox="1"/>
                      <wps:spPr>
                        <a:xfrm>
                          <a:off x="0" y="0"/>
                          <a:ext cx="1619250" cy="223837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6C7D306C" w14:textId="2C12AD38" w:rsidR="00B42C9F" w:rsidRPr="00F418E2" w:rsidRDefault="00B42C9F"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B42C9F" w:rsidRPr="00F418E2" w:rsidRDefault="00B42C9F"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004734" id="_x0000_t202" coordsize="21600,21600" o:spt="202" path="m,l,21600r21600,l21600,xe">
                <v:stroke joinstyle="miter"/>
                <v:path gradientshapeok="t" o:connecttype="rect"/>
              </v:shapetype>
              <v:shape id="Text Box 13" o:spid="_x0000_s1026" type="#_x0000_t202" style="position:absolute;left:0;text-align:left;margin-left:333.6pt;margin-top:24.9pt;width:127.5pt;height:176.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" filled="f" stroked="f">
                <v:textbox>
                  <w:txbxContent>
                    <w:p w14:paraId="6C7D306C" w14:textId="2C12AD38" w:rsidR="00B42C9F" w:rsidRPr="00F418E2" w:rsidRDefault="00B42C9F"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B42C9F" w:rsidRPr="00F418E2" w:rsidRDefault="00B42C9F"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v:textbox>
              </v:shape>
            </w:pict>
          </mc:Fallback>
        </mc:AlternateContent>
      </w:r>
      <w:r>
        <w:rPr>
          <w:rFonts w:eastAsia="Times New Roman" w:cs="Calibri"/>
          <w:noProof/>
          <w:sz w:val="28"/>
          <w:szCs w:val="28"/>
        </w:rPr>
        <mc:AlternateContent>
          <mc:Choice Requires="wps">
            <w:drawing>
              <wp:anchor distT="0" distB="0" distL="114300" distR="114300" simplePos="0" relativeHeight="251675648" behindDoc="0" locked="0" layoutInCell="1" allowOverlap="1" wp14:anchorId="2D4545F7" wp14:editId="63639920">
                <wp:simplePos x="0" y="0"/>
                <wp:positionH relativeFrom="column">
                  <wp:posOffset>3731895</wp:posOffset>
                </wp:positionH>
                <wp:positionV relativeFrom="paragraph">
                  <wp:posOffset>240030</wp:posOffset>
                </wp:positionV>
                <wp:extent cx="504825" cy="171450"/>
                <wp:effectExtent l="38100" t="57150" r="66675" b="95250"/>
                <wp:wrapNone/>
                <wp:docPr id="14" name="Straight Arrow Connector 14"/>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0C1068D" id="_x0000_t32" coordsize="21600,21600" o:spt="32" o:oned="t" path="m,l21600,21600e" filled="f">
                <v:path arrowok="t" fillok="f" o:connecttype="none"/>
                <o:lock v:ext="edit" shapetype="t"/>
              </v:shapetype>
              <v:shape id="Straight Arrow Connector 14" o:spid="_x0000_s1026" type="#_x0000_t32" style="position:absolute;margin-left:293.85pt;margin-top:18.9pt;width:39.75pt;height:13.5pt;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" strokecolor="red"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71552" behindDoc="0" locked="0" layoutInCell="1" allowOverlap="1" wp14:anchorId="144D8688" wp14:editId="245F2139">
                <wp:simplePos x="0" y="0"/>
                <wp:positionH relativeFrom="column">
                  <wp:posOffset>1219200</wp:posOffset>
                </wp:positionH>
                <wp:positionV relativeFrom="paragraph">
                  <wp:posOffset>-28575</wp:posOffset>
                </wp:positionV>
                <wp:extent cx="2590800" cy="342900"/>
                <wp:effectExtent l="57150" t="19050" r="19050" b="95250"/>
                <wp:wrapNone/>
                <wp:docPr id="12" name="Oval 12"/>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396399A" id="Oval 12" o:spid="_x0000_s1026" style="position:absolute;margin-left:96pt;margin-top:-2.25pt;width:204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" filled="f" strokecolor="red">
                <v:shadow on="t" color="black" opacity="22937f" origin=",.5" offset="0,.63889mm"/>
              </v:oval>
            </w:pict>
          </mc:Fallback>
        </mc:AlternateContent>
      </w:r>
      <w:bookmarkEnd w:id="1"/>
      <w:r w:rsidR="001174C6">
        <w:rPr>
          <w:lang w:val="id-ID"/>
        </w:rPr>
        <w:t>PERSETUJUAN</w:t>
      </w:r>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1C64D8D9" w:rsidR="00BA6281" w:rsidRPr="00A668DE" w:rsidRDefault="00F418E2" w:rsidP="00ED76A0">
      <w:pPr>
        <w:pStyle w:val="NormalCentered"/>
        <w:rPr>
          <w:b/>
          <w:lang w:val="en-US"/>
        </w:rPr>
      </w:pPr>
      <w:r>
        <w:rPr>
          <w:rFonts w:eastAsia="Times New Roman"/>
          <w:noProof/>
          <w:sz w:val="28"/>
          <w:szCs w:val="28"/>
          <w:lang w:val="en-US"/>
        </w:rPr>
        <mc:AlternateContent>
          <mc:Choice Requires="wps">
            <w:drawing>
              <wp:anchor distT="0" distB="0" distL="114300" distR="114300" simplePos="0" relativeHeight="251679744" behindDoc="0" locked="0" layoutInCell="1" allowOverlap="1" wp14:anchorId="079E0F3C" wp14:editId="76561E3D">
                <wp:simplePos x="0" y="0"/>
                <wp:positionH relativeFrom="column">
                  <wp:posOffset>-1240155</wp:posOffset>
                </wp:positionH>
                <wp:positionV relativeFrom="paragraph">
                  <wp:posOffset>100330</wp:posOffset>
                </wp:positionV>
                <wp:extent cx="1619250" cy="2047875"/>
                <wp:effectExtent l="0" t="0" r="0" b="9525"/>
                <wp:wrapNone/>
                <wp:docPr id="16" name="Text Box 16"/>
                <wp:cNvGraphicFramePr/>
                <a:graphic xmlns:a="http://schemas.openxmlformats.org/drawingml/2006/main">
                  <a:graphicData uri="http://schemas.microsoft.com/office/word/2010/wordprocessingShape">
                    <wps:wsp>
                      <wps:cNvSpPr txBox="1"/>
                      <wps:spPr>
                        <a:xfrm>
                          <a:off x="0" y="0"/>
                          <a:ext cx="1619250" cy="204787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7A96CDC1" w14:textId="7D4D7CB1" w:rsidR="00B42C9F" w:rsidRPr="00F418E2" w:rsidRDefault="00B42C9F"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E0F3C" id="Text Box 16" o:spid="_x0000_s1027" type="#_x0000_t202" style="position:absolute;left:0;text-align:left;margin-left:-97.65pt;margin-top:7.9pt;width:127.5pt;height:161.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" filled="f" stroked="f">
                <v:textbox>
                  <w:txbxContent>
                    <w:p w14:paraId="7A96CDC1" w14:textId="7D4D7CB1" w:rsidR="00B42C9F" w:rsidRPr="00F418E2" w:rsidRDefault="00B42C9F"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v:textbox>
              </v:shape>
            </w:pict>
          </mc:Fallback>
        </mc:AlternateContent>
      </w: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4B3E869D" w:rsidR="00BA6281" w:rsidRPr="001174C6" w:rsidRDefault="001174C6" w:rsidP="00ED76A0">
      <w:pPr>
        <w:pStyle w:val="NormalCentered"/>
        <w:rPr>
          <w:bCs/>
        </w:rPr>
      </w:pPr>
      <w:r>
        <w:rPr>
          <w:bCs/>
        </w:rPr>
        <w:t>Muhammad Hasbi Ash Shiddieqy</w:t>
      </w:r>
    </w:p>
    <w:p w14:paraId="0300381B" w14:textId="3BF6F90A" w:rsidR="00BA6281" w:rsidRPr="001174C6" w:rsidRDefault="008A0C10" w:rsidP="00FE7A2D">
      <w:pPr>
        <w:pStyle w:val="NormalCentered"/>
        <w:rPr>
          <w:b/>
        </w:rPr>
      </w:pPr>
      <w:r>
        <w:rPr>
          <w:rFonts w:eastAsia="Times New Roman"/>
          <w:noProof/>
          <w:sz w:val="28"/>
          <w:szCs w:val="28"/>
          <w:lang w:val="en-US"/>
        </w:rPr>
        <mc:AlternateContent>
          <mc:Choice Requires="wps">
            <w:drawing>
              <wp:anchor distT="0" distB="0" distL="114300" distR="114300" simplePos="0" relativeHeight="251683840" behindDoc="0" locked="0" layoutInCell="1" allowOverlap="1" wp14:anchorId="6DF24773" wp14:editId="1ECF80A4">
                <wp:simplePos x="0" y="0"/>
                <wp:positionH relativeFrom="column">
                  <wp:posOffset>379095</wp:posOffset>
                </wp:positionH>
                <wp:positionV relativeFrom="paragraph">
                  <wp:posOffset>118110</wp:posOffset>
                </wp:positionV>
                <wp:extent cx="381000" cy="180975"/>
                <wp:effectExtent l="38100" t="38100" r="76200" b="104775"/>
                <wp:wrapNone/>
                <wp:docPr id="18" name="Straight Arrow Connector 18"/>
                <wp:cNvGraphicFramePr/>
                <a:graphic xmlns:a="http://schemas.openxmlformats.org/drawingml/2006/main">
                  <a:graphicData uri="http://schemas.microsoft.com/office/word/2010/wordprocessingShape">
                    <wps:wsp>
                      <wps:cNvCnPr/>
                      <wps:spPr>
                        <a:xfrm>
                          <a:off x="0" y="0"/>
                          <a:ext cx="381000" cy="180975"/>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41077B" id="Straight Arrow Connector 18" o:spid="_x0000_s1026" type="#_x0000_t32" style="position:absolute;margin-left:29.85pt;margin-top:9.3pt;width:30pt;height:14.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" strokecolor="red" strokeweight="2pt">
                <v:stroke endarrow="open"/>
                <v:shadow on="t" color="black" opacity="24903f" origin=",.5" offset="0,.55556mm"/>
              </v:shape>
            </w:pict>
          </mc:Fallback>
        </mc:AlternateContent>
      </w:r>
      <w:r w:rsidR="00BA6281" w:rsidRPr="00BA6281">
        <w:rPr>
          <w:bCs/>
        </w:rPr>
        <w:t>NIM</w:t>
      </w:r>
      <w:r w:rsidR="00BA6281" w:rsidRPr="00BA6281">
        <w:rPr>
          <w:bCs/>
          <w:lang w:val="en-US"/>
        </w:rPr>
        <w:t>:</w:t>
      </w:r>
      <w:r w:rsidR="00BA6281" w:rsidRPr="00BA6281">
        <w:rPr>
          <w:bCs/>
        </w:rPr>
        <w:t xml:space="preserve"> </w:t>
      </w:r>
      <w:r w:rsidR="001174C6">
        <w:rPr>
          <w:bCs/>
        </w:rPr>
        <w:t>155150200111132</w:t>
      </w:r>
    </w:p>
    <w:p w14:paraId="3A750D9F" w14:textId="5BFBE8DB" w:rsidR="00BA6281" w:rsidRPr="00A668DE" w:rsidRDefault="00F418E2" w:rsidP="00ED76A0">
      <w:pPr>
        <w:pStyle w:val="NormalCentered"/>
        <w:rPr>
          <w:b/>
          <w:lang w:val="en-US"/>
        </w:rPr>
      </w:pPr>
      <w:r>
        <w:rPr>
          <w:noProof/>
          <w:lang w:val="en-US"/>
        </w:rPr>
        <mc:AlternateContent>
          <mc:Choice Requires="wps">
            <w:drawing>
              <wp:anchor distT="0" distB="0" distL="114300" distR="114300" simplePos="0" relativeHeight="251677696" behindDoc="0" locked="0" layoutInCell="1" allowOverlap="1" wp14:anchorId="62110CA3" wp14:editId="0FD282F3">
                <wp:simplePos x="0" y="0"/>
                <wp:positionH relativeFrom="column">
                  <wp:posOffset>607695</wp:posOffset>
                </wp:positionH>
                <wp:positionV relativeFrom="paragraph">
                  <wp:posOffset>27306</wp:posOffset>
                </wp:positionV>
                <wp:extent cx="3838575" cy="514350"/>
                <wp:effectExtent l="57150" t="19050" r="85725" b="95250"/>
                <wp:wrapNone/>
                <wp:docPr id="15" name="Oval 15"/>
                <wp:cNvGraphicFramePr/>
                <a:graphic xmlns:a="http://schemas.openxmlformats.org/drawingml/2006/main">
                  <a:graphicData uri="http://schemas.microsoft.com/office/word/2010/wordprocessingShape">
                    <wps:wsp>
                      <wps:cNvSpPr/>
                      <wps:spPr>
                        <a:xfrm>
                          <a:off x="0" y="0"/>
                          <a:ext cx="3838575" cy="51435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F7400C1" id="Oval 15" o:spid="_x0000_s1026" style="position:absolute;margin-left:47.85pt;margin-top:2.15pt;width:302.25pt;height:4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" filled="f" strokecolor="red">
                <v:shadow on="t" color="black" opacity="22937f" origin=",.5" offset="0,.63889mm"/>
              </v:oval>
            </w:pict>
          </mc:Fallback>
        </mc:AlternateContent>
      </w:r>
    </w:p>
    <w:p w14:paraId="68F0754C" w14:textId="0CBCD7C4" w:rsidR="00BA6281" w:rsidRPr="00A668DE" w:rsidRDefault="00BA6281" w:rsidP="00930F91">
      <w:pPr>
        <w:pStyle w:val="NormalCentered"/>
        <w:rPr>
          <w:lang w:val="en-US"/>
        </w:rPr>
      </w:pPr>
    </w:p>
    <w:p w14:paraId="6BD0C62A" w14:textId="1ACA0F6C" w:rsidR="00BA6281" w:rsidRDefault="008A0C10" w:rsidP="00ED76A0">
      <w:pPr>
        <w:pStyle w:val="NormalCentered"/>
        <w:rPr>
          <w:rFonts w:eastAsia="Times New Roman"/>
          <w:lang w:val="en-US" w:eastAsia="ar-SA"/>
        </w:rPr>
      </w:pPr>
      <w:r>
        <w:rPr>
          <w:rFonts w:eastAsia="Times New Roman"/>
          <w:noProof/>
          <w:lang w:val="en-US"/>
        </w:rPr>
        <mc:AlternateContent>
          <mc:Choice Requires="wps">
            <w:drawing>
              <wp:anchor distT="0" distB="0" distL="114300" distR="114300" simplePos="0" relativeHeight="251684864" behindDoc="0" locked="0" layoutInCell="1" allowOverlap="1" wp14:anchorId="54BE72DB" wp14:editId="5CE949AC">
                <wp:simplePos x="0" y="0"/>
                <wp:positionH relativeFrom="column">
                  <wp:posOffset>-913970</wp:posOffset>
                </wp:positionH>
                <wp:positionV relativeFrom="paragraph">
                  <wp:posOffset>113065</wp:posOffset>
                </wp:positionV>
                <wp:extent cx="1475117" cy="3390181"/>
                <wp:effectExtent l="76200" t="38100" r="48895" b="153670"/>
                <wp:wrapNone/>
                <wp:docPr id="24" name="Elbow Connector 24"/>
                <wp:cNvGraphicFramePr/>
                <a:graphic xmlns:a="http://schemas.openxmlformats.org/drawingml/2006/main">
                  <a:graphicData uri="http://schemas.microsoft.com/office/word/2010/wordprocessingShape">
                    <wps:wsp>
                      <wps:cNvCnPr/>
                      <wps:spPr>
                        <a:xfrm>
                          <a:off x="0" y="0"/>
                          <a:ext cx="1475117" cy="3390181"/>
                        </a:xfrm>
                        <a:prstGeom prst="bentConnector3">
                          <a:avLst>
                            <a:gd name="adj1" fmla="val -1462"/>
                          </a:avLst>
                        </a:prstGeom>
                        <a:ln w="25400">
                          <a:solidFill>
                            <a:srgbClr val="FF0000"/>
                          </a:solidFill>
                          <a:tailEnd type="arrow"/>
                        </a:ln>
                        <a:effectLst>
                          <a:outerShdw blurRad="40005" dist="20320" dir="5400000" algn="ctr" rotWithShape="0">
                            <a:srgbClr val="000000">
                              <a:alpha val="38000"/>
                            </a:srgbClr>
                          </a:outerShdw>
                        </a:effectLst>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99C810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 o:spid="_x0000_s1026" type="#_x0000_t34" style="position:absolute;margin-left:-71.95pt;margin-top:8.9pt;width:116.15pt;height:266.9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" adj="-316" strokecolor="red" strokeweight="2pt">
                <v:stroke endarrow="open"/>
                <v:shadow on="t" color="black" opacity="24903f" offset="0,1.6pt"/>
              </v:shape>
            </w:pict>
          </mc:Fallback>
        </mc:AlternateContent>
      </w:r>
      <w:r w:rsidR="00BA6281" w:rsidRPr="00A668DE">
        <w:rPr>
          <w:rFonts w:eastAsia="Times New Roman"/>
          <w:lang w:eastAsia="ar-SA"/>
        </w:rPr>
        <w:t>Tel</w:t>
      </w:r>
      <w:r w:rsidR="00FE7A2D">
        <w:rPr>
          <w:rFonts w:eastAsia="Times New Roman"/>
          <w:lang w:eastAsia="ar-SA"/>
        </w:rPr>
        <w:t>ah diperiksa dan disetujui oleh</w:t>
      </w:r>
      <w:r w:rsidR="00BA6281"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4DBB7C4E" w:rsidR="00930F91" w:rsidRDefault="008A0C10" w:rsidP="00E662B7">
            <w:pPr>
              <w:pStyle w:val="NormalCentered"/>
              <w:rPr>
                <w:lang w:val="en-US"/>
              </w:rPr>
            </w:pPr>
            <w:r>
              <w:rPr>
                <w:noProof/>
                <w:lang w:val="en-US"/>
              </w:rPr>
              <mc:AlternateContent>
                <mc:Choice Requires="wps">
                  <w:drawing>
                    <wp:anchor distT="0" distB="0" distL="114300" distR="114300" simplePos="0" relativeHeight="251681792" behindDoc="0" locked="0" layoutInCell="1" allowOverlap="1" wp14:anchorId="7120E8F5" wp14:editId="7F74B9A2">
                      <wp:simplePos x="0" y="0"/>
                      <wp:positionH relativeFrom="column">
                        <wp:posOffset>760095</wp:posOffset>
                      </wp:positionH>
                      <wp:positionV relativeFrom="paragraph">
                        <wp:posOffset>318135</wp:posOffset>
                      </wp:positionV>
                      <wp:extent cx="3838575" cy="2314575"/>
                      <wp:effectExtent l="57150" t="19050" r="85725" b="104775"/>
                      <wp:wrapNone/>
                      <wp:docPr id="17" name="Oval 17"/>
                      <wp:cNvGraphicFramePr/>
                      <a:graphic xmlns:a="http://schemas.openxmlformats.org/drawingml/2006/main">
                        <a:graphicData uri="http://schemas.microsoft.com/office/word/2010/wordprocessingShape">
                          <wps:wsp>
                            <wps:cNvSpPr/>
                            <wps:spPr>
                              <a:xfrm>
                                <a:off x="0" y="0"/>
                                <a:ext cx="3838575" cy="2314575"/>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95600BC" id="Oval 17" o:spid="_x0000_s1026" style="position:absolute;margin-left:59.85pt;margin-top:25.05pt;width:302.25pt;height:182.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" filled="f" strokecolor="red">
                      <v:shadow on="t" color="black" opacity="22937f" origin=",.5" offset="0,.63889mm"/>
                    </v:oval>
                  </w:pict>
                </mc:Fallback>
              </mc:AlternateContent>
            </w:r>
            <w:r w:rsidR="00930F91">
              <w:rPr>
                <w:lang w:val="en-US"/>
              </w:rPr>
              <w:t xml:space="preserve">/*jika </w:t>
            </w:r>
            <w:r w:rsidR="00E662B7">
              <w:rPr>
                <w:lang w:val="en-US"/>
              </w:rPr>
              <w:t>terdapat</w:t>
            </w:r>
            <w:r w:rsidR="00930F91">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718F22BA" w:rsidR="00BA6281" w:rsidRPr="00BA6281" w:rsidRDefault="00D23B55" w:rsidP="00BA6281">
      <w:pPr>
        <w:spacing w:after="0"/>
        <w:jc w:val="center"/>
        <w:rPr>
          <w:rFonts w:cs="Calibri"/>
          <w:bCs/>
          <w:lang w:val="en-US"/>
        </w:rPr>
      </w:pPr>
      <w:r>
        <w:rPr>
          <w:noProof/>
          <w:lang w:val="en-US"/>
        </w:rPr>
        <mc:AlternateContent>
          <mc:Choice Requires="wps">
            <w:drawing>
              <wp:anchor distT="0" distB="0" distL="114300" distR="114300" simplePos="0" relativeHeight="251664384" behindDoc="0" locked="0" layoutInCell="1" allowOverlap="1" wp14:anchorId="59E85C46" wp14:editId="4669E665">
                <wp:simplePos x="0" y="0"/>
                <wp:positionH relativeFrom="column">
                  <wp:posOffset>1219200</wp:posOffset>
                </wp:positionH>
                <wp:positionV relativeFrom="paragraph">
                  <wp:posOffset>100965</wp:posOffset>
                </wp:positionV>
                <wp:extent cx="2590800" cy="342900"/>
                <wp:effectExtent l="50800" t="25400" r="25400" b="114300"/>
                <wp:wrapNone/>
                <wp:docPr id="3" name="Oval 3"/>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22390DE" id="Oval 3" o:spid="_x0000_s1026" style="position:absolute;margin-left:96pt;margin-top:7.95pt;width:204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" filled="f" strokecolor="red">
                <v:shadow on="t" color="black" opacity="22937f" origin=",.5" offset="0,.63889mm"/>
              </v:oval>
            </w:pict>
          </mc:Fallback>
        </mc:AlternateContent>
      </w:r>
      <w:r w:rsidR="00BA6281" w:rsidRPr="00BA6281">
        <w:rPr>
          <w:rFonts w:cs="Calibri"/>
          <w:bCs/>
          <w:lang w:val="en-US"/>
        </w:rPr>
        <w:t>Mengetahui</w:t>
      </w:r>
    </w:p>
    <w:p w14:paraId="5DFE37B9" w14:textId="59573EEB" w:rsidR="00BA6281" w:rsidRPr="00BA6281" w:rsidRDefault="00D23B55" w:rsidP="00BA6281">
      <w:pPr>
        <w:jc w:val="center"/>
        <w:rPr>
          <w:rFonts w:cs="Calibri"/>
          <w:bCs/>
          <w:lang w:val="en-US"/>
        </w:rPr>
      </w:pPr>
      <w:r>
        <w:rPr>
          <w:rFonts w:eastAsia="Times New Roman" w:cs="Calibri"/>
          <w:noProof/>
          <w:sz w:val="28"/>
          <w:szCs w:val="28"/>
          <w:lang w:val="en-US"/>
        </w:rPr>
        <mc:AlternateContent>
          <mc:Choice Requires="wps">
            <w:drawing>
              <wp:anchor distT="0" distB="0" distL="114300" distR="114300" simplePos="0" relativeHeight="251668480" behindDoc="0" locked="0" layoutInCell="1" allowOverlap="1" wp14:anchorId="5C0C66F5" wp14:editId="5F81ABED">
                <wp:simplePos x="0" y="0"/>
                <wp:positionH relativeFrom="column">
                  <wp:posOffset>3731895</wp:posOffset>
                </wp:positionH>
                <wp:positionV relativeFrom="paragraph">
                  <wp:posOffset>193040</wp:posOffset>
                </wp:positionV>
                <wp:extent cx="504825" cy="171450"/>
                <wp:effectExtent l="38100" t="57150" r="66675" b="95250"/>
                <wp:wrapNone/>
                <wp:docPr id="6" name="Straight Arrow Connector 6"/>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DA3540" id="Straight Arrow Connector 6" o:spid="_x0000_s1026" type="#_x0000_t32" style="position:absolute;margin-left:293.85pt;margin-top:15.2pt;width:39.75pt;height:13.5pt;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" strokecolor="red" strokeweight="2pt">
                <v:stroke endarrow="open"/>
                <v:shadow on="t" color="black" opacity="24903f" origin=",.5" offset="0,.55556mm"/>
              </v:shape>
            </w:pict>
          </mc:Fallback>
        </mc:AlternateContent>
      </w:r>
      <w:r w:rsidR="00026AB3">
        <w:rPr>
          <w:rFonts w:cs="Calibri"/>
          <w:bCs/>
          <w:lang w:val="en-US"/>
        </w:rPr>
        <w:t xml:space="preserve">Ketua Jurusan </w:t>
      </w:r>
      <w:r w:rsidR="00026AB3" w:rsidRPr="000F1313">
        <w:rPr>
          <w:rFonts w:cs="Calibri"/>
          <w:b/>
          <w:bCs/>
          <w:lang w:val="en-US"/>
        </w:rPr>
        <w:t>Nama</w:t>
      </w:r>
      <w:r w:rsidR="002B2D6A">
        <w:rPr>
          <w:rFonts w:cs="Calibri"/>
          <w:b/>
          <w:bCs/>
          <w:lang w:val="en-US"/>
        </w:rPr>
        <w:t xml:space="preserve"> </w:t>
      </w:r>
      <w:r w:rsidR="00026AB3" w:rsidRPr="000F1313">
        <w:rPr>
          <w:rFonts w:cs="Calibri"/>
          <w:b/>
          <w:bCs/>
          <w:lang w:val="en-US"/>
        </w:rPr>
        <w:t>Jurusan</w:t>
      </w:r>
    </w:p>
    <w:p w14:paraId="7CACA280" w14:textId="78EEC758" w:rsidR="00BA6281" w:rsidRDefault="002B2D6A" w:rsidP="00FE7A2D">
      <w:pPr>
        <w:pStyle w:val="NormalCentered"/>
        <w:rPr>
          <w:lang w:val="en-US"/>
        </w:rPr>
      </w:pPr>
      <w:r>
        <w:rPr>
          <w:rFonts w:eastAsia="Times New Roman"/>
          <w:noProof/>
          <w:sz w:val="28"/>
          <w:szCs w:val="28"/>
          <w:lang w:val="en-US"/>
        </w:rPr>
        <mc:AlternateContent>
          <mc:Choice Requires="wps">
            <w:drawing>
              <wp:anchor distT="0" distB="0" distL="114300" distR="114300" simplePos="0" relativeHeight="251669504" behindDoc="0" locked="0" layoutInCell="1" allowOverlap="1" wp14:anchorId="62E2A4BC" wp14:editId="241988C7">
                <wp:simplePos x="0" y="0"/>
                <wp:positionH relativeFrom="column">
                  <wp:posOffset>2169795</wp:posOffset>
                </wp:positionH>
                <wp:positionV relativeFrom="paragraph">
                  <wp:posOffset>116205</wp:posOffset>
                </wp:positionV>
                <wp:extent cx="1874520" cy="5715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874520" cy="5715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2B379BF7" w14:textId="6EE4A915" w:rsidR="00B42C9F" w:rsidRPr="000F1313" w:rsidRDefault="00B42C9F"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E2A4BC" id="Text Box 11" o:spid="_x0000_s1028" type="#_x0000_t202" style="position:absolute;left:0;text-align:left;margin-left:170.85pt;margin-top:9.15pt;width:147.6pt;height:45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" filled="f" stroked="f">
                <v:textbox>
                  <w:txbxContent>
                    <w:p w14:paraId="2B379BF7" w14:textId="6EE4A915" w:rsidR="00B42C9F" w:rsidRPr="000F1313" w:rsidRDefault="00B42C9F"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v:textbox>
              </v:shape>
            </w:pict>
          </mc:Fallback>
        </mc:AlternateContent>
      </w: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25999874"/>
      <w:r w:rsidRPr="000F1D01">
        <w:lastRenderedPageBreak/>
        <w:t>PERNYATAAN</w:t>
      </w:r>
      <w:r>
        <w:t xml:space="preserve"> </w:t>
      </w:r>
      <w:r w:rsidRPr="000F1D01">
        <w:t>ORISINALITAS</w:t>
      </w:r>
      <w:bookmarkEnd w:id="2"/>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564A35C9" w:rsidR="000F1D01" w:rsidRPr="008B199A" w:rsidRDefault="008B199A" w:rsidP="008B199A">
      <w:pPr>
        <w:ind w:left="4320" w:firstLine="720"/>
        <w:rPr>
          <w:bCs/>
          <w:u w:val="single"/>
        </w:rPr>
      </w:pPr>
      <w:r>
        <w:rPr>
          <w:bCs/>
          <w:u w:val="single"/>
        </w:rPr>
        <w:t>Muhammad Hasbi A.S.</w:t>
      </w:r>
    </w:p>
    <w:p w14:paraId="5E3746EE" w14:textId="16EA3DFB" w:rsidR="000F1D01" w:rsidRPr="008B199A" w:rsidRDefault="000F1D01" w:rsidP="0033063B">
      <w:pPr>
        <w:ind w:left="4320" w:firstLine="720"/>
        <w:rPr>
          <w:b/>
        </w:rPr>
      </w:pPr>
      <w:r w:rsidRPr="002D41A6">
        <w:rPr>
          <w:bCs/>
        </w:rPr>
        <w:t xml:space="preserve">NIM: </w:t>
      </w:r>
      <w:r w:rsidR="008B199A">
        <w:rPr>
          <w:bCs/>
        </w:rPr>
        <w:t>155150200111132</w:t>
      </w:r>
    </w:p>
    <w:p w14:paraId="09A8EEEF" w14:textId="0B8B85CF" w:rsidR="00454EEA" w:rsidRDefault="000B0F0F" w:rsidP="002D41A6">
      <w:pPr>
        <w:pStyle w:val="DefaultHeading"/>
      </w:pPr>
      <w:bookmarkStart w:id="3" w:name="_Toc25999875"/>
      <w:r>
        <w:lastRenderedPageBreak/>
        <w:t>PRAKATA</w:t>
      </w:r>
      <w:bookmarkEnd w:id="3"/>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baku.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kota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1ED286BC" w:rsidR="00941F31" w:rsidRPr="00941F31" w:rsidRDefault="008B199A" w:rsidP="0035651E">
      <w:pPr>
        <w:pStyle w:val="BodyTextManyIndents"/>
        <w:rPr>
          <w:lang w:val="en-US"/>
        </w:rPr>
      </w:pPr>
      <w:r>
        <w:t>Hasbi12.muhammad</w:t>
      </w:r>
      <w:r w:rsidR="00941F31">
        <w:rPr>
          <w:lang w:val="en-US"/>
        </w:rPr>
        <w:t>@</w:t>
      </w:r>
      <w:r>
        <w:t>gmail</w:t>
      </w:r>
      <w:r w:rsidR="00841075">
        <w:rPr>
          <w:lang w:val="en-US"/>
        </w:rPr>
        <w:t>.com</w:t>
      </w:r>
    </w:p>
    <w:p w14:paraId="11534B0E" w14:textId="77777777" w:rsidR="00454EEA" w:rsidRDefault="00454EEA" w:rsidP="00454EEA">
      <w:pPr>
        <w:pStyle w:val="DefaultHeading"/>
      </w:pPr>
      <w:bookmarkStart w:id="4" w:name="_Toc25999876"/>
      <w:r>
        <w:lastRenderedPageBreak/>
        <w:t>ABSTRAK</w:t>
      </w:r>
      <w:bookmarkEnd w:id="4"/>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Di akhir abstrak ditampilkan beberapa kata kunci (normalnya 5-7) untuk membantu pembaca memposisikan isi skripsi dengan area studi dan masalah penelitian. Kata kunci, beserta judul, nama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5" w:name="_Toc25999877"/>
      <w:r>
        <w:lastRenderedPageBreak/>
        <w:t>ABSTRACT</w:t>
      </w:r>
      <w:bookmarkEnd w:id="5"/>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6" w:name="_Toc402485257"/>
      <w:bookmarkStart w:id="7" w:name="_Toc25999878"/>
      <w:r>
        <w:lastRenderedPageBreak/>
        <w:t>DAFTAR ISI</w:t>
      </w:r>
      <w:bookmarkEnd w:id="6"/>
      <w:bookmarkEnd w:id="7"/>
    </w:p>
    <w:bookmarkStart w:id="8" w:name="_Ref402284383" w:displacedByCustomXml="next"/>
    <w:bookmarkStart w:id="9" w:name="_Toc402485258" w:displacedByCustomXml="next"/>
    <w:sdt>
      <w:sdtPr>
        <w:rPr>
          <w:noProof w:val="0"/>
        </w:rPr>
        <w:id w:val="822942062"/>
        <w:docPartObj>
          <w:docPartGallery w:val="Table of Contents"/>
          <w:docPartUnique/>
        </w:docPartObj>
      </w:sdtPr>
      <w:sdtEndPr>
        <w:rPr>
          <w:b/>
          <w:bCs/>
        </w:rPr>
      </w:sdtEndPr>
      <w:sdtContent>
        <w:p w14:paraId="2BCD0BBB" w14:textId="77777777" w:rsidR="00433D01" w:rsidRDefault="00270A02">
          <w:pPr>
            <w:pStyle w:val="TOC1"/>
            <w:rPr>
              <w:rFonts w:asciiTheme="minorHAnsi" w:eastAsiaTheme="minorEastAsia" w:hAnsiTheme="minorHAnsi" w:cstheme="minorBidi"/>
              <w:sz w:val="22"/>
              <w:lang w:eastAsia="id-ID"/>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25999872" w:history="1">
            <w:r w:rsidR="00433D01" w:rsidRPr="00BC78EC">
              <w:rPr>
                <w:rStyle w:val="Hyperlink"/>
              </w:rPr>
              <w:t>IMPLEMENTASI SISTEM PELACAKAN LOKASI DALAM GEDUNG (INDOOR LOCALIZATION) MENGGUNAKAN METODE PENGENALAN POLA SINYAL PERANGKAT BLUETOOTH LOW ENERGY (BLE) DENGAN ALGORITMA KLASIFIKASI K-NEAREST NEIGHBOUR (KNN)</w:t>
            </w:r>
            <w:r w:rsidR="00433D01">
              <w:rPr>
                <w:webHidden/>
              </w:rPr>
              <w:tab/>
            </w:r>
            <w:r w:rsidR="00433D01">
              <w:rPr>
                <w:webHidden/>
              </w:rPr>
              <w:fldChar w:fldCharType="begin"/>
            </w:r>
            <w:r w:rsidR="00433D01">
              <w:rPr>
                <w:webHidden/>
              </w:rPr>
              <w:instrText xml:space="preserve"> PAGEREF _Toc25999872 \h </w:instrText>
            </w:r>
            <w:r w:rsidR="00433D01">
              <w:rPr>
                <w:webHidden/>
              </w:rPr>
            </w:r>
            <w:r w:rsidR="00433D01">
              <w:rPr>
                <w:webHidden/>
              </w:rPr>
              <w:fldChar w:fldCharType="separate"/>
            </w:r>
            <w:r w:rsidR="00626720">
              <w:rPr>
                <w:webHidden/>
              </w:rPr>
              <w:t>i</w:t>
            </w:r>
            <w:r w:rsidR="00433D01">
              <w:rPr>
                <w:webHidden/>
              </w:rPr>
              <w:fldChar w:fldCharType="end"/>
            </w:r>
          </w:hyperlink>
        </w:p>
        <w:p w14:paraId="7447CC43" w14:textId="77777777" w:rsidR="00433D01" w:rsidRDefault="00637DDB">
          <w:pPr>
            <w:pStyle w:val="TOC1"/>
            <w:rPr>
              <w:rFonts w:asciiTheme="minorHAnsi" w:eastAsiaTheme="minorEastAsia" w:hAnsiTheme="minorHAnsi" w:cstheme="minorBidi"/>
              <w:sz w:val="22"/>
              <w:lang w:eastAsia="id-ID"/>
            </w:rPr>
          </w:pPr>
          <w:hyperlink w:anchor="_Toc25999873" w:history="1">
            <w:r w:rsidR="00433D01" w:rsidRPr="00BC78EC">
              <w:rPr>
                <w:rStyle w:val="Hyperlink"/>
              </w:rPr>
              <w:t>PENGESAHAN</w:t>
            </w:r>
            <w:r w:rsidR="00433D01">
              <w:rPr>
                <w:webHidden/>
              </w:rPr>
              <w:tab/>
            </w:r>
            <w:r w:rsidR="00433D01">
              <w:rPr>
                <w:webHidden/>
              </w:rPr>
              <w:fldChar w:fldCharType="begin"/>
            </w:r>
            <w:r w:rsidR="00433D01">
              <w:rPr>
                <w:webHidden/>
              </w:rPr>
              <w:instrText xml:space="preserve"> PAGEREF _Toc25999873 \h </w:instrText>
            </w:r>
            <w:r w:rsidR="00433D01">
              <w:rPr>
                <w:webHidden/>
              </w:rPr>
            </w:r>
            <w:r w:rsidR="00433D01">
              <w:rPr>
                <w:webHidden/>
              </w:rPr>
              <w:fldChar w:fldCharType="separate"/>
            </w:r>
            <w:r w:rsidR="00626720">
              <w:rPr>
                <w:webHidden/>
              </w:rPr>
              <w:t>ii</w:t>
            </w:r>
            <w:r w:rsidR="00433D01">
              <w:rPr>
                <w:webHidden/>
              </w:rPr>
              <w:fldChar w:fldCharType="end"/>
            </w:r>
          </w:hyperlink>
        </w:p>
        <w:p w14:paraId="0174238D" w14:textId="77777777" w:rsidR="00433D01" w:rsidRDefault="00637DDB">
          <w:pPr>
            <w:pStyle w:val="TOC1"/>
            <w:rPr>
              <w:rFonts w:asciiTheme="minorHAnsi" w:eastAsiaTheme="minorEastAsia" w:hAnsiTheme="minorHAnsi" w:cstheme="minorBidi"/>
              <w:sz w:val="22"/>
              <w:lang w:eastAsia="id-ID"/>
            </w:rPr>
          </w:pPr>
          <w:hyperlink w:anchor="_Toc25999874" w:history="1">
            <w:r w:rsidR="00433D01" w:rsidRPr="00BC78EC">
              <w:rPr>
                <w:rStyle w:val="Hyperlink"/>
              </w:rPr>
              <w:t>PERNYATAAN ORISINALITAS</w:t>
            </w:r>
            <w:r w:rsidR="00433D01">
              <w:rPr>
                <w:webHidden/>
              </w:rPr>
              <w:tab/>
            </w:r>
            <w:r w:rsidR="00433D01">
              <w:rPr>
                <w:webHidden/>
              </w:rPr>
              <w:fldChar w:fldCharType="begin"/>
            </w:r>
            <w:r w:rsidR="00433D01">
              <w:rPr>
                <w:webHidden/>
              </w:rPr>
              <w:instrText xml:space="preserve"> PAGEREF _Toc25999874 \h </w:instrText>
            </w:r>
            <w:r w:rsidR="00433D01">
              <w:rPr>
                <w:webHidden/>
              </w:rPr>
            </w:r>
            <w:r w:rsidR="00433D01">
              <w:rPr>
                <w:webHidden/>
              </w:rPr>
              <w:fldChar w:fldCharType="separate"/>
            </w:r>
            <w:r w:rsidR="00626720">
              <w:rPr>
                <w:webHidden/>
              </w:rPr>
              <w:t>iii</w:t>
            </w:r>
            <w:r w:rsidR="00433D01">
              <w:rPr>
                <w:webHidden/>
              </w:rPr>
              <w:fldChar w:fldCharType="end"/>
            </w:r>
          </w:hyperlink>
        </w:p>
        <w:p w14:paraId="5F84796A" w14:textId="77777777" w:rsidR="00433D01" w:rsidRDefault="00637DDB">
          <w:pPr>
            <w:pStyle w:val="TOC1"/>
            <w:rPr>
              <w:rFonts w:asciiTheme="minorHAnsi" w:eastAsiaTheme="minorEastAsia" w:hAnsiTheme="minorHAnsi" w:cstheme="minorBidi"/>
              <w:sz w:val="22"/>
              <w:lang w:eastAsia="id-ID"/>
            </w:rPr>
          </w:pPr>
          <w:hyperlink w:anchor="_Toc25999875" w:history="1">
            <w:r w:rsidR="00433D01" w:rsidRPr="00BC78EC">
              <w:rPr>
                <w:rStyle w:val="Hyperlink"/>
              </w:rPr>
              <w:t>PRAKATA</w:t>
            </w:r>
            <w:r w:rsidR="00433D01">
              <w:rPr>
                <w:webHidden/>
              </w:rPr>
              <w:tab/>
            </w:r>
            <w:r w:rsidR="00433D01">
              <w:rPr>
                <w:webHidden/>
              </w:rPr>
              <w:fldChar w:fldCharType="begin"/>
            </w:r>
            <w:r w:rsidR="00433D01">
              <w:rPr>
                <w:webHidden/>
              </w:rPr>
              <w:instrText xml:space="preserve"> PAGEREF _Toc25999875 \h </w:instrText>
            </w:r>
            <w:r w:rsidR="00433D01">
              <w:rPr>
                <w:webHidden/>
              </w:rPr>
            </w:r>
            <w:r w:rsidR="00433D01">
              <w:rPr>
                <w:webHidden/>
              </w:rPr>
              <w:fldChar w:fldCharType="separate"/>
            </w:r>
            <w:r w:rsidR="00626720">
              <w:rPr>
                <w:webHidden/>
              </w:rPr>
              <w:t>iv</w:t>
            </w:r>
            <w:r w:rsidR="00433D01">
              <w:rPr>
                <w:webHidden/>
              </w:rPr>
              <w:fldChar w:fldCharType="end"/>
            </w:r>
          </w:hyperlink>
        </w:p>
        <w:p w14:paraId="7832C341" w14:textId="77777777" w:rsidR="00433D01" w:rsidRDefault="00637DDB">
          <w:pPr>
            <w:pStyle w:val="TOC1"/>
            <w:rPr>
              <w:rFonts w:asciiTheme="minorHAnsi" w:eastAsiaTheme="minorEastAsia" w:hAnsiTheme="minorHAnsi" w:cstheme="minorBidi"/>
              <w:sz w:val="22"/>
              <w:lang w:eastAsia="id-ID"/>
            </w:rPr>
          </w:pPr>
          <w:hyperlink w:anchor="_Toc25999876" w:history="1">
            <w:r w:rsidR="00433D01" w:rsidRPr="00BC78EC">
              <w:rPr>
                <w:rStyle w:val="Hyperlink"/>
              </w:rPr>
              <w:t>ABSTRAK</w:t>
            </w:r>
            <w:r w:rsidR="00433D01">
              <w:rPr>
                <w:webHidden/>
              </w:rPr>
              <w:tab/>
            </w:r>
            <w:r w:rsidR="00433D01">
              <w:rPr>
                <w:webHidden/>
              </w:rPr>
              <w:fldChar w:fldCharType="begin"/>
            </w:r>
            <w:r w:rsidR="00433D01">
              <w:rPr>
                <w:webHidden/>
              </w:rPr>
              <w:instrText xml:space="preserve"> PAGEREF _Toc25999876 \h </w:instrText>
            </w:r>
            <w:r w:rsidR="00433D01">
              <w:rPr>
                <w:webHidden/>
              </w:rPr>
            </w:r>
            <w:r w:rsidR="00433D01">
              <w:rPr>
                <w:webHidden/>
              </w:rPr>
              <w:fldChar w:fldCharType="separate"/>
            </w:r>
            <w:r w:rsidR="00626720">
              <w:rPr>
                <w:webHidden/>
              </w:rPr>
              <w:t>v</w:t>
            </w:r>
            <w:r w:rsidR="00433D01">
              <w:rPr>
                <w:webHidden/>
              </w:rPr>
              <w:fldChar w:fldCharType="end"/>
            </w:r>
          </w:hyperlink>
        </w:p>
        <w:p w14:paraId="4E79818F" w14:textId="77777777" w:rsidR="00433D01" w:rsidRDefault="00637DDB">
          <w:pPr>
            <w:pStyle w:val="TOC1"/>
            <w:rPr>
              <w:rFonts w:asciiTheme="minorHAnsi" w:eastAsiaTheme="minorEastAsia" w:hAnsiTheme="minorHAnsi" w:cstheme="minorBidi"/>
              <w:sz w:val="22"/>
              <w:lang w:eastAsia="id-ID"/>
            </w:rPr>
          </w:pPr>
          <w:hyperlink w:anchor="_Toc25999877" w:history="1">
            <w:r w:rsidR="00433D01" w:rsidRPr="00BC78EC">
              <w:rPr>
                <w:rStyle w:val="Hyperlink"/>
              </w:rPr>
              <w:t>ABSTRACT</w:t>
            </w:r>
            <w:r w:rsidR="00433D01">
              <w:rPr>
                <w:webHidden/>
              </w:rPr>
              <w:tab/>
            </w:r>
            <w:r w:rsidR="00433D01">
              <w:rPr>
                <w:webHidden/>
              </w:rPr>
              <w:fldChar w:fldCharType="begin"/>
            </w:r>
            <w:r w:rsidR="00433D01">
              <w:rPr>
                <w:webHidden/>
              </w:rPr>
              <w:instrText xml:space="preserve"> PAGEREF _Toc25999877 \h </w:instrText>
            </w:r>
            <w:r w:rsidR="00433D01">
              <w:rPr>
                <w:webHidden/>
              </w:rPr>
            </w:r>
            <w:r w:rsidR="00433D01">
              <w:rPr>
                <w:webHidden/>
              </w:rPr>
              <w:fldChar w:fldCharType="separate"/>
            </w:r>
            <w:r w:rsidR="00626720">
              <w:rPr>
                <w:webHidden/>
              </w:rPr>
              <w:t>vi</w:t>
            </w:r>
            <w:r w:rsidR="00433D01">
              <w:rPr>
                <w:webHidden/>
              </w:rPr>
              <w:fldChar w:fldCharType="end"/>
            </w:r>
          </w:hyperlink>
        </w:p>
        <w:p w14:paraId="266C28FC" w14:textId="77777777" w:rsidR="00433D01" w:rsidRDefault="00637DDB">
          <w:pPr>
            <w:pStyle w:val="TOC1"/>
            <w:rPr>
              <w:rFonts w:asciiTheme="minorHAnsi" w:eastAsiaTheme="minorEastAsia" w:hAnsiTheme="minorHAnsi" w:cstheme="minorBidi"/>
              <w:sz w:val="22"/>
              <w:lang w:eastAsia="id-ID"/>
            </w:rPr>
          </w:pPr>
          <w:hyperlink w:anchor="_Toc25999878" w:history="1">
            <w:r w:rsidR="00433D01" w:rsidRPr="00BC78EC">
              <w:rPr>
                <w:rStyle w:val="Hyperlink"/>
              </w:rPr>
              <w:t>DAFTAR ISI</w:t>
            </w:r>
            <w:r w:rsidR="00433D01">
              <w:rPr>
                <w:webHidden/>
              </w:rPr>
              <w:tab/>
            </w:r>
            <w:r w:rsidR="00433D01">
              <w:rPr>
                <w:webHidden/>
              </w:rPr>
              <w:fldChar w:fldCharType="begin"/>
            </w:r>
            <w:r w:rsidR="00433D01">
              <w:rPr>
                <w:webHidden/>
              </w:rPr>
              <w:instrText xml:space="preserve"> PAGEREF _Toc25999878 \h </w:instrText>
            </w:r>
            <w:r w:rsidR="00433D01">
              <w:rPr>
                <w:webHidden/>
              </w:rPr>
            </w:r>
            <w:r w:rsidR="00433D01">
              <w:rPr>
                <w:webHidden/>
              </w:rPr>
              <w:fldChar w:fldCharType="separate"/>
            </w:r>
            <w:r w:rsidR="00626720">
              <w:rPr>
                <w:webHidden/>
              </w:rPr>
              <w:t>vii</w:t>
            </w:r>
            <w:r w:rsidR="00433D01">
              <w:rPr>
                <w:webHidden/>
              </w:rPr>
              <w:fldChar w:fldCharType="end"/>
            </w:r>
          </w:hyperlink>
        </w:p>
        <w:p w14:paraId="1E6D23D1" w14:textId="77777777" w:rsidR="00433D01" w:rsidRDefault="00637DDB">
          <w:pPr>
            <w:pStyle w:val="TOC1"/>
            <w:rPr>
              <w:rFonts w:asciiTheme="minorHAnsi" w:eastAsiaTheme="minorEastAsia" w:hAnsiTheme="minorHAnsi" w:cstheme="minorBidi"/>
              <w:sz w:val="22"/>
              <w:lang w:eastAsia="id-ID"/>
            </w:rPr>
          </w:pPr>
          <w:hyperlink w:anchor="_Toc25999879" w:history="1">
            <w:r w:rsidR="00433D01" w:rsidRPr="00BC78EC">
              <w:rPr>
                <w:rStyle w:val="Hyperlink"/>
              </w:rPr>
              <w:t>DAFTAR TABEL</w:t>
            </w:r>
            <w:r w:rsidR="00433D01">
              <w:rPr>
                <w:webHidden/>
              </w:rPr>
              <w:tab/>
            </w:r>
            <w:r w:rsidR="00433D01">
              <w:rPr>
                <w:webHidden/>
              </w:rPr>
              <w:fldChar w:fldCharType="begin"/>
            </w:r>
            <w:r w:rsidR="00433D01">
              <w:rPr>
                <w:webHidden/>
              </w:rPr>
              <w:instrText xml:space="preserve"> PAGEREF _Toc25999879 \h </w:instrText>
            </w:r>
            <w:r w:rsidR="00433D01">
              <w:rPr>
                <w:webHidden/>
              </w:rPr>
            </w:r>
            <w:r w:rsidR="00433D01">
              <w:rPr>
                <w:webHidden/>
              </w:rPr>
              <w:fldChar w:fldCharType="separate"/>
            </w:r>
            <w:r w:rsidR="00626720">
              <w:rPr>
                <w:webHidden/>
              </w:rPr>
              <w:t>x</w:t>
            </w:r>
            <w:r w:rsidR="00433D01">
              <w:rPr>
                <w:webHidden/>
              </w:rPr>
              <w:fldChar w:fldCharType="end"/>
            </w:r>
          </w:hyperlink>
        </w:p>
        <w:p w14:paraId="5C03BB5A" w14:textId="77777777" w:rsidR="00433D01" w:rsidRDefault="00637DDB">
          <w:pPr>
            <w:pStyle w:val="TOC1"/>
            <w:rPr>
              <w:rFonts w:asciiTheme="minorHAnsi" w:eastAsiaTheme="minorEastAsia" w:hAnsiTheme="minorHAnsi" w:cstheme="minorBidi"/>
              <w:sz w:val="22"/>
              <w:lang w:eastAsia="id-ID"/>
            </w:rPr>
          </w:pPr>
          <w:hyperlink w:anchor="_Toc25999880" w:history="1">
            <w:r w:rsidR="00433D01" w:rsidRPr="00BC78EC">
              <w:rPr>
                <w:rStyle w:val="Hyperlink"/>
              </w:rPr>
              <w:t>DAFTAR GAMBAR</w:t>
            </w:r>
            <w:r w:rsidR="00433D01">
              <w:rPr>
                <w:webHidden/>
              </w:rPr>
              <w:tab/>
            </w:r>
            <w:r w:rsidR="00433D01">
              <w:rPr>
                <w:webHidden/>
              </w:rPr>
              <w:fldChar w:fldCharType="begin"/>
            </w:r>
            <w:r w:rsidR="00433D01">
              <w:rPr>
                <w:webHidden/>
              </w:rPr>
              <w:instrText xml:space="preserve"> PAGEREF _Toc25999880 \h </w:instrText>
            </w:r>
            <w:r w:rsidR="00433D01">
              <w:rPr>
                <w:webHidden/>
              </w:rPr>
            </w:r>
            <w:r w:rsidR="00433D01">
              <w:rPr>
                <w:webHidden/>
              </w:rPr>
              <w:fldChar w:fldCharType="separate"/>
            </w:r>
            <w:r w:rsidR="00626720">
              <w:rPr>
                <w:webHidden/>
              </w:rPr>
              <w:t>xi</w:t>
            </w:r>
            <w:r w:rsidR="00433D01">
              <w:rPr>
                <w:webHidden/>
              </w:rPr>
              <w:fldChar w:fldCharType="end"/>
            </w:r>
          </w:hyperlink>
        </w:p>
        <w:p w14:paraId="16374EE7" w14:textId="77777777" w:rsidR="00433D01" w:rsidRDefault="00637DDB">
          <w:pPr>
            <w:pStyle w:val="TOC1"/>
            <w:rPr>
              <w:rFonts w:asciiTheme="minorHAnsi" w:eastAsiaTheme="minorEastAsia" w:hAnsiTheme="minorHAnsi" w:cstheme="minorBidi"/>
              <w:sz w:val="22"/>
              <w:lang w:eastAsia="id-ID"/>
            </w:rPr>
          </w:pPr>
          <w:hyperlink w:anchor="_Toc25999881" w:history="1">
            <w:r w:rsidR="00433D01" w:rsidRPr="00BC78EC">
              <w:rPr>
                <w:rStyle w:val="Hyperlink"/>
              </w:rPr>
              <w:t>DAFTAR LAMPIRAN</w:t>
            </w:r>
            <w:r w:rsidR="00433D01">
              <w:rPr>
                <w:webHidden/>
              </w:rPr>
              <w:tab/>
            </w:r>
            <w:r w:rsidR="00433D01">
              <w:rPr>
                <w:webHidden/>
              </w:rPr>
              <w:fldChar w:fldCharType="begin"/>
            </w:r>
            <w:r w:rsidR="00433D01">
              <w:rPr>
                <w:webHidden/>
              </w:rPr>
              <w:instrText xml:space="preserve"> PAGEREF _Toc25999881 \h </w:instrText>
            </w:r>
            <w:r w:rsidR="00433D01">
              <w:rPr>
                <w:webHidden/>
              </w:rPr>
            </w:r>
            <w:r w:rsidR="00433D01">
              <w:rPr>
                <w:webHidden/>
              </w:rPr>
              <w:fldChar w:fldCharType="separate"/>
            </w:r>
            <w:r w:rsidR="00626720">
              <w:rPr>
                <w:webHidden/>
              </w:rPr>
              <w:t>xii</w:t>
            </w:r>
            <w:r w:rsidR="00433D01">
              <w:rPr>
                <w:webHidden/>
              </w:rPr>
              <w:fldChar w:fldCharType="end"/>
            </w:r>
          </w:hyperlink>
        </w:p>
        <w:p w14:paraId="62DABA46" w14:textId="77777777" w:rsidR="00433D01" w:rsidRDefault="00637DDB">
          <w:pPr>
            <w:pStyle w:val="TOC1"/>
            <w:rPr>
              <w:rFonts w:asciiTheme="minorHAnsi" w:eastAsiaTheme="minorEastAsia" w:hAnsiTheme="minorHAnsi" w:cstheme="minorBidi"/>
              <w:sz w:val="22"/>
              <w:lang w:eastAsia="id-ID"/>
            </w:rPr>
          </w:pPr>
          <w:hyperlink w:anchor="_Toc25999882" w:history="1">
            <w:r w:rsidR="00433D01" w:rsidRPr="00BC78EC">
              <w:rPr>
                <w:rStyle w:val="Hyperlink"/>
              </w:rPr>
              <w:t>BAB 1</w:t>
            </w:r>
            <w:r w:rsidR="00433D01" w:rsidRPr="00BC78EC">
              <w:rPr>
                <w:rStyle w:val="Hyperlink"/>
                <w:lang w:val="en-US"/>
              </w:rPr>
              <w:t xml:space="preserve"> PENDAHULUAN</w:t>
            </w:r>
            <w:r w:rsidR="00433D01">
              <w:rPr>
                <w:webHidden/>
              </w:rPr>
              <w:tab/>
            </w:r>
            <w:r w:rsidR="00433D01">
              <w:rPr>
                <w:webHidden/>
              </w:rPr>
              <w:fldChar w:fldCharType="begin"/>
            </w:r>
            <w:r w:rsidR="00433D01">
              <w:rPr>
                <w:webHidden/>
              </w:rPr>
              <w:instrText xml:space="preserve"> PAGEREF _Toc25999882 \h </w:instrText>
            </w:r>
            <w:r w:rsidR="00433D01">
              <w:rPr>
                <w:webHidden/>
              </w:rPr>
            </w:r>
            <w:r w:rsidR="00433D01">
              <w:rPr>
                <w:webHidden/>
              </w:rPr>
              <w:fldChar w:fldCharType="separate"/>
            </w:r>
            <w:r w:rsidR="00626720">
              <w:rPr>
                <w:webHidden/>
              </w:rPr>
              <w:t>1</w:t>
            </w:r>
            <w:r w:rsidR="00433D01">
              <w:rPr>
                <w:webHidden/>
              </w:rPr>
              <w:fldChar w:fldCharType="end"/>
            </w:r>
          </w:hyperlink>
        </w:p>
        <w:p w14:paraId="7C28FEC5" w14:textId="77777777" w:rsidR="00433D01" w:rsidRDefault="00637DDB">
          <w:pPr>
            <w:pStyle w:val="TOC2"/>
            <w:rPr>
              <w:rFonts w:asciiTheme="minorHAnsi" w:eastAsiaTheme="minorEastAsia" w:hAnsiTheme="minorHAnsi" w:cstheme="minorBidi"/>
              <w:noProof/>
              <w:sz w:val="22"/>
              <w:lang w:eastAsia="id-ID"/>
            </w:rPr>
          </w:pPr>
          <w:hyperlink w:anchor="_Toc25999883" w:history="1">
            <w:r w:rsidR="00433D01" w:rsidRPr="00BC78EC">
              <w:rPr>
                <w:rStyle w:val="Hyperlink"/>
                <w:noProof/>
              </w:rPr>
              <w:t xml:space="preserve">1.1 Latar </w:t>
            </w:r>
            <w:r w:rsidR="00433D01" w:rsidRPr="00BC78EC">
              <w:rPr>
                <w:rStyle w:val="Hyperlink"/>
                <w:noProof/>
                <w:lang w:val="en-US"/>
              </w:rPr>
              <w:t>B</w:t>
            </w:r>
            <w:r w:rsidR="00433D01" w:rsidRPr="00BC78EC">
              <w:rPr>
                <w:rStyle w:val="Hyperlink"/>
                <w:noProof/>
              </w:rPr>
              <w:t>elakang</w:t>
            </w:r>
            <w:r w:rsidR="00433D01">
              <w:rPr>
                <w:noProof/>
                <w:webHidden/>
              </w:rPr>
              <w:tab/>
            </w:r>
            <w:r w:rsidR="00433D01">
              <w:rPr>
                <w:noProof/>
                <w:webHidden/>
              </w:rPr>
              <w:fldChar w:fldCharType="begin"/>
            </w:r>
            <w:r w:rsidR="00433D01">
              <w:rPr>
                <w:noProof/>
                <w:webHidden/>
              </w:rPr>
              <w:instrText xml:space="preserve"> PAGEREF _Toc25999883 \h </w:instrText>
            </w:r>
            <w:r w:rsidR="00433D01">
              <w:rPr>
                <w:noProof/>
                <w:webHidden/>
              </w:rPr>
            </w:r>
            <w:r w:rsidR="00433D01">
              <w:rPr>
                <w:noProof/>
                <w:webHidden/>
              </w:rPr>
              <w:fldChar w:fldCharType="separate"/>
            </w:r>
            <w:r w:rsidR="00626720">
              <w:rPr>
                <w:noProof/>
                <w:webHidden/>
              </w:rPr>
              <w:t>1</w:t>
            </w:r>
            <w:r w:rsidR="00433D01">
              <w:rPr>
                <w:noProof/>
                <w:webHidden/>
              </w:rPr>
              <w:fldChar w:fldCharType="end"/>
            </w:r>
          </w:hyperlink>
        </w:p>
        <w:p w14:paraId="4BC2C89F" w14:textId="77777777" w:rsidR="00433D01" w:rsidRDefault="00637DDB">
          <w:pPr>
            <w:pStyle w:val="TOC2"/>
            <w:rPr>
              <w:rFonts w:asciiTheme="minorHAnsi" w:eastAsiaTheme="minorEastAsia" w:hAnsiTheme="minorHAnsi" w:cstheme="minorBidi"/>
              <w:noProof/>
              <w:sz w:val="22"/>
              <w:lang w:eastAsia="id-ID"/>
            </w:rPr>
          </w:pPr>
          <w:hyperlink w:anchor="_Toc25999884" w:history="1">
            <w:r w:rsidR="00433D01" w:rsidRPr="00BC78EC">
              <w:rPr>
                <w:rStyle w:val="Hyperlink"/>
                <w:noProof/>
              </w:rPr>
              <w:t xml:space="preserve">1.2 Rumusan </w:t>
            </w:r>
            <w:r w:rsidR="00433D01" w:rsidRPr="00BC78EC">
              <w:rPr>
                <w:rStyle w:val="Hyperlink"/>
                <w:noProof/>
                <w:lang w:val="en-US"/>
              </w:rPr>
              <w:t>M</w:t>
            </w:r>
            <w:r w:rsidR="00433D01" w:rsidRPr="00BC78EC">
              <w:rPr>
                <w:rStyle w:val="Hyperlink"/>
                <w:noProof/>
              </w:rPr>
              <w:t>asalah</w:t>
            </w:r>
            <w:r w:rsidR="00433D01">
              <w:rPr>
                <w:noProof/>
                <w:webHidden/>
              </w:rPr>
              <w:tab/>
            </w:r>
            <w:r w:rsidR="00433D01">
              <w:rPr>
                <w:noProof/>
                <w:webHidden/>
              </w:rPr>
              <w:fldChar w:fldCharType="begin"/>
            </w:r>
            <w:r w:rsidR="00433D01">
              <w:rPr>
                <w:noProof/>
                <w:webHidden/>
              </w:rPr>
              <w:instrText xml:space="preserve"> PAGEREF _Toc25999884 \h </w:instrText>
            </w:r>
            <w:r w:rsidR="00433D01">
              <w:rPr>
                <w:noProof/>
                <w:webHidden/>
              </w:rPr>
            </w:r>
            <w:r w:rsidR="00433D01">
              <w:rPr>
                <w:noProof/>
                <w:webHidden/>
              </w:rPr>
              <w:fldChar w:fldCharType="separate"/>
            </w:r>
            <w:r w:rsidR="00626720">
              <w:rPr>
                <w:noProof/>
                <w:webHidden/>
              </w:rPr>
              <w:t>2</w:t>
            </w:r>
            <w:r w:rsidR="00433D01">
              <w:rPr>
                <w:noProof/>
                <w:webHidden/>
              </w:rPr>
              <w:fldChar w:fldCharType="end"/>
            </w:r>
          </w:hyperlink>
        </w:p>
        <w:p w14:paraId="0A975BC0" w14:textId="77777777" w:rsidR="00433D01" w:rsidRDefault="00637DDB">
          <w:pPr>
            <w:pStyle w:val="TOC2"/>
            <w:rPr>
              <w:rFonts w:asciiTheme="minorHAnsi" w:eastAsiaTheme="minorEastAsia" w:hAnsiTheme="minorHAnsi" w:cstheme="minorBidi"/>
              <w:noProof/>
              <w:sz w:val="22"/>
              <w:lang w:eastAsia="id-ID"/>
            </w:rPr>
          </w:pPr>
          <w:hyperlink w:anchor="_Toc25999885" w:history="1">
            <w:r w:rsidR="00433D01" w:rsidRPr="00BC78EC">
              <w:rPr>
                <w:rStyle w:val="Hyperlink"/>
                <w:noProof/>
              </w:rPr>
              <w:t>1.3 Tujuan</w:t>
            </w:r>
            <w:r w:rsidR="00433D01">
              <w:rPr>
                <w:noProof/>
                <w:webHidden/>
              </w:rPr>
              <w:tab/>
            </w:r>
            <w:r w:rsidR="00433D01">
              <w:rPr>
                <w:noProof/>
                <w:webHidden/>
              </w:rPr>
              <w:fldChar w:fldCharType="begin"/>
            </w:r>
            <w:r w:rsidR="00433D01">
              <w:rPr>
                <w:noProof/>
                <w:webHidden/>
              </w:rPr>
              <w:instrText xml:space="preserve"> PAGEREF _Toc25999885 \h </w:instrText>
            </w:r>
            <w:r w:rsidR="00433D01">
              <w:rPr>
                <w:noProof/>
                <w:webHidden/>
              </w:rPr>
            </w:r>
            <w:r w:rsidR="00433D01">
              <w:rPr>
                <w:noProof/>
                <w:webHidden/>
              </w:rPr>
              <w:fldChar w:fldCharType="separate"/>
            </w:r>
            <w:r w:rsidR="00626720">
              <w:rPr>
                <w:noProof/>
                <w:webHidden/>
              </w:rPr>
              <w:t>3</w:t>
            </w:r>
            <w:r w:rsidR="00433D01">
              <w:rPr>
                <w:noProof/>
                <w:webHidden/>
              </w:rPr>
              <w:fldChar w:fldCharType="end"/>
            </w:r>
          </w:hyperlink>
        </w:p>
        <w:p w14:paraId="6BA77C03" w14:textId="77777777" w:rsidR="00433D01" w:rsidRDefault="00637DDB">
          <w:pPr>
            <w:pStyle w:val="TOC2"/>
            <w:rPr>
              <w:rFonts w:asciiTheme="minorHAnsi" w:eastAsiaTheme="minorEastAsia" w:hAnsiTheme="minorHAnsi" w:cstheme="minorBidi"/>
              <w:noProof/>
              <w:sz w:val="22"/>
              <w:lang w:eastAsia="id-ID"/>
            </w:rPr>
          </w:pPr>
          <w:hyperlink w:anchor="_Toc25999886" w:history="1">
            <w:r w:rsidR="00433D01" w:rsidRPr="00BC78EC">
              <w:rPr>
                <w:rStyle w:val="Hyperlink"/>
                <w:noProof/>
              </w:rPr>
              <w:t>1.4 Manfaat</w:t>
            </w:r>
            <w:r w:rsidR="00433D01">
              <w:rPr>
                <w:noProof/>
                <w:webHidden/>
              </w:rPr>
              <w:tab/>
            </w:r>
            <w:r w:rsidR="00433D01">
              <w:rPr>
                <w:noProof/>
                <w:webHidden/>
              </w:rPr>
              <w:fldChar w:fldCharType="begin"/>
            </w:r>
            <w:r w:rsidR="00433D01">
              <w:rPr>
                <w:noProof/>
                <w:webHidden/>
              </w:rPr>
              <w:instrText xml:space="preserve"> PAGEREF _Toc25999886 \h </w:instrText>
            </w:r>
            <w:r w:rsidR="00433D01">
              <w:rPr>
                <w:noProof/>
                <w:webHidden/>
              </w:rPr>
            </w:r>
            <w:r w:rsidR="00433D01">
              <w:rPr>
                <w:noProof/>
                <w:webHidden/>
              </w:rPr>
              <w:fldChar w:fldCharType="separate"/>
            </w:r>
            <w:r w:rsidR="00626720">
              <w:rPr>
                <w:noProof/>
                <w:webHidden/>
              </w:rPr>
              <w:t>3</w:t>
            </w:r>
            <w:r w:rsidR="00433D01">
              <w:rPr>
                <w:noProof/>
                <w:webHidden/>
              </w:rPr>
              <w:fldChar w:fldCharType="end"/>
            </w:r>
          </w:hyperlink>
        </w:p>
        <w:p w14:paraId="134D5FD3" w14:textId="77777777" w:rsidR="00433D01" w:rsidRDefault="00637DDB">
          <w:pPr>
            <w:pStyle w:val="TOC2"/>
            <w:rPr>
              <w:rFonts w:asciiTheme="minorHAnsi" w:eastAsiaTheme="minorEastAsia" w:hAnsiTheme="minorHAnsi" w:cstheme="minorBidi"/>
              <w:noProof/>
              <w:sz w:val="22"/>
              <w:lang w:eastAsia="id-ID"/>
            </w:rPr>
          </w:pPr>
          <w:hyperlink w:anchor="_Toc25999887" w:history="1">
            <w:r w:rsidR="00433D01" w:rsidRPr="00BC78EC">
              <w:rPr>
                <w:rStyle w:val="Hyperlink"/>
                <w:noProof/>
              </w:rPr>
              <w:t xml:space="preserve">1.5 Batasan </w:t>
            </w:r>
            <w:r w:rsidR="00433D01" w:rsidRPr="00BC78EC">
              <w:rPr>
                <w:rStyle w:val="Hyperlink"/>
                <w:noProof/>
                <w:lang w:val="en-US"/>
              </w:rPr>
              <w:t>M</w:t>
            </w:r>
            <w:r w:rsidR="00433D01" w:rsidRPr="00BC78EC">
              <w:rPr>
                <w:rStyle w:val="Hyperlink"/>
                <w:noProof/>
              </w:rPr>
              <w:t>asalah</w:t>
            </w:r>
            <w:r w:rsidR="00433D01">
              <w:rPr>
                <w:noProof/>
                <w:webHidden/>
              </w:rPr>
              <w:tab/>
            </w:r>
            <w:r w:rsidR="00433D01">
              <w:rPr>
                <w:noProof/>
                <w:webHidden/>
              </w:rPr>
              <w:fldChar w:fldCharType="begin"/>
            </w:r>
            <w:r w:rsidR="00433D01">
              <w:rPr>
                <w:noProof/>
                <w:webHidden/>
              </w:rPr>
              <w:instrText xml:space="preserve"> PAGEREF _Toc25999887 \h </w:instrText>
            </w:r>
            <w:r w:rsidR="00433D01">
              <w:rPr>
                <w:noProof/>
                <w:webHidden/>
              </w:rPr>
            </w:r>
            <w:r w:rsidR="00433D01">
              <w:rPr>
                <w:noProof/>
                <w:webHidden/>
              </w:rPr>
              <w:fldChar w:fldCharType="separate"/>
            </w:r>
            <w:r w:rsidR="00626720">
              <w:rPr>
                <w:noProof/>
                <w:webHidden/>
              </w:rPr>
              <w:t>3</w:t>
            </w:r>
            <w:r w:rsidR="00433D01">
              <w:rPr>
                <w:noProof/>
                <w:webHidden/>
              </w:rPr>
              <w:fldChar w:fldCharType="end"/>
            </w:r>
          </w:hyperlink>
        </w:p>
        <w:p w14:paraId="1A61E850" w14:textId="77777777" w:rsidR="00433D01" w:rsidRDefault="00637DDB">
          <w:pPr>
            <w:pStyle w:val="TOC2"/>
            <w:rPr>
              <w:rFonts w:asciiTheme="minorHAnsi" w:eastAsiaTheme="minorEastAsia" w:hAnsiTheme="minorHAnsi" w:cstheme="minorBidi"/>
              <w:noProof/>
              <w:sz w:val="22"/>
              <w:lang w:eastAsia="id-ID"/>
            </w:rPr>
          </w:pPr>
          <w:hyperlink w:anchor="_Toc25999888" w:history="1">
            <w:r w:rsidR="00433D01" w:rsidRPr="00BC78EC">
              <w:rPr>
                <w:rStyle w:val="Hyperlink"/>
                <w:noProof/>
                <w:lang w:val="en-US"/>
              </w:rPr>
              <w:t>1.6 Sistematika Pembahasan</w:t>
            </w:r>
            <w:r w:rsidR="00433D01">
              <w:rPr>
                <w:noProof/>
                <w:webHidden/>
              </w:rPr>
              <w:tab/>
            </w:r>
            <w:r w:rsidR="00433D01">
              <w:rPr>
                <w:noProof/>
                <w:webHidden/>
              </w:rPr>
              <w:fldChar w:fldCharType="begin"/>
            </w:r>
            <w:r w:rsidR="00433D01">
              <w:rPr>
                <w:noProof/>
                <w:webHidden/>
              </w:rPr>
              <w:instrText xml:space="preserve"> PAGEREF _Toc25999888 \h </w:instrText>
            </w:r>
            <w:r w:rsidR="00433D01">
              <w:rPr>
                <w:noProof/>
                <w:webHidden/>
              </w:rPr>
            </w:r>
            <w:r w:rsidR="00433D01">
              <w:rPr>
                <w:noProof/>
                <w:webHidden/>
              </w:rPr>
              <w:fldChar w:fldCharType="separate"/>
            </w:r>
            <w:r w:rsidR="00626720">
              <w:rPr>
                <w:noProof/>
                <w:webHidden/>
              </w:rPr>
              <w:t>3</w:t>
            </w:r>
            <w:r w:rsidR="00433D01">
              <w:rPr>
                <w:noProof/>
                <w:webHidden/>
              </w:rPr>
              <w:fldChar w:fldCharType="end"/>
            </w:r>
          </w:hyperlink>
        </w:p>
        <w:p w14:paraId="391A038E" w14:textId="77777777" w:rsidR="00433D01" w:rsidRDefault="00637DDB">
          <w:pPr>
            <w:pStyle w:val="TOC1"/>
            <w:rPr>
              <w:rFonts w:asciiTheme="minorHAnsi" w:eastAsiaTheme="minorEastAsia" w:hAnsiTheme="minorHAnsi" w:cstheme="minorBidi"/>
              <w:sz w:val="22"/>
              <w:lang w:eastAsia="id-ID"/>
            </w:rPr>
          </w:pPr>
          <w:hyperlink w:anchor="_Toc25999889" w:history="1">
            <w:r w:rsidR="00433D01" w:rsidRPr="00BC78EC">
              <w:rPr>
                <w:rStyle w:val="Hyperlink"/>
                <w:lang w:val="en-US"/>
              </w:rPr>
              <w:t>BAB 2 LANDASAN KEPUSTAKAAN</w:t>
            </w:r>
            <w:r w:rsidR="00433D01">
              <w:rPr>
                <w:webHidden/>
              </w:rPr>
              <w:tab/>
            </w:r>
            <w:r w:rsidR="00433D01">
              <w:rPr>
                <w:webHidden/>
              </w:rPr>
              <w:fldChar w:fldCharType="begin"/>
            </w:r>
            <w:r w:rsidR="00433D01">
              <w:rPr>
                <w:webHidden/>
              </w:rPr>
              <w:instrText xml:space="preserve"> PAGEREF _Toc25999889 \h </w:instrText>
            </w:r>
            <w:r w:rsidR="00433D01">
              <w:rPr>
                <w:webHidden/>
              </w:rPr>
            </w:r>
            <w:r w:rsidR="00433D01">
              <w:rPr>
                <w:webHidden/>
              </w:rPr>
              <w:fldChar w:fldCharType="separate"/>
            </w:r>
            <w:r w:rsidR="00626720">
              <w:rPr>
                <w:webHidden/>
              </w:rPr>
              <w:t>5</w:t>
            </w:r>
            <w:r w:rsidR="00433D01">
              <w:rPr>
                <w:webHidden/>
              </w:rPr>
              <w:fldChar w:fldCharType="end"/>
            </w:r>
          </w:hyperlink>
        </w:p>
        <w:p w14:paraId="360724CB" w14:textId="77777777" w:rsidR="00433D01" w:rsidRDefault="00637DDB">
          <w:pPr>
            <w:pStyle w:val="TOC2"/>
            <w:rPr>
              <w:rFonts w:asciiTheme="minorHAnsi" w:eastAsiaTheme="minorEastAsia" w:hAnsiTheme="minorHAnsi" w:cstheme="minorBidi"/>
              <w:noProof/>
              <w:sz w:val="22"/>
              <w:lang w:eastAsia="id-ID"/>
            </w:rPr>
          </w:pPr>
          <w:hyperlink w:anchor="_Toc25999890" w:history="1">
            <w:r w:rsidR="00433D01" w:rsidRPr="00BC78EC">
              <w:rPr>
                <w:rStyle w:val="Hyperlink"/>
                <w:noProof/>
                <w:lang w:val="en-US"/>
              </w:rPr>
              <w:t>2.1</w:t>
            </w:r>
            <w:r w:rsidR="00433D01" w:rsidRPr="00BC78EC">
              <w:rPr>
                <w:rStyle w:val="Hyperlink"/>
                <w:noProof/>
              </w:rPr>
              <w:t xml:space="preserve"> Kajian Pustaka</w:t>
            </w:r>
            <w:r w:rsidR="00433D01">
              <w:rPr>
                <w:noProof/>
                <w:webHidden/>
              </w:rPr>
              <w:tab/>
            </w:r>
            <w:r w:rsidR="00433D01">
              <w:rPr>
                <w:noProof/>
                <w:webHidden/>
              </w:rPr>
              <w:fldChar w:fldCharType="begin"/>
            </w:r>
            <w:r w:rsidR="00433D01">
              <w:rPr>
                <w:noProof/>
                <w:webHidden/>
              </w:rPr>
              <w:instrText xml:space="preserve"> PAGEREF _Toc25999890 \h </w:instrText>
            </w:r>
            <w:r w:rsidR="00433D01">
              <w:rPr>
                <w:noProof/>
                <w:webHidden/>
              </w:rPr>
            </w:r>
            <w:r w:rsidR="00433D01">
              <w:rPr>
                <w:noProof/>
                <w:webHidden/>
              </w:rPr>
              <w:fldChar w:fldCharType="separate"/>
            </w:r>
            <w:r w:rsidR="00626720">
              <w:rPr>
                <w:noProof/>
                <w:webHidden/>
              </w:rPr>
              <w:t>5</w:t>
            </w:r>
            <w:r w:rsidR="00433D01">
              <w:rPr>
                <w:noProof/>
                <w:webHidden/>
              </w:rPr>
              <w:fldChar w:fldCharType="end"/>
            </w:r>
          </w:hyperlink>
        </w:p>
        <w:p w14:paraId="4B1B6127" w14:textId="77777777" w:rsidR="00433D01" w:rsidRDefault="00637DDB">
          <w:pPr>
            <w:pStyle w:val="TOC2"/>
            <w:rPr>
              <w:rFonts w:asciiTheme="minorHAnsi" w:eastAsiaTheme="minorEastAsia" w:hAnsiTheme="minorHAnsi" w:cstheme="minorBidi"/>
              <w:noProof/>
              <w:sz w:val="22"/>
              <w:lang w:eastAsia="id-ID"/>
            </w:rPr>
          </w:pPr>
          <w:hyperlink w:anchor="_Toc25999891" w:history="1">
            <w:r w:rsidR="00433D01" w:rsidRPr="00BC78EC">
              <w:rPr>
                <w:rStyle w:val="Hyperlink"/>
                <w:noProof/>
                <w:lang w:val="en-US"/>
              </w:rPr>
              <w:t>2.2</w:t>
            </w:r>
            <w:r w:rsidR="00433D01" w:rsidRPr="00BC78EC">
              <w:rPr>
                <w:rStyle w:val="Hyperlink"/>
                <w:noProof/>
              </w:rPr>
              <w:t xml:space="preserve"> Dasar Teori</w:t>
            </w:r>
            <w:r w:rsidR="00433D01">
              <w:rPr>
                <w:noProof/>
                <w:webHidden/>
              </w:rPr>
              <w:tab/>
            </w:r>
            <w:r w:rsidR="00433D01">
              <w:rPr>
                <w:noProof/>
                <w:webHidden/>
              </w:rPr>
              <w:fldChar w:fldCharType="begin"/>
            </w:r>
            <w:r w:rsidR="00433D01">
              <w:rPr>
                <w:noProof/>
                <w:webHidden/>
              </w:rPr>
              <w:instrText xml:space="preserve"> PAGEREF _Toc25999891 \h </w:instrText>
            </w:r>
            <w:r w:rsidR="00433D01">
              <w:rPr>
                <w:noProof/>
                <w:webHidden/>
              </w:rPr>
              <w:fldChar w:fldCharType="separate"/>
            </w:r>
            <w:r w:rsidR="00626720">
              <w:rPr>
                <w:b/>
                <w:bCs/>
                <w:noProof/>
                <w:webHidden/>
                <w:lang w:val="en-US"/>
              </w:rPr>
              <w:t>Error! Bookmark not defined.</w:t>
            </w:r>
            <w:r w:rsidR="00433D01">
              <w:rPr>
                <w:noProof/>
                <w:webHidden/>
              </w:rPr>
              <w:fldChar w:fldCharType="end"/>
            </w:r>
          </w:hyperlink>
        </w:p>
        <w:p w14:paraId="746AF419" w14:textId="77777777" w:rsidR="00433D01" w:rsidRDefault="00637DDB">
          <w:pPr>
            <w:pStyle w:val="TOC3"/>
            <w:rPr>
              <w:rFonts w:asciiTheme="minorHAnsi" w:eastAsiaTheme="minorEastAsia" w:hAnsiTheme="minorHAnsi" w:cstheme="minorBidi"/>
              <w:noProof/>
              <w:sz w:val="22"/>
              <w:lang w:eastAsia="id-ID"/>
            </w:rPr>
          </w:pPr>
          <w:hyperlink w:anchor="_Toc25999892" w:history="1">
            <w:r w:rsidR="00433D01" w:rsidRPr="00BC78EC">
              <w:rPr>
                <w:rStyle w:val="Hyperlink"/>
                <w:noProof/>
                <w:lang w:val="en-US"/>
              </w:rPr>
              <w:t>2.2.1</w:t>
            </w:r>
            <w:r w:rsidR="00433D01" w:rsidRPr="00BC78EC">
              <w:rPr>
                <w:rStyle w:val="Hyperlink"/>
                <w:i/>
                <w:noProof/>
              </w:rPr>
              <w:t xml:space="preserve"> Fingerprinting</w:t>
            </w:r>
            <w:r w:rsidR="00433D01">
              <w:rPr>
                <w:noProof/>
                <w:webHidden/>
              </w:rPr>
              <w:tab/>
            </w:r>
            <w:r w:rsidR="00433D01">
              <w:rPr>
                <w:noProof/>
                <w:webHidden/>
              </w:rPr>
              <w:fldChar w:fldCharType="begin"/>
            </w:r>
            <w:r w:rsidR="00433D01">
              <w:rPr>
                <w:noProof/>
                <w:webHidden/>
              </w:rPr>
              <w:instrText xml:space="preserve"> PAGEREF _Toc25999892 \h </w:instrText>
            </w:r>
            <w:r w:rsidR="00433D01">
              <w:rPr>
                <w:noProof/>
                <w:webHidden/>
              </w:rPr>
            </w:r>
            <w:r w:rsidR="00433D01">
              <w:rPr>
                <w:noProof/>
                <w:webHidden/>
              </w:rPr>
              <w:fldChar w:fldCharType="separate"/>
            </w:r>
            <w:r w:rsidR="00626720">
              <w:rPr>
                <w:noProof/>
                <w:webHidden/>
              </w:rPr>
              <w:t>6</w:t>
            </w:r>
            <w:r w:rsidR="00433D01">
              <w:rPr>
                <w:noProof/>
                <w:webHidden/>
              </w:rPr>
              <w:fldChar w:fldCharType="end"/>
            </w:r>
          </w:hyperlink>
        </w:p>
        <w:p w14:paraId="4623689B" w14:textId="77777777" w:rsidR="00433D01" w:rsidRDefault="00637DDB">
          <w:pPr>
            <w:pStyle w:val="TOC3"/>
            <w:rPr>
              <w:rFonts w:asciiTheme="minorHAnsi" w:eastAsiaTheme="minorEastAsia" w:hAnsiTheme="minorHAnsi" w:cstheme="minorBidi"/>
              <w:noProof/>
              <w:sz w:val="22"/>
              <w:lang w:eastAsia="id-ID"/>
            </w:rPr>
          </w:pPr>
          <w:hyperlink w:anchor="_Toc25999893" w:history="1">
            <w:r w:rsidR="00433D01" w:rsidRPr="00BC78EC">
              <w:rPr>
                <w:rStyle w:val="Hyperlink"/>
                <w:noProof/>
              </w:rPr>
              <w:t>2.2.2</w:t>
            </w:r>
            <w:r w:rsidR="00433D01" w:rsidRPr="00BC78EC">
              <w:rPr>
                <w:rStyle w:val="Hyperlink"/>
                <w:i/>
                <w:noProof/>
              </w:rPr>
              <w:t xml:space="preserve"> Received Signal Strength</w:t>
            </w:r>
            <w:r w:rsidR="00433D01" w:rsidRPr="00BC78EC">
              <w:rPr>
                <w:rStyle w:val="Hyperlink"/>
                <w:noProof/>
              </w:rPr>
              <w:t xml:space="preserve"> (RSS)</w:t>
            </w:r>
            <w:r w:rsidR="00433D01">
              <w:rPr>
                <w:noProof/>
                <w:webHidden/>
              </w:rPr>
              <w:tab/>
            </w:r>
            <w:r w:rsidR="00433D01">
              <w:rPr>
                <w:noProof/>
                <w:webHidden/>
              </w:rPr>
              <w:fldChar w:fldCharType="begin"/>
            </w:r>
            <w:r w:rsidR="00433D01">
              <w:rPr>
                <w:noProof/>
                <w:webHidden/>
              </w:rPr>
              <w:instrText xml:space="preserve"> PAGEREF _Toc25999893 \h </w:instrText>
            </w:r>
            <w:r w:rsidR="00433D01">
              <w:rPr>
                <w:noProof/>
                <w:webHidden/>
              </w:rPr>
              <w:fldChar w:fldCharType="separate"/>
            </w:r>
            <w:r w:rsidR="00626720">
              <w:rPr>
                <w:b/>
                <w:bCs/>
                <w:noProof/>
                <w:webHidden/>
                <w:lang w:val="en-US"/>
              </w:rPr>
              <w:t>Error! Bookmark not defined.</w:t>
            </w:r>
            <w:r w:rsidR="00433D01">
              <w:rPr>
                <w:noProof/>
                <w:webHidden/>
              </w:rPr>
              <w:fldChar w:fldCharType="end"/>
            </w:r>
          </w:hyperlink>
        </w:p>
        <w:p w14:paraId="5770D028" w14:textId="77777777" w:rsidR="00433D01" w:rsidRDefault="00637DDB">
          <w:pPr>
            <w:pStyle w:val="TOC3"/>
            <w:rPr>
              <w:rFonts w:asciiTheme="minorHAnsi" w:eastAsiaTheme="minorEastAsia" w:hAnsiTheme="minorHAnsi" w:cstheme="minorBidi"/>
              <w:noProof/>
              <w:sz w:val="22"/>
              <w:lang w:eastAsia="id-ID"/>
            </w:rPr>
          </w:pPr>
          <w:hyperlink w:anchor="_Toc25999894" w:history="1">
            <w:r w:rsidR="00433D01" w:rsidRPr="00BC78EC">
              <w:rPr>
                <w:rStyle w:val="Hyperlink"/>
                <w:noProof/>
              </w:rPr>
              <w:t>2.2.3</w:t>
            </w:r>
            <w:r w:rsidR="00433D01" w:rsidRPr="00BC78EC">
              <w:rPr>
                <w:rStyle w:val="Hyperlink"/>
                <w:i/>
                <w:noProof/>
              </w:rPr>
              <w:t xml:space="preserve"> Bluetooth Low Energy</w:t>
            </w:r>
            <w:r w:rsidR="00433D01" w:rsidRPr="00BC78EC">
              <w:rPr>
                <w:rStyle w:val="Hyperlink"/>
                <w:noProof/>
              </w:rPr>
              <w:t xml:space="preserve"> (BLE)</w:t>
            </w:r>
            <w:r w:rsidR="00433D01">
              <w:rPr>
                <w:noProof/>
                <w:webHidden/>
              </w:rPr>
              <w:tab/>
            </w:r>
            <w:r w:rsidR="00433D01">
              <w:rPr>
                <w:noProof/>
                <w:webHidden/>
              </w:rPr>
              <w:fldChar w:fldCharType="begin"/>
            </w:r>
            <w:r w:rsidR="00433D01">
              <w:rPr>
                <w:noProof/>
                <w:webHidden/>
              </w:rPr>
              <w:instrText xml:space="preserve"> PAGEREF _Toc25999894 \h </w:instrText>
            </w:r>
            <w:r w:rsidR="00433D01">
              <w:rPr>
                <w:noProof/>
                <w:webHidden/>
              </w:rPr>
              <w:fldChar w:fldCharType="separate"/>
            </w:r>
            <w:r w:rsidR="00626720">
              <w:rPr>
                <w:b/>
                <w:bCs/>
                <w:noProof/>
                <w:webHidden/>
                <w:lang w:val="en-US"/>
              </w:rPr>
              <w:t>Error! Bookmark not defined.</w:t>
            </w:r>
            <w:r w:rsidR="00433D01">
              <w:rPr>
                <w:noProof/>
                <w:webHidden/>
              </w:rPr>
              <w:fldChar w:fldCharType="end"/>
            </w:r>
          </w:hyperlink>
        </w:p>
        <w:p w14:paraId="1DEE842C" w14:textId="77777777" w:rsidR="00433D01" w:rsidRDefault="00637DDB">
          <w:pPr>
            <w:pStyle w:val="TOC3"/>
            <w:rPr>
              <w:rFonts w:asciiTheme="minorHAnsi" w:eastAsiaTheme="minorEastAsia" w:hAnsiTheme="minorHAnsi" w:cstheme="minorBidi"/>
              <w:noProof/>
              <w:sz w:val="22"/>
              <w:lang w:eastAsia="id-ID"/>
            </w:rPr>
          </w:pPr>
          <w:hyperlink w:anchor="_Toc25999895" w:history="1">
            <w:r w:rsidR="00433D01" w:rsidRPr="00BC78EC">
              <w:rPr>
                <w:rStyle w:val="Hyperlink"/>
                <w:noProof/>
              </w:rPr>
              <w:t xml:space="preserve">2.2.4 Algoritma </w:t>
            </w:r>
            <w:r w:rsidR="00433D01" w:rsidRPr="00BC78EC">
              <w:rPr>
                <w:rStyle w:val="Hyperlink"/>
                <w:i/>
                <w:noProof/>
              </w:rPr>
              <w:t xml:space="preserve">k-nearest-neighbor </w:t>
            </w:r>
            <w:r w:rsidR="00433D01" w:rsidRPr="00BC78EC">
              <w:rPr>
                <w:rStyle w:val="Hyperlink"/>
                <w:noProof/>
              </w:rPr>
              <w:t>(KNN)</w:t>
            </w:r>
            <w:r w:rsidR="00433D01">
              <w:rPr>
                <w:noProof/>
                <w:webHidden/>
              </w:rPr>
              <w:tab/>
            </w:r>
            <w:r w:rsidR="00433D01">
              <w:rPr>
                <w:noProof/>
                <w:webHidden/>
              </w:rPr>
              <w:fldChar w:fldCharType="begin"/>
            </w:r>
            <w:r w:rsidR="00433D01">
              <w:rPr>
                <w:noProof/>
                <w:webHidden/>
              </w:rPr>
              <w:instrText xml:space="preserve"> PAGEREF _Toc25999895 \h </w:instrText>
            </w:r>
            <w:r w:rsidR="00433D01">
              <w:rPr>
                <w:noProof/>
                <w:webHidden/>
              </w:rPr>
            </w:r>
            <w:r w:rsidR="00433D01">
              <w:rPr>
                <w:noProof/>
                <w:webHidden/>
              </w:rPr>
              <w:fldChar w:fldCharType="separate"/>
            </w:r>
            <w:r w:rsidR="00626720">
              <w:rPr>
                <w:noProof/>
                <w:webHidden/>
              </w:rPr>
              <w:t>8</w:t>
            </w:r>
            <w:r w:rsidR="00433D01">
              <w:rPr>
                <w:noProof/>
                <w:webHidden/>
              </w:rPr>
              <w:fldChar w:fldCharType="end"/>
            </w:r>
          </w:hyperlink>
        </w:p>
        <w:p w14:paraId="62514634" w14:textId="77777777" w:rsidR="00433D01" w:rsidRDefault="00637DDB">
          <w:pPr>
            <w:pStyle w:val="TOC1"/>
            <w:rPr>
              <w:rFonts w:asciiTheme="minorHAnsi" w:eastAsiaTheme="minorEastAsia" w:hAnsiTheme="minorHAnsi" w:cstheme="minorBidi"/>
              <w:sz w:val="22"/>
              <w:lang w:eastAsia="id-ID"/>
            </w:rPr>
          </w:pPr>
          <w:hyperlink w:anchor="_Toc25999896" w:history="1">
            <w:r w:rsidR="00433D01" w:rsidRPr="00BC78EC">
              <w:rPr>
                <w:rStyle w:val="Hyperlink"/>
                <w:lang w:val="en-US"/>
              </w:rPr>
              <w:t>BAB 3 METODOLOGI PENELITIAN</w:t>
            </w:r>
            <w:r w:rsidR="00433D01">
              <w:rPr>
                <w:webHidden/>
              </w:rPr>
              <w:tab/>
            </w:r>
            <w:r w:rsidR="00433D01">
              <w:rPr>
                <w:webHidden/>
              </w:rPr>
              <w:fldChar w:fldCharType="begin"/>
            </w:r>
            <w:r w:rsidR="00433D01">
              <w:rPr>
                <w:webHidden/>
              </w:rPr>
              <w:instrText xml:space="preserve"> PAGEREF _Toc25999896 \h </w:instrText>
            </w:r>
            <w:r w:rsidR="00433D01">
              <w:rPr>
                <w:webHidden/>
              </w:rPr>
            </w:r>
            <w:r w:rsidR="00433D01">
              <w:rPr>
                <w:webHidden/>
              </w:rPr>
              <w:fldChar w:fldCharType="separate"/>
            </w:r>
            <w:r w:rsidR="00626720">
              <w:rPr>
                <w:webHidden/>
              </w:rPr>
              <w:t>9</w:t>
            </w:r>
            <w:r w:rsidR="00433D01">
              <w:rPr>
                <w:webHidden/>
              </w:rPr>
              <w:fldChar w:fldCharType="end"/>
            </w:r>
          </w:hyperlink>
        </w:p>
        <w:p w14:paraId="62FF17E6" w14:textId="77777777" w:rsidR="00433D01" w:rsidRDefault="00637DDB">
          <w:pPr>
            <w:pStyle w:val="TOC2"/>
            <w:rPr>
              <w:rFonts w:asciiTheme="minorHAnsi" w:eastAsiaTheme="minorEastAsia" w:hAnsiTheme="minorHAnsi" w:cstheme="minorBidi"/>
              <w:noProof/>
              <w:sz w:val="22"/>
              <w:lang w:eastAsia="id-ID"/>
            </w:rPr>
          </w:pPr>
          <w:hyperlink w:anchor="_Toc25999897" w:history="1">
            <w:r w:rsidR="00433D01" w:rsidRPr="00BC78EC">
              <w:rPr>
                <w:rStyle w:val="Hyperlink"/>
                <w:noProof/>
              </w:rPr>
              <w:t>3.1 Identifikasi Masalah</w:t>
            </w:r>
            <w:r w:rsidR="00433D01">
              <w:rPr>
                <w:noProof/>
                <w:webHidden/>
              </w:rPr>
              <w:tab/>
            </w:r>
            <w:r w:rsidR="00433D01">
              <w:rPr>
                <w:noProof/>
                <w:webHidden/>
              </w:rPr>
              <w:fldChar w:fldCharType="begin"/>
            </w:r>
            <w:r w:rsidR="00433D01">
              <w:rPr>
                <w:noProof/>
                <w:webHidden/>
              </w:rPr>
              <w:instrText xml:space="preserve"> PAGEREF _Toc25999897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6F44B8AE" w14:textId="77777777" w:rsidR="00433D01" w:rsidRDefault="00637DDB">
          <w:pPr>
            <w:pStyle w:val="TOC2"/>
            <w:rPr>
              <w:rFonts w:asciiTheme="minorHAnsi" w:eastAsiaTheme="minorEastAsia" w:hAnsiTheme="minorHAnsi" w:cstheme="minorBidi"/>
              <w:noProof/>
              <w:sz w:val="22"/>
              <w:lang w:eastAsia="id-ID"/>
            </w:rPr>
          </w:pPr>
          <w:hyperlink w:anchor="_Toc25999898" w:history="1">
            <w:r w:rsidR="00433D01" w:rsidRPr="00BC78EC">
              <w:rPr>
                <w:rStyle w:val="Hyperlink"/>
                <w:noProof/>
              </w:rPr>
              <w:t>3.2 Studi Literatur</w:t>
            </w:r>
            <w:r w:rsidR="00433D01">
              <w:rPr>
                <w:noProof/>
                <w:webHidden/>
              </w:rPr>
              <w:tab/>
            </w:r>
            <w:r w:rsidR="00433D01">
              <w:rPr>
                <w:noProof/>
                <w:webHidden/>
              </w:rPr>
              <w:fldChar w:fldCharType="begin"/>
            </w:r>
            <w:r w:rsidR="00433D01">
              <w:rPr>
                <w:noProof/>
                <w:webHidden/>
              </w:rPr>
              <w:instrText xml:space="preserve"> PAGEREF _Toc25999898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3A6DDB28" w14:textId="77777777" w:rsidR="00433D01" w:rsidRDefault="00637DDB">
          <w:pPr>
            <w:pStyle w:val="TOC2"/>
            <w:rPr>
              <w:rFonts w:asciiTheme="minorHAnsi" w:eastAsiaTheme="minorEastAsia" w:hAnsiTheme="minorHAnsi" w:cstheme="minorBidi"/>
              <w:noProof/>
              <w:sz w:val="22"/>
              <w:lang w:eastAsia="id-ID"/>
            </w:rPr>
          </w:pPr>
          <w:hyperlink w:anchor="_Toc25999899" w:history="1">
            <w:r w:rsidR="00433D01" w:rsidRPr="00BC78EC">
              <w:rPr>
                <w:rStyle w:val="Hyperlink"/>
                <w:noProof/>
              </w:rPr>
              <w:t>3.3 Analisis Kebutuhan</w:t>
            </w:r>
            <w:r w:rsidR="00433D01">
              <w:rPr>
                <w:noProof/>
                <w:webHidden/>
              </w:rPr>
              <w:tab/>
            </w:r>
            <w:r w:rsidR="00433D01">
              <w:rPr>
                <w:noProof/>
                <w:webHidden/>
              </w:rPr>
              <w:fldChar w:fldCharType="begin"/>
            </w:r>
            <w:r w:rsidR="00433D01">
              <w:rPr>
                <w:noProof/>
                <w:webHidden/>
              </w:rPr>
              <w:instrText xml:space="preserve"> PAGEREF _Toc25999899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237D4F65" w14:textId="77777777" w:rsidR="00433D01" w:rsidRDefault="00637DDB">
          <w:pPr>
            <w:pStyle w:val="TOC3"/>
            <w:rPr>
              <w:rFonts w:asciiTheme="minorHAnsi" w:eastAsiaTheme="minorEastAsia" w:hAnsiTheme="minorHAnsi" w:cstheme="minorBidi"/>
              <w:noProof/>
              <w:sz w:val="22"/>
              <w:lang w:eastAsia="id-ID"/>
            </w:rPr>
          </w:pPr>
          <w:hyperlink w:anchor="_Toc25999900" w:history="1">
            <w:r w:rsidR="00433D01" w:rsidRPr="00BC78EC">
              <w:rPr>
                <w:rStyle w:val="Hyperlink"/>
                <w:noProof/>
              </w:rPr>
              <w:t>3.3.1 Analisis Kebutuhan Perangkat Keras</w:t>
            </w:r>
            <w:r w:rsidR="00433D01">
              <w:rPr>
                <w:noProof/>
                <w:webHidden/>
              </w:rPr>
              <w:tab/>
            </w:r>
            <w:r w:rsidR="00433D01">
              <w:rPr>
                <w:noProof/>
                <w:webHidden/>
              </w:rPr>
              <w:fldChar w:fldCharType="begin"/>
            </w:r>
            <w:r w:rsidR="00433D01">
              <w:rPr>
                <w:noProof/>
                <w:webHidden/>
              </w:rPr>
              <w:instrText xml:space="preserve"> PAGEREF _Toc25999900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195BA292" w14:textId="77777777" w:rsidR="00433D01" w:rsidRDefault="00637DDB">
          <w:pPr>
            <w:pStyle w:val="TOC2"/>
            <w:rPr>
              <w:rFonts w:asciiTheme="minorHAnsi" w:eastAsiaTheme="minorEastAsia" w:hAnsiTheme="minorHAnsi" w:cstheme="minorBidi"/>
              <w:noProof/>
              <w:sz w:val="22"/>
              <w:lang w:eastAsia="id-ID"/>
            </w:rPr>
          </w:pPr>
          <w:hyperlink w:anchor="_Toc25999901" w:history="1">
            <w:r w:rsidR="00433D01" w:rsidRPr="00BC78EC">
              <w:rPr>
                <w:rStyle w:val="Hyperlink"/>
                <w:noProof/>
              </w:rPr>
              <w:t>3.4 Perancangan Sistem</w:t>
            </w:r>
            <w:r w:rsidR="00433D01">
              <w:rPr>
                <w:noProof/>
                <w:webHidden/>
              </w:rPr>
              <w:tab/>
            </w:r>
            <w:r w:rsidR="00433D01">
              <w:rPr>
                <w:noProof/>
                <w:webHidden/>
              </w:rPr>
              <w:fldChar w:fldCharType="begin"/>
            </w:r>
            <w:r w:rsidR="00433D01">
              <w:rPr>
                <w:noProof/>
                <w:webHidden/>
              </w:rPr>
              <w:instrText xml:space="preserve"> PAGEREF _Toc25999901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6B787C73" w14:textId="77777777" w:rsidR="00433D01" w:rsidRDefault="00637DDB">
          <w:pPr>
            <w:pStyle w:val="TOC2"/>
            <w:rPr>
              <w:rFonts w:asciiTheme="minorHAnsi" w:eastAsiaTheme="minorEastAsia" w:hAnsiTheme="minorHAnsi" w:cstheme="minorBidi"/>
              <w:noProof/>
              <w:sz w:val="22"/>
              <w:lang w:eastAsia="id-ID"/>
            </w:rPr>
          </w:pPr>
          <w:hyperlink w:anchor="_Toc25999902" w:history="1">
            <w:r w:rsidR="00433D01" w:rsidRPr="00BC78EC">
              <w:rPr>
                <w:rStyle w:val="Hyperlink"/>
                <w:noProof/>
              </w:rPr>
              <w:t>3.5 Implementasi</w:t>
            </w:r>
            <w:r w:rsidR="00433D01">
              <w:rPr>
                <w:noProof/>
                <w:webHidden/>
              </w:rPr>
              <w:tab/>
            </w:r>
            <w:r w:rsidR="00433D01">
              <w:rPr>
                <w:noProof/>
                <w:webHidden/>
              </w:rPr>
              <w:fldChar w:fldCharType="begin"/>
            </w:r>
            <w:r w:rsidR="00433D01">
              <w:rPr>
                <w:noProof/>
                <w:webHidden/>
              </w:rPr>
              <w:instrText xml:space="preserve"> PAGEREF _Toc25999902 \h </w:instrText>
            </w:r>
            <w:r w:rsidR="00433D01">
              <w:rPr>
                <w:noProof/>
                <w:webHidden/>
              </w:rPr>
            </w:r>
            <w:r w:rsidR="00433D01">
              <w:rPr>
                <w:noProof/>
                <w:webHidden/>
              </w:rPr>
              <w:fldChar w:fldCharType="separate"/>
            </w:r>
            <w:r w:rsidR="00626720">
              <w:rPr>
                <w:noProof/>
                <w:webHidden/>
              </w:rPr>
              <w:t>11</w:t>
            </w:r>
            <w:r w:rsidR="00433D01">
              <w:rPr>
                <w:noProof/>
                <w:webHidden/>
              </w:rPr>
              <w:fldChar w:fldCharType="end"/>
            </w:r>
          </w:hyperlink>
        </w:p>
        <w:p w14:paraId="084B3793" w14:textId="77777777" w:rsidR="00433D01" w:rsidRDefault="00637DDB">
          <w:pPr>
            <w:pStyle w:val="TOC2"/>
            <w:rPr>
              <w:rFonts w:asciiTheme="minorHAnsi" w:eastAsiaTheme="minorEastAsia" w:hAnsiTheme="minorHAnsi" w:cstheme="minorBidi"/>
              <w:noProof/>
              <w:sz w:val="22"/>
              <w:lang w:eastAsia="id-ID"/>
            </w:rPr>
          </w:pPr>
          <w:hyperlink w:anchor="_Toc25999903" w:history="1">
            <w:r w:rsidR="00433D01" w:rsidRPr="00BC78EC">
              <w:rPr>
                <w:rStyle w:val="Hyperlink"/>
                <w:noProof/>
              </w:rPr>
              <w:t>3.6 Pengujian</w:t>
            </w:r>
            <w:r w:rsidR="00433D01">
              <w:rPr>
                <w:noProof/>
                <w:webHidden/>
              </w:rPr>
              <w:tab/>
            </w:r>
            <w:r w:rsidR="00433D01">
              <w:rPr>
                <w:noProof/>
                <w:webHidden/>
              </w:rPr>
              <w:fldChar w:fldCharType="begin"/>
            </w:r>
            <w:r w:rsidR="00433D01">
              <w:rPr>
                <w:noProof/>
                <w:webHidden/>
              </w:rPr>
              <w:instrText xml:space="preserve"> PAGEREF _Toc25999903 \h </w:instrText>
            </w:r>
            <w:r w:rsidR="00433D01">
              <w:rPr>
                <w:noProof/>
                <w:webHidden/>
              </w:rPr>
            </w:r>
            <w:r w:rsidR="00433D01">
              <w:rPr>
                <w:noProof/>
                <w:webHidden/>
              </w:rPr>
              <w:fldChar w:fldCharType="separate"/>
            </w:r>
            <w:r w:rsidR="00626720">
              <w:rPr>
                <w:noProof/>
                <w:webHidden/>
              </w:rPr>
              <w:t>11</w:t>
            </w:r>
            <w:r w:rsidR="00433D01">
              <w:rPr>
                <w:noProof/>
                <w:webHidden/>
              </w:rPr>
              <w:fldChar w:fldCharType="end"/>
            </w:r>
          </w:hyperlink>
        </w:p>
        <w:p w14:paraId="489FB62D" w14:textId="77777777" w:rsidR="00433D01" w:rsidRDefault="00637DDB">
          <w:pPr>
            <w:pStyle w:val="TOC2"/>
            <w:rPr>
              <w:rFonts w:asciiTheme="minorHAnsi" w:eastAsiaTheme="minorEastAsia" w:hAnsiTheme="minorHAnsi" w:cstheme="minorBidi"/>
              <w:noProof/>
              <w:sz w:val="22"/>
              <w:lang w:eastAsia="id-ID"/>
            </w:rPr>
          </w:pPr>
          <w:hyperlink w:anchor="_Toc25999904" w:history="1">
            <w:r w:rsidR="00433D01" w:rsidRPr="00BC78EC">
              <w:rPr>
                <w:rStyle w:val="Hyperlink"/>
                <w:noProof/>
              </w:rPr>
              <w:t>3.7 Kesimpulan dan Saran</w:t>
            </w:r>
            <w:r w:rsidR="00433D01">
              <w:rPr>
                <w:noProof/>
                <w:webHidden/>
              </w:rPr>
              <w:tab/>
            </w:r>
            <w:r w:rsidR="00433D01">
              <w:rPr>
                <w:noProof/>
                <w:webHidden/>
              </w:rPr>
              <w:fldChar w:fldCharType="begin"/>
            </w:r>
            <w:r w:rsidR="00433D01">
              <w:rPr>
                <w:noProof/>
                <w:webHidden/>
              </w:rPr>
              <w:instrText xml:space="preserve"> PAGEREF _Toc25999904 \h </w:instrText>
            </w:r>
            <w:r w:rsidR="00433D01">
              <w:rPr>
                <w:noProof/>
                <w:webHidden/>
              </w:rPr>
            </w:r>
            <w:r w:rsidR="00433D01">
              <w:rPr>
                <w:noProof/>
                <w:webHidden/>
              </w:rPr>
              <w:fldChar w:fldCharType="separate"/>
            </w:r>
            <w:r w:rsidR="00626720">
              <w:rPr>
                <w:noProof/>
                <w:webHidden/>
              </w:rPr>
              <w:t>11</w:t>
            </w:r>
            <w:r w:rsidR="00433D01">
              <w:rPr>
                <w:noProof/>
                <w:webHidden/>
              </w:rPr>
              <w:fldChar w:fldCharType="end"/>
            </w:r>
          </w:hyperlink>
        </w:p>
        <w:p w14:paraId="321CC9E5" w14:textId="77777777" w:rsidR="00433D01" w:rsidRDefault="00637DDB">
          <w:pPr>
            <w:pStyle w:val="TOC1"/>
            <w:rPr>
              <w:rFonts w:asciiTheme="minorHAnsi" w:eastAsiaTheme="minorEastAsia" w:hAnsiTheme="minorHAnsi" w:cstheme="minorBidi"/>
              <w:sz w:val="22"/>
              <w:lang w:eastAsia="id-ID"/>
            </w:rPr>
          </w:pPr>
          <w:hyperlink w:anchor="_Toc25999905" w:history="1">
            <w:r w:rsidR="00433D01" w:rsidRPr="00BC78EC">
              <w:rPr>
                <w:rStyle w:val="Hyperlink"/>
                <w:lang w:val="en-US"/>
              </w:rPr>
              <w:t>BAB 4</w:t>
            </w:r>
            <w:r w:rsidR="00433D01" w:rsidRPr="00BC78EC">
              <w:rPr>
                <w:rStyle w:val="Hyperlink"/>
              </w:rPr>
              <w:t xml:space="preserve"> ANALISA KEBUTUHAN DAN PERANCANGAN</w:t>
            </w:r>
            <w:r w:rsidR="00433D01">
              <w:rPr>
                <w:webHidden/>
              </w:rPr>
              <w:tab/>
            </w:r>
            <w:r w:rsidR="00433D01">
              <w:rPr>
                <w:webHidden/>
              </w:rPr>
              <w:fldChar w:fldCharType="begin"/>
            </w:r>
            <w:r w:rsidR="00433D01">
              <w:rPr>
                <w:webHidden/>
              </w:rPr>
              <w:instrText xml:space="preserve"> PAGEREF _Toc25999905 \h </w:instrText>
            </w:r>
            <w:r w:rsidR="00433D01">
              <w:rPr>
                <w:webHidden/>
              </w:rPr>
            </w:r>
            <w:r w:rsidR="00433D01">
              <w:rPr>
                <w:webHidden/>
              </w:rPr>
              <w:fldChar w:fldCharType="separate"/>
            </w:r>
            <w:r w:rsidR="00626720">
              <w:rPr>
                <w:webHidden/>
              </w:rPr>
              <w:t>12</w:t>
            </w:r>
            <w:r w:rsidR="00433D01">
              <w:rPr>
                <w:webHidden/>
              </w:rPr>
              <w:fldChar w:fldCharType="end"/>
            </w:r>
          </w:hyperlink>
        </w:p>
        <w:p w14:paraId="157A1F19" w14:textId="77777777" w:rsidR="00433D01" w:rsidRDefault="00637DDB">
          <w:pPr>
            <w:pStyle w:val="TOC2"/>
            <w:rPr>
              <w:rFonts w:asciiTheme="minorHAnsi" w:eastAsiaTheme="minorEastAsia" w:hAnsiTheme="minorHAnsi" w:cstheme="minorBidi"/>
              <w:noProof/>
              <w:sz w:val="22"/>
              <w:lang w:eastAsia="id-ID"/>
            </w:rPr>
          </w:pPr>
          <w:hyperlink w:anchor="_Toc25999906" w:history="1">
            <w:r w:rsidR="00433D01" w:rsidRPr="00BC78EC">
              <w:rPr>
                <w:rStyle w:val="Hyperlink"/>
                <w:noProof/>
                <w:lang w:val="en-US"/>
              </w:rPr>
              <w:t>4.1</w:t>
            </w:r>
            <w:r w:rsidR="00433D01" w:rsidRPr="00BC78EC">
              <w:rPr>
                <w:rStyle w:val="Hyperlink"/>
                <w:noProof/>
              </w:rPr>
              <w:t xml:space="preserve"> Deskripsi Umum Sistem</w:t>
            </w:r>
            <w:r w:rsidR="00433D01">
              <w:rPr>
                <w:noProof/>
                <w:webHidden/>
              </w:rPr>
              <w:tab/>
            </w:r>
            <w:r w:rsidR="00433D01">
              <w:rPr>
                <w:noProof/>
                <w:webHidden/>
              </w:rPr>
              <w:fldChar w:fldCharType="begin"/>
            </w:r>
            <w:r w:rsidR="00433D01">
              <w:rPr>
                <w:noProof/>
                <w:webHidden/>
              </w:rPr>
              <w:instrText xml:space="preserve"> PAGEREF _Toc25999906 \h </w:instrText>
            </w:r>
            <w:r w:rsidR="00433D01">
              <w:rPr>
                <w:noProof/>
                <w:webHidden/>
              </w:rPr>
            </w:r>
            <w:r w:rsidR="00433D01">
              <w:rPr>
                <w:noProof/>
                <w:webHidden/>
              </w:rPr>
              <w:fldChar w:fldCharType="separate"/>
            </w:r>
            <w:r w:rsidR="00626720">
              <w:rPr>
                <w:noProof/>
                <w:webHidden/>
              </w:rPr>
              <w:t>12</w:t>
            </w:r>
            <w:r w:rsidR="00433D01">
              <w:rPr>
                <w:noProof/>
                <w:webHidden/>
              </w:rPr>
              <w:fldChar w:fldCharType="end"/>
            </w:r>
          </w:hyperlink>
        </w:p>
        <w:p w14:paraId="0907D1CF" w14:textId="77777777" w:rsidR="00433D01" w:rsidRDefault="00637DDB">
          <w:pPr>
            <w:pStyle w:val="TOC2"/>
            <w:rPr>
              <w:rFonts w:asciiTheme="minorHAnsi" w:eastAsiaTheme="minorEastAsia" w:hAnsiTheme="minorHAnsi" w:cstheme="minorBidi"/>
              <w:noProof/>
              <w:sz w:val="22"/>
              <w:lang w:eastAsia="id-ID"/>
            </w:rPr>
          </w:pPr>
          <w:hyperlink w:anchor="_Toc25999907" w:history="1">
            <w:r w:rsidR="00433D01" w:rsidRPr="00BC78EC">
              <w:rPr>
                <w:rStyle w:val="Hyperlink"/>
                <w:noProof/>
                <w:lang w:val="en-US"/>
              </w:rPr>
              <w:t>4.2</w:t>
            </w:r>
            <w:r w:rsidR="00433D01" w:rsidRPr="00BC78EC">
              <w:rPr>
                <w:rStyle w:val="Hyperlink"/>
                <w:noProof/>
              </w:rPr>
              <w:t xml:space="preserve"> Kebutuhan Sistem</w:t>
            </w:r>
            <w:r w:rsidR="00433D01">
              <w:rPr>
                <w:noProof/>
                <w:webHidden/>
              </w:rPr>
              <w:tab/>
            </w:r>
            <w:r w:rsidR="00433D01">
              <w:rPr>
                <w:noProof/>
                <w:webHidden/>
              </w:rPr>
              <w:fldChar w:fldCharType="begin"/>
            </w:r>
            <w:r w:rsidR="00433D01">
              <w:rPr>
                <w:noProof/>
                <w:webHidden/>
              </w:rPr>
              <w:instrText xml:space="preserve"> PAGEREF _Toc25999907 \h </w:instrText>
            </w:r>
            <w:r w:rsidR="00433D01">
              <w:rPr>
                <w:noProof/>
                <w:webHidden/>
              </w:rPr>
            </w:r>
            <w:r w:rsidR="00433D01">
              <w:rPr>
                <w:noProof/>
                <w:webHidden/>
              </w:rPr>
              <w:fldChar w:fldCharType="separate"/>
            </w:r>
            <w:r w:rsidR="00626720">
              <w:rPr>
                <w:noProof/>
                <w:webHidden/>
              </w:rPr>
              <w:t>12</w:t>
            </w:r>
            <w:r w:rsidR="00433D01">
              <w:rPr>
                <w:noProof/>
                <w:webHidden/>
              </w:rPr>
              <w:fldChar w:fldCharType="end"/>
            </w:r>
          </w:hyperlink>
        </w:p>
        <w:p w14:paraId="0C08AFDE" w14:textId="77777777" w:rsidR="00433D01" w:rsidRDefault="00637DDB">
          <w:pPr>
            <w:pStyle w:val="TOC3"/>
            <w:rPr>
              <w:rFonts w:asciiTheme="minorHAnsi" w:eastAsiaTheme="minorEastAsia" w:hAnsiTheme="minorHAnsi" w:cstheme="minorBidi"/>
              <w:noProof/>
              <w:sz w:val="22"/>
              <w:lang w:eastAsia="id-ID"/>
            </w:rPr>
          </w:pPr>
          <w:hyperlink w:anchor="_Toc25999908" w:history="1">
            <w:r w:rsidR="00433D01" w:rsidRPr="00BC78EC">
              <w:rPr>
                <w:rStyle w:val="Hyperlink"/>
                <w:noProof/>
                <w:lang w:val="en-US"/>
              </w:rPr>
              <w:t>4.2.1</w:t>
            </w:r>
            <w:r w:rsidR="00433D01" w:rsidRPr="00BC78EC">
              <w:rPr>
                <w:rStyle w:val="Hyperlink"/>
                <w:noProof/>
              </w:rPr>
              <w:t xml:space="preserve"> Kebutuhan Fungsional</w:t>
            </w:r>
            <w:r w:rsidR="00433D01">
              <w:rPr>
                <w:noProof/>
                <w:webHidden/>
              </w:rPr>
              <w:tab/>
            </w:r>
            <w:r w:rsidR="00433D01">
              <w:rPr>
                <w:noProof/>
                <w:webHidden/>
              </w:rPr>
              <w:fldChar w:fldCharType="begin"/>
            </w:r>
            <w:r w:rsidR="00433D01">
              <w:rPr>
                <w:noProof/>
                <w:webHidden/>
              </w:rPr>
              <w:instrText xml:space="preserve"> PAGEREF _Toc25999908 \h </w:instrText>
            </w:r>
            <w:r w:rsidR="00433D01">
              <w:rPr>
                <w:noProof/>
                <w:webHidden/>
              </w:rPr>
            </w:r>
            <w:r w:rsidR="00433D01">
              <w:rPr>
                <w:noProof/>
                <w:webHidden/>
              </w:rPr>
              <w:fldChar w:fldCharType="separate"/>
            </w:r>
            <w:r w:rsidR="00626720">
              <w:rPr>
                <w:noProof/>
                <w:webHidden/>
              </w:rPr>
              <w:t>12</w:t>
            </w:r>
            <w:r w:rsidR="00433D01">
              <w:rPr>
                <w:noProof/>
                <w:webHidden/>
              </w:rPr>
              <w:fldChar w:fldCharType="end"/>
            </w:r>
          </w:hyperlink>
        </w:p>
        <w:p w14:paraId="444F9DEE" w14:textId="77777777" w:rsidR="00433D01" w:rsidRDefault="00637DDB">
          <w:pPr>
            <w:pStyle w:val="TOC3"/>
            <w:rPr>
              <w:rFonts w:asciiTheme="minorHAnsi" w:eastAsiaTheme="minorEastAsia" w:hAnsiTheme="minorHAnsi" w:cstheme="minorBidi"/>
              <w:noProof/>
              <w:sz w:val="22"/>
              <w:lang w:eastAsia="id-ID"/>
            </w:rPr>
          </w:pPr>
          <w:hyperlink w:anchor="_Toc25999909" w:history="1">
            <w:r w:rsidR="00433D01" w:rsidRPr="00BC78EC">
              <w:rPr>
                <w:rStyle w:val="Hyperlink"/>
                <w:noProof/>
                <w:lang w:val="en-US"/>
              </w:rPr>
              <w:t>4.2.2</w:t>
            </w:r>
            <w:r w:rsidR="00433D01" w:rsidRPr="00BC78EC">
              <w:rPr>
                <w:rStyle w:val="Hyperlink"/>
                <w:noProof/>
              </w:rPr>
              <w:t xml:space="preserve"> Kebutuhan Non-Fungsional</w:t>
            </w:r>
            <w:r w:rsidR="00433D01">
              <w:rPr>
                <w:noProof/>
                <w:webHidden/>
              </w:rPr>
              <w:tab/>
            </w:r>
            <w:r w:rsidR="00433D01">
              <w:rPr>
                <w:noProof/>
                <w:webHidden/>
              </w:rPr>
              <w:fldChar w:fldCharType="begin"/>
            </w:r>
            <w:r w:rsidR="00433D01">
              <w:rPr>
                <w:noProof/>
                <w:webHidden/>
              </w:rPr>
              <w:instrText xml:space="preserve"> PAGEREF _Toc25999909 \h </w:instrText>
            </w:r>
            <w:r w:rsidR="00433D01">
              <w:rPr>
                <w:noProof/>
                <w:webHidden/>
              </w:rPr>
            </w:r>
            <w:r w:rsidR="00433D01">
              <w:rPr>
                <w:noProof/>
                <w:webHidden/>
              </w:rPr>
              <w:fldChar w:fldCharType="separate"/>
            </w:r>
            <w:r w:rsidR="00626720">
              <w:rPr>
                <w:noProof/>
                <w:webHidden/>
              </w:rPr>
              <w:t>13</w:t>
            </w:r>
            <w:r w:rsidR="00433D01">
              <w:rPr>
                <w:noProof/>
                <w:webHidden/>
              </w:rPr>
              <w:fldChar w:fldCharType="end"/>
            </w:r>
          </w:hyperlink>
        </w:p>
        <w:p w14:paraId="3D6A9BD6" w14:textId="77777777" w:rsidR="00433D01" w:rsidRDefault="00637DDB">
          <w:pPr>
            <w:pStyle w:val="TOC2"/>
            <w:rPr>
              <w:rFonts w:asciiTheme="minorHAnsi" w:eastAsiaTheme="minorEastAsia" w:hAnsiTheme="minorHAnsi" w:cstheme="minorBidi"/>
              <w:noProof/>
              <w:sz w:val="22"/>
              <w:lang w:eastAsia="id-ID"/>
            </w:rPr>
          </w:pPr>
          <w:hyperlink w:anchor="_Toc25999910" w:history="1">
            <w:r w:rsidR="00433D01" w:rsidRPr="00BC78EC">
              <w:rPr>
                <w:rStyle w:val="Hyperlink"/>
                <w:noProof/>
                <w:lang w:val="en-US"/>
              </w:rPr>
              <w:t>4.3</w:t>
            </w:r>
            <w:r w:rsidR="00433D01" w:rsidRPr="00BC78EC">
              <w:rPr>
                <w:rStyle w:val="Hyperlink"/>
                <w:noProof/>
              </w:rPr>
              <w:t xml:space="preserve"> Perancangan Implementasi Metode </w:t>
            </w:r>
            <w:r w:rsidR="00433D01" w:rsidRPr="00BC78EC">
              <w:rPr>
                <w:rStyle w:val="Hyperlink"/>
                <w:i/>
                <w:noProof/>
              </w:rPr>
              <w:t>Fingerprinting</w:t>
            </w:r>
            <w:r w:rsidR="00433D01">
              <w:rPr>
                <w:noProof/>
                <w:webHidden/>
              </w:rPr>
              <w:tab/>
            </w:r>
            <w:r w:rsidR="00433D01">
              <w:rPr>
                <w:noProof/>
                <w:webHidden/>
              </w:rPr>
              <w:fldChar w:fldCharType="begin"/>
            </w:r>
            <w:r w:rsidR="00433D01">
              <w:rPr>
                <w:noProof/>
                <w:webHidden/>
              </w:rPr>
              <w:instrText xml:space="preserve"> PAGEREF _Toc25999910 \h </w:instrText>
            </w:r>
            <w:r w:rsidR="00433D01">
              <w:rPr>
                <w:noProof/>
                <w:webHidden/>
              </w:rPr>
            </w:r>
            <w:r w:rsidR="00433D01">
              <w:rPr>
                <w:noProof/>
                <w:webHidden/>
              </w:rPr>
              <w:fldChar w:fldCharType="separate"/>
            </w:r>
            <w:r w:rsidR="00626720">
              <w:rPr>
                <w:noProof/>
                <w:webHidden/>
              </w:rPr>
              <w:t>14</w:t>
            </w:r>
            <w:r w:rsidR="00433D01">
              <w:rPr>
                <w:noProof/>
                <w:webHidden/>
              </w:rPr>
              <w:fldChar w:fldCharType="end"/>
            </w:r>
          </w:hyperlink>
        </w:p>
        <w:p w14:paraId="3DE93B8E" w14:textId="77777777" w:rsidR="00433D01" w:rsidRDefault="00637DDB">
          <w:pPr>
            <w:pStyle w:val="TOC3"/>
            <w:rPr>
              <w:rFonts w:asciiTheme="minorHAnsi" w:eastAsiaTheme="minorEastAsia" w:hAnsiTheme="minorHAnsi" w:cstheme="minorBidi"/>
              <w:noProof/>
              <w:sz w:val="22"/>
              <w:lang w:eastAsia="id-ID"/>
            </w:rPr>
          </w:pPr>
          <w:hyperlink w:anchor="_Toc25999911" w:history="1">
            <w:r w:rsidR="00433D01" w:rsidRPr="00BC78EC">
              <w:rPr>
                <w:rStyle w:val="Hyperlink"/>
                <w:noProof/>
                <w:lang w:val="en-US"/>
              </w:rPr>
              <w:t>4.3.1</w:t>
            </w:r>
            <w:r w:rsidR="00433D01" w:rsidRPr="00BC78EC">
              <w:rPr>
                <w:rStyle w:val="Hyperlink"/>
                <w:noProof/>
              </w:rPr>
              <w:t xml:space="preserve"> Pengumpulan Data Pola sinyal</w:t>
            </w:r>
            <w:r w:rsidR="00433D01">
              <w:rPr>
                <w:noProof/>
                <w:webHidden/>
              </w:rPr>
              <w:tab/>
            </w:r>
            <w:r w:rsidR="00433D01">
              <w:rPr>
                <w:noProof/>
                <w:webHidden/>
              </w:rPr>
              <w:fldChar w:fldCharType="begin"/>
            </w:r>
            <w:r w:rsidR="00433D01">
              <w:rPr>
                <w:noProof/>
                <w:webHidden/>
              </w:rPr>
              <w:instrText xml:space="preserve"> PAGEREF _Toc25999911 \h </w:instrText>
            </w:r>
            <w:r w:rsidR="00433D01">
              <w:rPr>
                <w:noProof/>
                <w:webHidden/>
              </w:rPr>
            </w:r>
            <w:r w:rsidR="00433D01">
              <w:rPr>
                <w:noProof/>
                <w:webHidden/>
              </w:rPr>
              <w:fldChar w:fldCharType="separate"/>
            </w:r>
            <w:r w:rsidR="00626720">
              <w:rPr>
                <w:noProof/>
                <w:webHidden/>
              </w:rPr>
              <w:t>14</w:t>
            </w:r>
            <w:r w:rsidR="00433D01">
              <w:rPr>
                <w:noProof/>
                <w:webHidden/>
              </w:rPr>
              <w:fldChar w:fldCharType="end"/>
            </w:r>
          </w:hyperlink>
        </w:p>
        <w:p w14:paraId="379E961F" w14:textId="77777777" w:rsidR="00433D01" w:rsidRDefault="00637DDB">
          <w:pPr>
            <w:pStyle w:val="TOC3"/>
            <w:rPr>
              <w:rFonts w:asciiTheme="minorHAnsi" w:eastAsiaTheme="minorEastAsia" w:hAnsiTheme="minorHAnsi" w:cstheme="minorBidi"/>
              <w:noProof/>
              <w:sz w:val="22"/>
              <w:lang w:eastAsia="id-ID"/>
            </w:rPr>
          </w:pPr>
          <w:hyperlink w:anchor="_Toc25999912" w:history="1">
            <w:r w:rsidR="00433D01" w:rsidRPr="00BC78EC">
              <w:rPr>
                <w:rStyle w:val="Hyperlink"/>
                <w:noProof/>
              </w:rPr>
              <w:t xml:space="preserve">4.3.2 Pelacakan Ruangan Secara </w:t>
            </w:r>
            <w:r w:rsidR="00433D01" w:rsidRPr="00BC78EC">
              <w:rPr>
                <w:rStyle w:val="Hyperlink"/>
                <w:i/>
                <w:noProof/>
              </w:rPr>
              <w:t>Real-Time</w:t>
            </w:r>
            <w:r w:rsidR="00433D01">
              <w:rPr>
                <w:noProof/>
                <w:webHidden/>
              </w:rPr>
              <w:tab/>
            </w:r>
            <w:r w:rsidR="00433D01">
              <w:rPr>
                <w:noProof/>
                <w:webHidden/>
              </w:rPr>
              <w:fldChar w:fldCharType="begin"/>
            </w:r>
            <w:r w:rsidR="00433D01">
              <w:rPr>
                <w:noProof/>
                <w:webHidden/>
              </w:rPr>
              <w:instrText xml:space="preserve"> PAGEREF _Toc25999912 \h </w:instrText>
            </w:r>
            <w:r w:rsidR="00433D01">
              <w:rPr>
                <w:noProof/>
                <w:webHidden/>
              </w:rPr>
            </w:r>
            <w:r w:rsidR="00433D01">
              <w:rPr>
                <w:noProof/>
                <w:webHidden/>
              </w:rPr>
              <w:fldChar w:fldCharType="separate"/>
            </w:r>
            <w:r w:rsidR="00626720">
              <w:rPr>
                <w:noProof/>
                <w:webHidden/>
              </w:rPr>
              <w:t>17</w:t>
            </w:r>
            <w:r w:rsidR="00433D01">
              <w:rPr>
                <w:noProof/>
                <w:webHidden/>
              </w:rPr>
              <w:fldChar w:fldCharType="end"/>
            </w:r>
          </w:hyperlink>
        </w:p>
        <w:p w14:paraId="59F1ED71" w14:textId="77777777" w:rsidR="00433D01" w:rsidRDefault="00637DDB">
          <w:pPr>
            <w:pStyle w:val="TOC2"/>
            <w:rPr>
              <w:rFonts w:asciiTheme="minorHAnsi" w:eastAsiaTheme="minorEastAsia" w:hAnsiTheme="minorHAnsi" w:cstheme="minorBidi"/>
              <w:noProof/>
              <w:sz w:val="22"/>
              <w:lang w:eastAsia="id-ID"/>
            </w:rPr>
          </w:pPr>
          <w:hyperlink w:anchor="_Toc25999913" w:history="1">
            <w:r w:rsidR="00433D01" w:rsidRPr="00BC78EC">
              <w:rPr>
                <w:rStyle w:val="Hyperlink"/>
                <w:noProof/>
              </w:rPr>
              <w:t>4.4 Perancangan Parameter Pengujian</w:t>
            </w:r>
            <w:r w:rsidR="00433D01">
              <w:rPr>
                <w:noProof/>
                <w:webHidden/>
              </w:rPr>
              <w:tab/>
            </w:r>
            <w:r w:rsidR="00433D01">
              <w:rPr>
                <w:noProof/>
                <w:webHidden/>
              </w:rPr>
              <w:fldChar w:fldCharType="begin"/>
            </w:r>
            <w:r w:rsidR="00433D01">
              <w:rPr>
                <w:noProof/>
                <w:webHidden/>
              </w:rPr>
              <w:instrText xml:space="preserve"> PAGEREF _Toc25999913 \h </w:instrText>
            </w:r>
            <w:r w:rsidR="00433D01">
              <w:rPr>
                <w:noProof/>
                <w:webHidden/>
              </w:rPr>
            </w:r>
            <w:r w:rsidR="00433D01">
              <w:rPr>
                <w:noProof/>
                <w:webHidden/>
              </w:rPr>
              <w:fldChar w:fldCharType="separate"/>
            </w:r>
            <w:r w:rsidR="00626720">
              <w:rPr>
                <w:noProof/>
                <w:webHidden/>
              </w:rPr>
              <w:t>19</w:t>
            </w:r>
            <w:r w:rsidR="00433D01">
              <w:rPr>
                <w:noProof/>
                <w:webHidden/>
              </w:rPr>
              <w:fldChar w:fldCharType="end"/>
            </w:r>
          </w:hyperlink>
        </w:p>
        <w:p w14:paraId="312EDB26" w14:textId="77777777" w:rsidR="00433D01" w:rsidRDefault="00637DDB">
          <w:pPr>
            <w:pStyle w:val="TOC3"/>
            <w:rPr>
              <w:rFonts w:asciiTheme="minorHAnsi" w:eastAsiaTheme="minorEastAsia" w:hAnsiTheme="minorHAnsi" w:cstheme="minorBidi"/>
              <w:noProof/>
              <w:sz w:val="22"/>
              <w:lang w:eastAsia="id-ID"/>
            </w:rPr>
          </w:pPr>
          <w:hyperlink w:anchor="_Toc25999914" w:history="1">
            <w:r w:rsidR="00433D01" w:rsidRPr="00BC78EC">
              <w:rPr>
                <w:rStyle w:val="Hyperlink"/>
                <w:noProof/>
              </w:rPr>
              <w:t>4.4.1 Akurasi Kesalahan Pelacakan Secara Umum</w:t>
            </w:r>
            <w:r w:rsidR="00433D01">
              <w:rPr>
                <w:noProof/>
                <w:webHidden/>
              </w:rPr>
              <w:tab/>
            </w:r>
            <w:r w:rsidR="00433D01">
              <w:rPr>
                <w:noProof/>
                <w:webHidden/>
              </w:rPr>
              <w:fldChar w:fldCharType="begin"/>
            </w:r>
            <w:r w:rsidR="00433D01">
              <w:rPr>
                <w:noProof/>
                <w:webHidden/>
              </w:rPr>
              <w:instrText xml:space="preserve"> PAGEREF _Toc25999914 \h </w:instrText>
            </w:r>
            <w:r w:rsidR="00433D01">
              <w:rPr>
                <w:noProof/>
                <w:webHidden/>
              </w:rPr>
            </w:r>
            <w:r w:rsidR="00433D01">
              <w:rPr>
                <w:noProof/>
                <w:webHidden/>
              </w:rPr>
              <w:fldChar w:fldCharType="separate"/>
            </w:r>
            <w:r w:rsidR="00626720">
              <w:rPr>
                <w:noProof/>
                <w:webHidden/>
              </w:rPr>
              <w:t>19</w:t>
            </w:r>
            <w:r w:rsidR="00433D01">
              <w:rPr>
                <w:noProof/>
                <w:webHidden/>
              </w:rPr>
              <w:fldChar w:fldCharType="end"/>
            </w:r>
          </w:hyperlink>
        </w:p>
        <w:p w14:paraId="6D9A0523" w14:textId="77777777" w:rsidR="00433D01" w:rsidRDefault="00637DDB">
          <w:pPr>
            <w:pStyle w:val="TOC3"/>
            <w:rPr>
              <w:rFonts w:asciiTheme="minorHAnsi" w:eastAsiaTheme="minorEastAsia" w:hAnsiTheme="minorHAnsi" w:cstheme="minorBidi"/>
              <w:noProof/>
              <w:sz w:val="22"/>
              <w:lang w:eastAsia="id-ID"/>
            </w:rPr>
          </w:pPr>
          <w:hyperlink w:anchor="_Toc25999915" w:history="1">
            <w:r w:rsidR="00433D01" w:rsidRPr="00BC78EC">
              <w:rPr>
                <w:rStyle w:val="Hyperlink"/>
                <w:noProof/>
              </w:rPr>
              <w:t>4.4.2 Akurasi Kesalahan per sub-lokasi dalam ruang</w:t>
            </w:r>
            <w:r w:rsidR="00433D01">
              <w:rPr>
                <w:noProof/>
                <w:webHidden/>
              </w:rPr>
              <w:tab/>
            </w:r>
            <w:r w:rsidR="00433D01">
              <w:rPr>
                <w:noProof/>
                <w:webHidden/>
              </w:rPr>
              <w:fldChar w:fldCharType="begin"/>
            </w:r>
            <w:r w:rsidR="00433D01">
              <w:rPr>
                <w:noProof/>
                <w:webHidden/>
              </w:rPr>
              <w:instrText xml:space="preserve"> PAGEREF _Toc25999915 \h </w:instrText>
            </w:r>
            <w:r w:rsidR="00433D01">
              <w:rPr>
                <w:noProof/>
                <w:webHidden/>
              </w:rPr>
            </w:r>
            <w:r w:rsidR="00433D01">
              <w:rPr>
                <w:noProof/>
                <w:webHidden/>
              </w:rPr>
              <w:fldChar w:fldCharType="separate"/>
            </w:r>
            <w:r w:rsidR="00626720">
              <w:rPr>
                <w:noProof/>
                <w:webHidden/>
              </w:rPr>
              <w:t>20</w:t>
            </w:r>
            <w:r w:rsidR="00433D01">
              <w:rPr>
                <w:noProof/>
                <w:webHidden/>
              </w:rPr>
              <w:fldChar w:fldCharType="end"/>
            </w:r>
          </w:hyperlink>
        </w:p>
        <w:p w14:paraId="48C402BB" w14:textId="77777777" w:rsidR="00433D01" w:rsidRDefault="00637DDB">
          <w:pPr>
            <w:pStyle w:val="TOC2"/>
            <w:rPr>
              <w:rFonts w:asciiTheme="minorHAnsi" w:eastAsiaTheme="minorEastAsia" w:hAnsiTheme="minorHAnsi" w:cstheme="minorBidi"/>
              <w:noProof/>
              <w:sz w:val="22"/>
              <w:lang w:eastAsia="id-ID"/>
            </w:rPr>
          </w:pPr>
          <w:hyperlink w:anchor="_Toc25999916" w:history="1">
            <w:r w:rsidR="00433D01" w:rsidRPr="00BC78EC">
              <w:rPr>
                <w:rStyle w:val="Hyperlink"/>
                <w:noProof/>
              </w:rPr>
              <w:t>4.5 Perancangan Sistem</w:t>
            </w:r>
            <w:r w:rsidR="00433D01">
              <w:rPr>
                <w:noProof/>
                <w:webHidden/>
              </w:rPr>
              <w:tab/>
            </w:r>
            <w:r w:rsidR="00433D01">
              <w:rPr>
                <w:noProof/>
                <w:webHidden/>
              </w:rPr>
              <w:fldChar w:fldCharType="begin"/>
            </w:r>
            <w:r w:rsidR="00433D01">
              <w:rPr>
                <w:noProof/>
                <w:webHidden/>
              </w:rPr>
              <w:instrText xml:space="preserve"> PAGEREF _Toc25999916 \h </w:instrText>
            </w:r>
            <w:r w:rsidR="00433D01">
              <w:rPr>
                <w:noProof/>
                <w:webHidden/>
              </w:rPr>
            </w:r>
            <w:r w:rsidR="00433D01">
              <w:rPr>
                <w:noProof/>
                <w:webHidden/>
              </w:rPr>
              <w:fldChar w:fldCharType="separate"/>
            </w:r>
            <w:r w:rsidR="00626720">
              <w:rPr>
                <w:noProof/>
                <w:webHidden/>
              </w:rPr>
              <w:t>21</w:t>
            </w:r>
            <w:r w:rsidR="00433D01">
              <w:rPr>
                <w:noProof/>
                <w:webHidden/>
              </w:rPr>
              <w:fldChar w:fldCharType="end"/>
            </w:r>
          </w:hyperlink>
        </w:p>
        <w:p w14:paraId="22A992E2" w14:textId="77777777" w:rsidR="00433D01" w:rsidRDefault="00637DDB">
          <w:pPr>
            <w:pStyle w:val="TOC3"/>
            <w:rPr>
              <w:rFonts w:asciiTheme="minorHAnsi" w:eastAsiaTheme="minorEastAsia" w:hAnsiTheme="minorHAnsi" w:cstheme="minorBidi"/>
              <w:noProof/>
              <w:sz w:val="22"/>
              <w:lang w:eastAsia="id-ID"/>
            </w:rPr>
          </w:pPr>
          <w:hyperlink w:anchor="_Toc25999917" w:history="1">
            <w:r w:rsidR="00433D01" w:rsidRPr="00BC78EC">
              <w:rPr>
                <w:rStyle w:val="Hyperlink"/>
                <w:noProof/>
              </w:rPr>
              <w:t>4.5.1 Pengumpulan Data Pola Sinyal</w:t>
            </w:r>
            <w:r w:rsidR="00433D01">
              <w:rPr>
                <w:noProof/>
                <w:webHidden/>
              </w:rPr>
              <w:tab/>
            </w:r>
            <w:r w:rsidR="00433D01">
              <w:rPr>
                <w:noProof/>
                <w:webHidden/>
              </w:rPr>
              <w:fldChar w:fldCharType="begin"/>
            </w:r>
            <w:r w:rsidR="00433D01">
              <w:rPr>
                <w:noProof/>
                <w:webHidden/>
              </w:rPr>
              <w:instrText xml:space="preserve"> PAGEREF _Toc25999917 \h </w:instrText>
            </w:r>
            <w:r w:rsidR="00433D01">
              <w:rPr>
                <w:noProof/>
                <w:webHidden/>
              </w:rPr>
            </w:r>
            <w:r w:rsidR="00433D01">
              <w:rPr>
                <w:noProof/>
                <w:webHidden/>
              </w:rPr>
              <w:fldChar w:fldCharType="separate"/>
            </w:r>
            <w:r w:rsidR="00626720">
              <w:rPr>
                <w:noProof/>
                <w:webHidden/>
              </w:rPr>
              <w:t>21</w:t>
            </w:r>
            <w:r w:rsidR="00433D01">
              <w:rPr>
                <w:noProof/>
                <w:webHidden/>
              </w:rPr>
              <w:fldChar w:fldCharType="end"/>
            </w:r>
          </w:hyperlink>
        </w:p>
        <w:p w14:paraId="5E749E7F" w14:textId="77777777" w:rsidR="00433D01" w:rsidRDefault="00637DDB">
          <w:pPr>
            <w:pStyle w:val="TOC3"/>
            <w:rPr>
              <w:rFonts w:asciiTheme="minorHAnsi" w:eastAsiaTheme="minorEastAsia" w:hAnsiTheme="minorHAnsi" w:cstheme="minorBidi"/>
              <w:noProof/>
              <w:sz w:val="22"/>
              <w:lang w:eastAsia="id-ID"/>
            </w:rPr>
          </w:pPr>
          <w:hyperlink w:anchor="_Toc25999918" w:history="1">
            <w:r w:rsidR="00433D01" w:rsidRPr="00BC78EC">
              <w:rPr>
                <w:rStyle w:val="Hyperlink"/>
                <w:noProof/>
              </w:rPr>
              <w:t xml:space="preserve">4.5.2 Pelacakan Lokasi Secara </w:t>
            </w:r>
            <w:r w:rsidR="00433D01" w:rsidRPr="00BC78EC">
              <w:rPr>
                <w:rStyle w:val="Hyperlink"/>
                <w:i/>
                <w:noProof/>
              </w:rPr>
              <w:t>Real-Time</w:t>
            </w:r>
            <w:r w:rsidR="00433D01">
              <w:rPr>
                <w:noProof/>
                <w:webHidden/>
              </w:rPr>
              <w:tab/>
            </w:r>
            <w:r w:rsidR="00433D01">
              <w:rPr>
                <w:noProof/>
                <w:webHidden/>
              </w:rPr>
              <w:fldChar w:fldCharType="begin"/>
            </w:r>
            <w:r w:rsidR="00433D01">
              <w:rPr>
                <w:noProof/>
                <w:webHidden/>
              </w:rPr>
              <w:instrText xml:space="preserve"> PAGEREF _Toc25999918 \h </w:instrText>
            </w:r>
            <w:r w:rsidR="00433D01">
              <w:rPr>
                <w:noProof/>
                <w:webHidden/>
              </w:rPr>
            </w:r>
            <w:r w:rsidR="00433D01">
              <w:rPr>
                <w:noProof/>
                <w:webHidden/>
              </w:rPr>
              <w:fldChar w:fldCharType="separate"/>
            </w:r>
            <w:r w:rsidR="00626720">
              <w:rPr>
                <w:noProof/>
                <w:webHidden/>
              </w:rPr>
              <w:t>22</w:t>
            </w:r>
            <w:r w:rsidR="00433D01">
              <w:rPr>
                <w:noProof/>
                <w:webHidden/>
              </w:rPr>
              <w:fldChar w:fldCharType="end"/>
            </w:r>
          </w:hyperlink>
        </w:p>
        <w:p w14:paraId="3AF16965" w14:textId="77777777" w:rsidR="00433D01" w:rsidRDefault="00637DDB">
          <w:pPr>
            <w:pStyle w:val="TOC2"/>
            <w:rPr>
              <w:rFonts w:asciiTheme="minorHAnsi" w:eastAsiaTheme="minorEastAsia" w:hAnsiTheme="minorHAnsi" w:cstheme="minorBidi"/>
              <w:noProof/>
              <w:sz w:val="22"/>
              <w:lang w:eastAsia="id-ID"/>
            </w:rPr>
          </w:pPr>
          <w:hyperlink w:anchor="_Toc25999919" w:history="1">
            <w:r w:rsidR="00433D01" w:rsidRPr="00BC78EC">
              <w:rPr>
                <w:rStyle w:val="Hyperlink"/>
                <w:noProof/>
              </w:rPr>
              <w:t>4.6 Perancangan Skenario Pengujian</w:t>
            </w:r>
            <w:r w:rsidR="00433D01">
              <w:rPr>
                <w:noProof/>
                <w:webHidden/>
              </w:rPr>
              <w:tab/>
            </w:r>
            <w:r w:rsidR="00433D01">
              <w:rPr>
                <w:noProof/>
                <w:webHidden/>
              </w:rPr>
              <w:fldChar w:fldCharType="begin"/>
            </w:r>
            <w:r w:rsidR="00433D01">
              <w:rPr>
                <w:noProof/>
                <w:webHidden/>
              </w:rPr>
              <w:instrText xml:space="preserve"> PAGEREF _Toc25999919 \h </w:instrText>
            </w:r>
            <w:r w:rsidR="00433D01">
              <w:rPr>
                <w:noProof/>
                <w:webHidden/>
              </w:rPr>
            </w:r>
            <w:r w:rsidR="00433D01">
              <w:rPr>
                <w:noProof/>
                <w:webHidden/>
              </w:rPr>
              <w:fldChar w:fldCharType="separate"/>
            </w:r>
            <w:r w:rsidR="00626720">
              <w:rPr>
                <w:noProof/>
                <w:webHidden/>
              </w:rPr>
              <w:t>24</w:t>
            </w:r>
            <w:r w:rsidR="00433D01">
              <w:rPr>
                <w:noProof/>
                <w:webHidden/>
              </w:rPr>
              <w:fldChar w:fldCharType="end"/>
            </w:r>
          </w:hyperlink>
        </w:p>
        <w:p w14:paraId="5A6519D0" w14:textId="77777777" w:rsidR="00433D01" w:rsidRDefault="00637DDB">
          <w:pPr>
            <w:pStyle w:val="TOC1"/>
            <w:rPr>
              <w:rFonts w:asciiTheme="minorHAnsi" w:eastAsiaTheme="minorEastAsia" w:hAnsiTheme="minorHAnsi" w:cstheme="minorBidi"/>
              <w:sz w:val="22"/>
              <w:lang w:eastAsia="id-ID"/>
            </w:rPr>
          </w:pPr>
          <w:hyperlink w:anchor="_Toc25999920" w:history="1">
            <w:r w:rsidR="00433D01" w:rsidRPr="00BC78EC">
              <w:rPr>
                <w:rStyle w:val="Hyperlink"/>
                <w:lang w:val="en-US"/>
              </w:rPr>
              <w:t>BAB 5 PEMBAHASAN</w:t>
            </w:r>
            <w:r w:rsidR="00433D01">
              <w:rPr>
                <w:webHidden/>
              </w:rPr>
              <w:tab/>
            </w:r>
            <w:r w:rsidR="00433D01">
              <w:rPr>
                <w:webHidden/>
              </w:rPr>
              <w:fldChar w:fldCharType="begin"/>
            </w:r>
            <w:r w:rsidR="00433D01">
              <w:rPr>
                <w:webHidden/>
              </w:rPr>
              <w:instrText xml:space="preserve"> PAGEREF _Toc25999920 \h </w:instrText>
            </w:r>
            <w:r w:rsidR="00433D01">
              <w:rPr>
                <w:webHidden/>
              </w:rPr>
            </w:r>
            <w:r w:rsidR="00433D01">
              <w:rPr>
                <w:webHidden/>
              </w:rPr>
              <w:fldChar w:fldCharType="separate"/>
            </w:r>
            <w:r w:rsidR="00626720">
              <w:rPr>
                <w:webHidden/>
              </w:rPr>
              <w:t>27</w:t>
            </w:r>
            <w:r w:rsidR="00433D01">
              <w:rPr>
                <w:webHidden/>
              </w:rPr>
              <w:fldChar w:fldCharType="end"/>
            </w:r>
          </w:hyperlink>
        </w:p>
        <w:p w14:paraId="739C1D65" w14:textId="77777777" w:rsidR="00433D01" w:rsidRDefault="00637DDB">
          <w:pPr>
            <w:pStyle w:val="TOC2"/>
            <w:rPr>
              <w:rFonts w:asciiTheme="minorHAnsi" w:eastAsiaTheme="minorEastAsia" w:hAnsiTheme="minorHAnsi" w:cstheme="minorBidi"/>
              <w:noProof/>
              <w:sz w:val="22"/>
              <w:lang w:eastAsia="id-ID"/>
            </w:rPr>
          </w:pPr>
          <w:hyperlink w:anchor="_Toc25999921" w:history="1">
            <w:r w:rsidR="00433D01" w:rsidRPr="00BC78EC">
              <w:rPr>
                <w:rStyle w:val="Hyperlink"/>
                <w:noProof/>
                <w:lang w:val="en-US"/>
              </w:rPr>
              <w:t>5.1 Subbab Lima Satu</w:t>
            </w:r>
            <w:r w:rsidR="00433D01">
              <w:rPr>
                <w:noProof/>
                <w:webHidden/>
              </w:rPr>
              <w:tab/>
            </w:r>
            <w:r w:rsidR="00433D01">
              <w:rPr>
                <w:noProof/>
                <w:webHidden/>
              </w:rPr>
              <w:fldChar w:fldCharType="begin"/>
            </w:r>
            <w:r w:rsidR="00433D01">
              <w:rPr>
                <w:noProof/>
                <w:webHidden/>
              </w:rPr>
              <w:instrText xml:space="preserve"> PAGEREF _Toc25999921 \h </w:instrText>
            </w:r>
            <w:r w:rsidR="00433D01">
              <w:rPr>
                <w:noProof/>
                <w:webHidden/>
              </w:rPr>
            </w:r>
            <w:r w:rsidR="00433D01">
              <w:rPr>
                <w:noProof/>
                <w:webHidden/>
              </w:rPr>
              <w:fldChar w:fldCharType="separate"/>
            </w:r>
            <w:r w:rsidR="00626720">
              <w:rPr>
                <w:noProof/>
                <w:webHidden/>
              </w:rPr>
              <w:t>27</w:t>
            </w:r>
            <w:r w:rsidR="00433D01">
              <w:rPr>
                <w:noProof/>
                <w:webHidden/>
              </w:rPr>
              <w:fldChar w:fldCharType="end"/>
            </w:r>
          </w:hyperlink>
        </w:p>
        <w:p w14:paraId="4720ADEB" w14:textId="77777777" w:rsidR="00433D01" w:rsidRDefault="00637DDB">
          <w:pPr>
            <w:pStyle w:val="TOC3"/>
            <w:rPr>
              <w:rFonts w:asciiTheme="minorHAnsi" w:eastAsiaTheme="minorEastAsia" w:hAnsiTheme="minorHAnsi" w:cstheme="minorBidi"/>
              <w:noProof/>
              <w:sz w:val="22"/>
              <w:lang w:eastAsia="id-ID"/>
            </w:rPr>
          </w:pPr>
          <w:hyperlink w:anchor="_Toc25999922" w:history="1">
            <w:r w:rsidR="00433D01" w:rsidRPr="00BC78EC">
              <w:rPr>
                <w:rStyle w:val="Hyperlink"/>
                <w:noProof/>
                <w:lang w:val="en-US"/>
              </w:rPr>
              <w:t>5.1.1 Subbab Lima Satu Satu</w:t>
            </w:r>
            <w:r w:rsidR="00433D01">
              <w:rPr>
                <w:noProof/>
                <w:webHidden/>
              </w:rPr>
              <w:tab/>
            </w:r>
            <w:r w:rsidR="00433D01">
              <w:rPr>
                <w:noProof/>
                <w:webHidden/>
              </w:rPr>
              <w:fldChar w:fldCharType="begin"/>
            </w:r>
            <w:r w:rsidR="00433D01">
              <w:rPr>
                <w:noProof/>
                <w:webHidden/>
              </w:rPr>
              <w:instrText xml:space="preserve"> PAGEREF _Toc25999922 \h </w:instrText>
            </w:r>
            <w:r w:rsidR="00433D01">
              <w:rPr>
                <w:noProof/>
                <w:webHidden/>
              </w:rPr>
            </w:r>
            <w:r w:rsidR="00433D01">
              <w:rPr>
                <w:noProof/>
                <w:webHidden/>
              </w:rPr>
              <w:fldChar w:fldCharType="separate"/>
            </w:r>
            <w:r w:rsidR="00626720">
              <w:rPr>
                <w:noProof/>
                <w:webHidden/>
              </w:rPr>
              <w:t>27</w:t>
            </w:r>
            <w:r w:rsidR="00433D01">
              <w:rPr>
                <w:noProof/>
                <w:webHidden/>
              </w:rPr>
              <w:fldChar w:fldCharType="end"/>
            </w:r>
          </w:hyperlink>
        </w:p>
        <w:p w14:paraId="4BBCDE85" w14:textId="77777777" w:rsidR="00433D01" w:rsidRDefault="00637DDB">
          <w:pPr>
            <w:pStyle w:val="TOC3"/>
            <w:rPr>
              <w:rFonts w:asciiTheme="minorHAnsi" w:eastAsiaTheme="minorEastAsia" w:hAnsiTheme="minorHAnsi" w:cstheme="minorBidi"/>
              <w:noProof/>
              <w:sz w:val="22"/>
              <w:lang w:eastAsia="id-ID"/>
            </w:rPr>
          </w:pPr>
          <w:hyperlink w:anchor="_Toc25999923" w:history="1">
            <w:r w:rsidR="00433D01" w:rsidRPr="00BC78EC">
              <w:rPr>
                <w:rStyle w:val="Hyperlink"/>
                <w:noProof/>
                <w:lang w:val="en-US"/>
              </w:rPr>
              <w:t>5.1.2 Subbab Lima Satu Dua</w:t>
            </w:r>
            <w:r w:rsidR="00433D01">
              <w:rPr>
                <w:noProof/>
                <w:webHidden/>
              </w:rPr>
              <w:tab/>
            </w:r>
            <w:r w:rsidR="00433D01">
              <w:rPr>
                <w:noProof/>
                <w:webHidden/>
              </w:rPr>
              <w:fldChar w:fldCharType="begin"/>
            </w:r>
            <w:r w:rsidR="00433D01">
              <w:rPr>
                <w:noProof/>
                <w:webHidden/>
              </w:rPr>
              <w:instrText xml:space="preserve"> PAGEREF _Toc25999923 \h </w:instrText>
            </w:r>
            <w:r w:rsidR="00433D01">
              <w:rPr>
                <w:noProof/>
                <w:webHidden/>
              </w:rPr>
            </w:r>
            <w:r w:rsidR="00433D01">
              <w:rPr>
                <w:noProof/>
                <w:webHidden/>
              </w:rPr>
              <w:fldChar w:fldCharType="separate"/>
            </w:r>
            <w:r w:rsidR="00626720">
              <w:rPr>
                <w:noProof/>
                <w:webHidden/>
              </w:rPr>
              <w:t>27</w:t>
            </w:r>
            <w:r w:rsidR="00433D01">
              <w:rPr>
                <w:noProof/>
                <w:webHidden/>
              </w:rPr>
              <w:fldChar w:fldCharType="end"/>
            </w:r>
          </w:hyperlink>
        </w:p>
        <w:p w14:paraId="27B17F77" w14:textId="77777777" w:rsidR="00433D01" w:rsidRDefault="00637DDB">
          <w:pPr>
            <w:pStyle w:val="TOC2"/>
            <w:rPr>
              <w:rFonts w:asciiTheme="minorHAnsi" w:eastAsiaTheme="minorEastAsia" w:hAnsiTheme="minorHAnsi" w:cstheme="minorBidi"/>
              <w:noProof/>
              <w:sz w:val="22"/>
              <w:lang w:eastAsia="id-ID"/>
            </w:rPr>
          </w:pPr>
          <w:hyperlink w:anchor="_Toc25999924" w:history="1">
            <w:r w:rsidR="00433D01" w:rsidRPr="00BC78EC">
              <w:rPr>
                <w:rStyle w:val="Hyperlink"/>
                <w:noProof/>
                <w:lang w:val="en-US"/>
              </w:rPr>
              <w:t>5.2 Subbab Lima Dua</w:t>
            </w:r>
            <w:r w:rsidR="00433D01">
              <w:rPr>
                <w:noProof/>
                <w:webHidden/>
              </w:rPr>
              <w:tab/>
            </w:r>
            <w:r w:rsidR="00433D01">
              <w:rPr>
                <w:noProof/>
                <w:webHidden/>
              </w:rPr>
              <w:fldChar w:fldCharType="begin"/>
            </w:r>
            <w:r w:rsidR="00433D01">
              <w:rPr>
                <w:noProof/>
                <w:webHidden/>
              </w:rPr>
              <w:instrText xml:space="preserve"> PAGEREF _Toc25999924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5F73C854" w14:textId="77777777" w:rsidR="00433D01" w:rsidRDefault="00637DDB">
          <w:pPr>
            <w:pStyle w:val="TOC3"/>
            <w:rPr>
              <w:rFonts w:asciiTheme="minorHAnsi" w:eastAsiaTheme="minorEastAsia" w:hAnsiTheme="minorHAnsi" w:cstheme="minorBidi"/>
              <w:noProof/>
              <w:sz w:val="22"/>
              <w:lang w:eastAsia="id-ID"/>
            </w:rPr>
          </w:pPr>
          <w:hyperlink w:anchor="_Toc25999925" w:history="1">
            <w:r w:rsidR="00433D01" w:rsidRPr="00BC78EC">
              <w:rPr>
                <w:rStyle w:val="Hyperlink"/>
                <w:noProof/>
                <w:lang w:val="en-US"/>
              </w:rPr>
              <w:t>5.2.1 Subbab Lima Dua Satu</w:t>
            </w:r>
            <w:r w:rsidR="00433D01">
              <w:rPr>
                <w:noProof/>
                <w:webHidden/>
              </w:rPr>
              <w:tab/>
            </w:r>
            <w:r w:rsidR="00433D01">
              <w:rPr>
                <w:noProof/>
                <w:webHidden/>
              </w:rPr>
              <w:fldChar w:fldCharType="begin"/>
            </w:r>
            <w:r w:rsidR="00433D01">
              <w:rPr>
                <w:noProof/>
                <w:webHidden/>
              </w:rPr>
              <w:instrText xml:space="preserve"> PAGEREF _Toc25999925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77D91F05" w14:textId="77777777" w:rsidR="00433D01" w:rsidRDefault="00637DDB">
          <w:pPr>
            <w:pStyle w:val="TOC3"/>
            <w:rPr>
              <w:rFonts w:asciiTheme="minorHAnsi" w:eastAsiaTheme="minorEastAsia" w:hAnsiTheme="minorHAnsi" w:cstheme="minorBidi"/>
              <w:noProof/>
              <w:sz w:val="22"/>
              <w:lang w:eastAsia="id-ID"/>
            </w:rPr>
          </w:pPr>
          <w:hyperlink w:anchor="_Toc25999926" w:history="1">
            <w:r w:rsidR="00433D01" w:rsidRPr="00BC78EC">
              <w:rPr>
                <w:rStyle w:val="Hyperlink"/>
                <w:noProof/>
                <w:lang w:val="en-US"/>
              </w:rPr>
              <w:t>5.2.2 Subbab Lima Dua Dua</w:t>
            </w:r>
            <w:r w:rsidR="00433D01">
              <w:rPr>
                <w:noProof/>
                <w:webHidden/>
              </w:rPr>
              <w:tab/>
            </w:r>
            <w:r w:rsidR="00433D01">
              <w:rPr>
                <w:noProof/>
                <w:webHidden/>
              </w:rPr>
              <w:fldChar w:fldCharType="begin"/>
            </w:r>
            <w:r w:rsidR="00433D01">
              <w:rPr>
                <w:noProof/>
                <w:webHidden/>
              </w:rPr>
              <w:instrText xml:space="preserve"> PAGEREF _Toc25999926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5F880138" w14:textId="77777777" w:rsidR="00433D01" w:rsidRDefault="00637DDB">
          <w:pPr>
            <w:pStyle w:val="TOC2"/>
            <w:rPr>
              <w:rFonts w:asciiTheme="minorHAnsi" w:eastAsiaTheme="minorEastAsia" w:hAnsiTheme="minorHAnsi" w:cstheme="minorBidi"/>
              <w:noProof/>
              <w:sz w:val="22"/>
              <w:lang w:eastAsia="id-ID"/>
            </w:rPr>
          </w:pPr>
          <w:hyperlink w:anchor="_Toc25999927" w:history="1">
            <w:r w:rsidR="00433D01" w:rsidRPr="00BC78EC">
              <w:rPr>
                <w:rStyle w:val="Hyperlink"/>
                <w:noProof/>
                <w:lang w:val="en-US"/>
              </w:rPr>
              <w:t>5.3 Subbab Lima Tiga</w:t>
            </w:r>
            <w:r w:rsidR="00433D01">
              <w:rPr>
                <w:noProof/>
                <w:webHidden/>
              </w:rPr>
              <w:tab/>
            </w:r>
            <w:r w:rsidR="00433D01">
              <w:rPr>
                <w:noProof/>
                <w:webHidden/>
              </w:rPr>
              <w:fldChar w:fldCharType="begin"/>
            </w:r>
            <w:r w:rsidR="00433D01">
              <w:rPr>
                <w:noProof/>
                <w:webHidden/>
              </w:rPr>
              <w:instrText xml:space="preserve"> PAGEREF _Toc25999927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7FA3ABAA" w14:textId="77777777" w:rsidR="00433D01" w:rsidRDefault="00637DDB">
          <w:pPr>
            <w:pStyle w:val="TOC3"/>
            <w:rPr>
              <w:rFonts w:asciiTheme="minorHAnsi" w:eastAsiaTheme="minorEastAsia" w:hAnsiTheme="minorHAnsi" w:cstheme="minorBidi"/>
              <w:noProof/>
              <w:sz w:val="22"/>
              <w:lang w:eastAsia="id-ID"/>
            </w:rPr>
          </w:pPr>
          <w:hyperlink w:anchor="_Toc25999928" w:history="1">
            <w:r w:rsidR="00433D01" w:rsidRPr="00BC78EC">
              <w:rPr>
                <w:rStyle w:val="Hyperlink"/>
                <w:noProof/>
                <w:lang w:val="en-US"/>
              </w:rPr>
              <w:t>5.3.1</w:t>
            </w:r>
            <w:r w:rsidR="00433D01" w:rsidRPr="00BC78EC">
              <w:rPr>
                <w:rStyle w:val="Hyperlink"/>
                <w:noProof/>
              </w:rPr>
              <w:t xml:space="preserve"> Contoh </w:t>
            </w:r>
            <w:r w:rsidR="00433D01" w:rsidRPr="00BC78EC">
              <w:rPr>
                <w:rStyle w:val="Hyperlink"/>
                <w:noProof/>
                <w:lang w:val="en-US"/>
              </w:rPr>
              <w:t xml:space="preserve">Struktur </w:t>
            </w:r>
            <w:r w:rsidR="00433D01" w:rsidRPr="00BC78EC">
              <w:rPr>
                <w:rStyle w:val="Hyperlink"/>
                <w:noProof/>
              </w:rPr>
              <w:t>Penelitian Implementatif Pemb</w:t>
            </w:r>
            <w:r w:rsidR="00433D01" w:rsidRPr="00BC78EC">
              <w:rPr>
                <w:rStyle w:val="Hyperlink"/>
                <w:noProof/>
                <w:lang w:val="en-US"/>
              </w:rPr>
              <w:t>angunan</w:t>
            </w:r>
            <w:r w:rsidR="00433D01">
              <w:rPr>
                <w:noProof/>
                <w:webHidden/>
              </w:rPr>
              <w:tab/>
            </w:r>
            <w:r w:rsidR="00433D01">
              <w:rPr>
                <w:noProof/>
                <w:webHidden/>
              </w:rPr>
              <w:fldChar w:fldCharType="begin"/>
            </w:r>
            <w:r w:rsidR="00433D01">
              <w:rPr>
                <w:noProof/>
                <w:webHidden/>
              </w:rPr>
              <w:instrText xml:space="preserve"> PAGEREF _Toc25999928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44FD8F4B" w14:textId="77777777" w:rsidR="00433D01" w:rsidRDefault="00637DDB">
          <w:pPr>
            <w:pStyle w:val="TOC3"/>
            <w:rPr>
              <w:rFonts w:asciiTheme="minorHAnsi" w:eastAsiaTheme="minorEastAsia" w:hAnsiTheme="minorHAnsi" w:cstheme="minorBidi"/>
              <w:noProof/>
              <w:sz w:val="22"/>
              <w:lang w:eastAsia="id-ID"/>
            </w:rPr>
          </w:pPr>
          <w:hyperlink w:anchor="_Toc25999929" w:history="1">
            <w:r w:rsidR="00433D01" w:rsidRPr="00BC78EC">
              <w:rPr>
                <w:rStyle w:val="Hyperlink"/>
                <w:noProof/>
                <w:lang w:val="en-US"/>
              </w:rPr>
              <w:t>5.3.2 Contoh Struktur Penelitian Nonimplementatif Eksperimental</w:t>
            </w:r>
            <w:r w:rsidR="00433D01">
              <w:rPr>
                <w:noProof/>
                <w:webHidden/>
              </w:rPr>
              <w:tab/>
            </w:r>
            <w:r w:rsidR="00433D01">
              <w:rPr>
                <w:noProof/>
                <w:webHidden/>
              </w:rPr>
              <w:fldChar w:fldCharType="begin"/>
            </w:r>
            <w:r w:rsidR="00433D01">
              <w:rPr>
                <w:noProof/>
                <w:webHidden/>
              </w:rPr>
              <w:instrText xml:space="preserve"> PAGEREF _Toc25999929 \h </w:instrText>
            </w:r>
            <w:r w:rsidR="00433D01">
              <w:rPr>
                <w:noProof/>
                <w:webHidden/>
              </w:rPr>
            </w:r>
            <w:r w:rsidR="00433D01">
              <w:rPr>
                <w:noProof/>
                <w:webHidden/>
              </w:rPr>
              <w:fldChar w:fldCharType="separate"/>
            </w:r>
            <w:r w:rsidR="00626720">
              <w:rPr>
                <w:noProof/>
                <w:webHidden/>
              </w:rPr>
              <w:t>29</w:t>
            </w:r>
            <w:r w:rsidR="00433D01">
              <w:rPr>
                <w:noProof/>
                <w:webHidden/>
              </w:rPr>
              <w:fldChar w:fldCharType="end"/>
            </w:r>
          </w:hyperlink>
        </w:p>
        <w:p w14:paraId="4E6F17DF" w14:textId="77777777" w:rsidR="00433D01" w:rsidRDefault="00637DDB">
          <w:pPr>
            <w:pStyle w:val="TOC1"/>
            <w:rPr>
              <w:rFonts w:asciiTheme="minorHAnsi" w:eastAsiaTheme="minorEastAsia" w:hAnsiTheme="minorHAnsi" w:cstheme="minorBidi"/>
              <w:sz w:val="22"/>
              <w:lang w:eastAsia="id-ID"/>
            </w:rPr>
          </w:pPr>
          <w:hyperlink w:anchor="_Toc25999930" w:history="1">
            <w:r w:rsidR="00433D01" w:rsidRPr="00BC78EC">
              <w:rPr>
                <w:rStyle w:val="Hyperlink"/>
                <w:lang w:val="en-US"/>
              </w:rPr>
              <w:t>BAB 6 Penutup</w:t>
            </w:r>
            <w:r w:rsidR="00433D01">
              <w:rPr>
                <w:webHidden/>
              </w:rPr>
              <w:tab/>
            </w:r>
            <w:r w:rsidR="00433D01">
              <w:rPr>
                <w:webHidden/>
              </w:rPr>
              <w:fldChar w:fldCharType="begin"/>
            </w:r>
            <w:r w:rsidR="00433D01">
              <w:rPr>
                <w:webHidden/>
              </w:rPr>
              <w:instrText xml:space="preserve"> PAGEREF _Toc25999930 \h </w:instrText>
            </w:r>
            <w:r w:rsidR="00433D01">
              <w:rPr>
                <w:webHidden/>
              </w:rPr>
            </w:r>
            <w:r w:rsidR="00433D01">
              <w:rPr>
                <w:webHidden/>
              </w:rPr>
              <w:fldChar w:fldCharType="separate"/>
            </w:r>
            <w:r w:rsidR="00626720">
              <w:rPr>
                <w:webHidden/>
              </w:rPr>
              <w:t>31</w:t>
            </w:r>
            <w:r w:rsidR="00433D01">
              <w:rPr>
                <w:webHidden/>
              </w:rPr>
              <w:fldChar w:fldCharType="end"/>
            </w:r>
          </w:hyperlink>
        </w:p>
        <w:p w14:paraId="16F3A7DF" w14:textId="77777777" w:rsidR="00433D01" w:rsidRDefault="00637DDB">
          <w:pPr>
            <w:pStyle w:val="TOC2"/>
            <w:rPr>
              <w:rFonts w:asciiTheme="minorHAnsi" w:eastAsiaTheme="minorEastAsia" w:hAnsiTheme="minorHAnsi" w:cstheme="minorBidi"/>
              <w:noProof/>
              <w:sz w:val="22"/>
              <w:lang w:eastAsia="id-ID"/>
            </w:rPr>
          </w:pPr>
          <w:hyperlink w:anchor="_Toc25999931" w:history="1">
            <w:r w:rsidR="00433D01" w:rsidRPr="00BC78EC">
              <w:rPr>
                <w:rStyle w:val="Hyperlink"/>
                <w:noProof/>
              </w:rPr>
              <w:t>6.1 Kesimpulan</w:t>
            </w:r>
            <w:r w:rsidR="00433D01">
              <w:rPr>
                <w:noProof/>
                <w:webHidden/>
              </w:rPr>
              <w:tab/>
            </w:r>
            <w:r w:rsidR="00433D01">
              <w:rPr>
                <w:noProof/>
                <w:webHidden/>
              </w:rPr>
              <w:fldChar w:fldCharType="begin"/>
            </w:r>
            <w:r w:rsidR="00433D01">
              <w:rPr>
                <w:noProof/>
                <w:webHidden/>
              </w:rPr>
              <w:instrText xml:space="preserve"> PAGEREF _Toc25999931 \h </w:instrText>
            </w:r>
            <w:r w:rsidR="00433D01">
              <w:rPr>
                <w:noProof/>
                <w:webHidden/>
              </w:rPr>
            </w:r>
            <w:r w:rsidR="00433D01">
              <w:rPr>
                <w:noProof/>
                <w:webHidden/>
              </w:rPr>
              <w:fldChar w:fldCharType="separate"/>
            </w:r>
            <w:r w:rsidR="00626720">
              <w:rPr>
                <w:noProof/>
                <w:webHidden/>
              </w:rPr>
              <w:t>31</w:t>
            </w:r>
            <w:r w:rsidR="00433D01">
              <w:rPr>
                <w:noProof/>
                <w:webHidden/>
              </w:rPr>
              <w:fldChar w:fldCharType="end"/>
            </w:r>
          </w:hyperlink>
        </w:p>
        <w:p w14:paraId="1C7BD208" w14:textId="77777777" w:rsidR="00433D01" w:rsidRDefault="00637DDB">
          <w:pPr>
            <w:pStyle w:val="TOC2"/>
            <w:rPr>
              <w:rFonts w:asciiTheme="minorHAnsi" w:eastAsiaTheme="minorEastAsia" w:hAnsiTheme="minorHAnsi" w:cstheme="minorBidi"/>
              <w:noProof/>
              <w:sz w:val="22"/>
              <w:lang w:eastAsia="id-ID"/>
            </w:rPr>
          </w:pPr>
          <w:hyperlink w:anchor="_Toc25999932" w:history="1">
            <w:r w:rsidR="00433D01" w:rsidRPr="00BC78EC">
              <w:rPr>
                <w:rStyle w:val="Hyperlink"/>
                <w:noProof/>
              </w:rPr>
              <w:t>6.2 Saran</w:t>
            </w:r>
            <w:r w:rsidR="00433D01">
              <w:rPr>
                <w:noProof/>
                <w:webHidden/>
              </w:rPr>
              <w:tab/>
            </w:r>
            <w:r w:rsidR="00433D01">
              <w:rPr>
                <w:noProof/>
                <w:webHidden/>
              </w:rPr>
              <w:fldChar w:fldCharType="begin"/>
            </w:r>
            <w:r w:rsidR="00433D01">
              <w:rPr>
                <w:noProof/>
                <w:webHidden/>
              </w:rPr>
              <w:instrText xml:space="preserve"> PAGEREF _Toc25999932 \h </w:instrText>
            </w:r>
            <w:r w:rsidR="00433D01">
              <w:rPr>
                <w:noProof/>
                <w:webHidden/>
              </w:rPr>
            </w:r>
            <w:r w:rsidR="00433D01">
              <w:rPr>
                <w:noProof/>
                <w:webHidden/>
              </w:rPr>
              <w:fldChar w:fldCharType="separate"/>
            </w:r>
            <w:r w:rsidR="00626720">
              <w:rPr>
                <w:noProof/>
                <w:webHidden/>
              </w:rPr>
              <w:t>31</w:t>
            </w:r>
            <w:r w:rsidR="00433D01">
              <w:rPr>
                <w:noProof/>
                <w:webHidden/>
              </w:rPr>
              <w:fldChar w:fldCharType="end"/>
            </w:r>
          </w:hyperlink>
        </w:p>
        <w:p w14:paraId="55354356" w14:textId="77777777" w:rsidR="00433D01" w:rsidRDefault="00637DDB">
          <w:pPr>
            <w:pStyle w:val="TOC1"/>
            <w:rPr>
              <w:rFonts w:asciiTheme="minorHAnsi" w:eastAsiaTheme="minorEastAsia" w:hAnsiTheme="minorHAnsi" w:cstheme="minorBidi"/>
              <w:sz w:val="22"/>
              <w:lang w:eastAsia="id-ID"/>
            </w:rPr>
          </w:pPr>
          <w:hyperlink w:anchor="_Toc25999933" w:history="1">
            <w:r w:rsidR="00433D01" w:rsidRPr="00BC78EC">
              <w:rPr>
                <w:rStyle w:val="Hyperlink"/>
              </w:rPr>
              <w:t>DAFTAR REFERENSI</w:t>
            </w:r>
            <w:r w:rsidR="00433D01">
              <w:rPr>
                <w:webHidden/>
              </w:rPr>
              <w:tab/>
            </w:r>
            <w:r w:rsidR="00433D01">
              <w:rPr>
                <w:webHidden/>
              </w:rPr>
              <w:fldChar w:fldCharType="begin"/>
            </w:r>
            <w:r w:rsidR="00433D01">
              <w:rPr>
                <w:webHidden/>
              </w:rPr>
              <w:instrText xml:space="preserve"> PAGEREF _Toc25999933 \h </w:instrText>
            </w:r>
            <w:r w:rsidR="00433D01">
              <w:rPr>
                <w:webHidden/>
              </w:rPr>
            </w:r>
            <w:r w:rsidR="00433D01">
              <w:rPr>
                <w:webHidden/>
              </w:rPr>
              <w:fldChar w:fldCharType="separate"/>
            </w:r>
            <w:r w:rsidR="00626720">
              <w:rPr>
                <w:webHidden/>
              </w:rPr>
              <w:t>32</w:t>
            </w:r>
            <w:r w:rsidR="00433D01">
              <w:rPr>
                <w:webHidden/>
              </w:rPr>
              <w:fldChar w:fldCharType="end"/>
            </w:r>
          </w:hyperlink>
        </w:p>
        <w:p w14:paraId="7765308D" w14:textId="77777777" w:rsidR="00433D01" w:rsidRDefault="00637DDB">
          <w:pPr>
            <w:pStyle w:val="TOC1"/>
            <w:rPr>
              <w:rFonts w:asciiTheme="minorHAnsi" w:eastAsiaTheme="minorEastAsia" w:hAnsiTheme="minorHAnsi" w:cstheme="minorBidi"/>
              <w:sz w:val="22"/>
              <w:lang w:eastAsia="id-ID"/>
            </w:rPr>
          </w:pPr>
          <w:hyperlink w:anchor="_Toc25999934" w:history="1">
            <w:r w:rsidR="00433D01" w:rsidRPr="00BC78EC">
              <w:rPr>
                <w:rStyle w:val="Hyperlink"/>
                <w:lang w:val="en-US"/>
              </w:rPr>
              <w:t>LAMPIRAN A PERSYARATAN FISIK DAN TATA LETAK</w:t>
            </w:r>
            <w:r w:rsidR="00433D01">
              <w:rPr>
                <w:webHidden/>
              </w:rPr>
              <w:tab/>
            </w:r>
            <w:r w:rsidR="00433D01">
              <w:rPr>
                <w:webHidden/>
              </w:rPr>
              <w:fldChar w:fldCharType="begin"/>
            </w:r>
            <w:r w:rsidR="00433D01">
              <w:rPr>
                <w:webHidden/>
              </w:rPr>
              <w:instrText xml:space="preserve"> PAGEREF _Toc25999934 \h </w:instrText>
            </w:r>
            <w:r w:rsidR="00433D01">
              <w:rPr>
                <w:webHidden/>
              </w:rPr>
            </w:r>
            <w:r w:rsidR="00433D01">
              <w:rPr>
                <w:webHidden/>
              </w:rPr>
              <w:fldChar w:fldCharType="separate"/>
            </w:r>
            <w:r w:rsidR="00626720">
              <w:rPr>
                <w:webHidden/>
              </w:rPr>
              <w:t>35</w:t>
            </w:r>
            <w:r w:rsidR="00433D01">
              <w:rPr>
                <w:webHidden/>
              </w:rPr>
              <w:fldChar w:fldCharType="end"/>
            </w:r>
          </w:hyperlink>
        </w:p>
        <w:p w14:paraId="00048A29" w14:textId="77777777" w:rsidR="00433D01" w:rsidRDefault="00637DDB">
          <w:pPr>
            <w:pStyle w:val="TOC2"/>
            <w:rPr>
              <w:rFonts w:asciiTheme="minorHAnsi" w:eastAsiaTheme="minorEastAsia" w:hAnsiTheme="minorHAnsi" w:cstheme="minorBidi"/>
              <w:noProof/>
              <w:sz w:val="22"/>
              <w:lang w:eastAsia="id-ID"/>
            </w:rPr>
          </w:pPr>
          <w:hyperlink w:anchor="_Toc25999935" w:history="1">
            <w:r w:rsidR="00433D01" w:rsidRPr="00BC78EC">
              <w:rPr>
                <w:rStyle w:val="Hyperlink"/>
                <w:noProof/>
                <w:lang w:val="en-US"/>
              </w:rPr>
              <w:t>A.1 Kertas</w:t>
            </w:r>
            <w:r w:rsidR="00433D01">
              <w:rPr>
                <w:noProof/>
                <w:webHidden/>
              </w:rPr>
              <w:tab/>
            </w:r>
            <w:r w:rsidR="00433D01">
              <w:rPr>
                <w:noProof/>
                <w:webHidden/>
              </w:rPr>
              <w:fldChar w:fldCharType="begin"/>
            </w:r>
            <w:r w:rsidR="00433D01">
              <w:rPr>
                <w:noProof/>
                <w:webHidden/>
              </w:rPr>
              <w:instrText xml:space="preserve"> PAGEREF _Toc25999935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493500F7" w14:textId="77777777" w:rsidR="00433D01" w:rsidRDefault="00637DDB">
          <w:pPr>
            <w:pStyle w:val="TOC2"/>
            <w:rPr>
              <w:rFonts w:asciiTheme="minorHAnsi" w:eastAsiaTheme="minorEastAsia" w:hAnsiTheme="minorHAnsi" w:cstheme="minorBidi"/>
              <w:noProof/>
              <w:sz w:val="22"/>
              <w:lang w:eastAsia="id-ID"/>
            </w:rPr>
          </w:pPr>
          <w:hyperlink w:anchor="_Toc25999936" w:history="1">
            <w:r w:rsidR="00433D01" w:rsidRPr="00BC78EC">
              <w:rPr>
                <w:rStyle w:val="Hyperlink"/>
                <w:noProof/>
                <w:lang w:val="en-US"/>
              </w:rPr>
              <w:t>A.2 Margin</w:t>
            </w:r>
            <w:r w:rsidR="00433D01">
              <w:rPr>
                <w:noProof/>
                <w:webHidden/>
              </w:rPr>
              <w:tab/>
            </w:r>
            <w:r w:rsidR="00433D01">
              <w:rPr>
                <w:noProof/>
                <w:webHidden/>
              </w:rPr>
              <w:fldChar w:fldCharType="begin"/>
            </w:r>
            <w:r w:rsidR="00433D01">
              <w:rPr>
                <w:noProof/>
                <w:webHidden/>
              </w:rPr>
              <w:instrText xml:space="preserve"> PAGEREF _Toc25999936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1172D4CF" w14:textId="77777777" w:rsidR="00433D01" w:rsidRDefault="00637DDB">
          <w:pPr>
            <w:pStyle w:val="TOC2"/>
            <w:rPr>
              <w:rFonts w:asciiTheme="minorHAnsi" w:eastAsiaTheme="minorEastAsia" w:hAnsiTheme="minorHAnsi" w:cstheme="minorBidi"/>
              <w:noProof/>
              <w:sz w:val="22"/>
              <w:lang w:eastAsia="id-ID"/>
            </w:rPr>
          </w:pPr>
          <w:hyperlink w:anchor="_Toc25999937" w:history="1">
            <w:r w:rsidR="00433D01" w:rsidRPr="00BC78EC">
              <w:rPr>
                <w:rStyle w:val="Hyperlink"/>
                <w:noProof/>
                <w:lang w:val="en-US"/>
              </w:rPr>
              <w:t>A.3 Jenis dan Ukuran Huruf</w:t>
            </w:r>
            <w:r w:rsidR="00433D01">
              <w:rPr>
                <w:noProof/>
                <w:webHidden/>
              </w:rPr>
              <w:tab/>
            </w:r>
            <w:r w:rsidR="00433D01">
              <w:rPr>
                <w:noProof/>
                <w:webHidden/>
              </w:rPr>
              <w:fldChar w:fldCharType="begin"/>
            </w:r>
            <w:r w:rsidR="00433D01">
              <w:rPr>
                <w:noProof/>
                <w:webHidden/>
              </w:rPr>
              <w:instrText xml:space="preserve"> PAGEREF _Toc25999937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7D5AB8B3" w14:textId="77777777" w:rsidR="00433D01" w:rsidRDefault="00637DDB">
          <w:pPr>
            <w:pStyle w:val="TOC2"/>
            <w:rPr>
              <w:rFonts w:asciiTheme="minorHAnsi" w:eastAsiaTheme="minorEastAsia" w:hAnsiTheme="minorHAnsi" w:cstheme="minorBidi"/>
              <w:noProof/>
              <w:sz w:val="22"/>
              <w:lang w:eastAsia="id-ID"/>
            </w:rPr>
          </w:pPr>
          <w:hyperlink w:anchor="_Toc25999938" w:history="1">
            <w:r w:rsidR="00433D01" w:rsidRPr="00BC78EC">
              <w:rPr>
                <w:rStyle w:val="Hyperlink"/>
                <w:noProof/>
                <w:lang w:val="en-US"/>
              </w:rPr>
              <w:t>A.4 Spasi</w:t>
            </w:r>
            <w:r w:rsidR="00433D01">
              <w:rPr>
                <w:noProof/>
                <w:webHidden/>
              </w:rPr>
              <w:tab/>
            </w:r>
            <w:r w:rsidR="00433D01">
              <w:rPr>
                <w:noProof/>
                <w:webHidden/>
              </w:rPr>
              <w:fldChar w:fldCharType="begin"/>
            </w:r>
            <w:r w:rsidR="00433D01">
              <w:rPr>
                <w:noProof/>
                <w:webHidden/>
              </w:rPr>
              <w:instrText xml:space="preserve"> PAGEREF _Toc25999938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1C6CB160" w14:textId="77777777" w:rsidR="00433D01" w:rsidRDefault="00637DDB">
          <w:pPr>
            <w:pStyle w:val="TOC2"/>
            <w:rPr>
              <w:rFonts w:asciiTheme="minorHAnsi" w:eastAsiaTheme="minorEastAsia" w:hAnsiTheme="minorHAnsi" w:cstheme="minorBidi"/>
              <w:noProof/>
              <w:sz w:val="22"/>
              <w:lang w:eastAsia="id-ID"/>
            </w:rPr>
          </w:pPr>
          <w:hyperlink w:anchor="_Toc25999939" w:history="1">
            <w:r w:rsidR="00433D01" w:rsidRPr="00BC78EC">
              <w:rPr>
                <w:rStyle w:val="Hyperlink"/>
                <w:noProof/>
                <w:lang w:val="en-US"/>
              </w:rPr>
              <w:t>A.5 Kepala Bab dan Subbab</w:t>
            </w:r>
            <w:r w:rsidR="00433D01">
              <w:rPr>
                <w:noProof/>
                <w:webHidden/>
              </w:rPr>
              <w:tab/>
            </w:r>
            <w:r w:rsidR="00433D01">
              <w:rPr>
                <w:noProof/>
                <w:webHidden/>
              </w:rPr>
              <w:fldChar w:fldCharType="begin"/>
            </w:r>
            <w:r w:rsidR="00433D01">
              <w:rPr>
                <w:noProof/>
                <w:webHidden/>
              </w:rPr>
              <w:instrText xml:space="preserve"> PAGEREF _Toc25999939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10DD7D94" w14:textId="77777777" w:rsidR="00433D01" w:rsidRDefault="00637DDB">
          <w:pPr>
            <w:pStyle w:val="TOC2"/>
            <w:rPr>
              <w:rFonts w:asciiTheme="minorHAnsi" w:eastAsiaTheme="minorEastAsia" w:hAnsiTheme="minorHAnsi" w:cstheme="minorBidi"/>
              <w:noProof/>
              <w:sz w:val="22"/>
              <w:lang w:eastAsia="id-ID"/>
            </w:rPr>
          </w:pPr>
          <w:hyperlink w:anchor="_Toc25999940" w:history="1">
            <w:r w:rsidR="00433D01" w:rsidRPr="00BC78EC">
              <w:rPr>
                <w:rStyle w:val="Hyperlink"/>
                <w:noProof/>
                <w:lang w:val="en-US"/>
              </w:rPr>
              <w:t>A.6 Nomor Halaman</w:t>
            </w:r>
            <w:r w:rsidR="00433D01">
              <w:rPr>
                <w:noProof/>
                <w:webHidden/>
              </w:rPr>
              <w:tab/>
            </w:r>
            <w:r w:rsidR="00433D01">
              <w:rPr>
                <w:noProof/>
                <w:webHidden/>
              </w:rPr>
              <w:fldChar w:fldCharType="begin"/>
            </w:r>
            <w:r w:rsidR="00433D01">
              <w:rPr>
                <w:noProof/>
                <w:webHidden/>
              </w:rPr>
              <w:instrText xml:space="preserve"> PAGEREF _Toc25999940 \h </w:instrText>
            </w:r>
            <w:r w:rsidR="00433D01">
              <w:rPr>
                <w:noProof/>
                <w:webHidden/>
              </w:rPr>
            </w:r>
            <w:r w:rsidR="00433D01">
              <w:rPr>
                <w:noProof/>
                <w:webHidden/>
              </w:rPr>
              <w:fldChar w:fldCharType="separate"/>
            </w:r>
            <w:r w:rsidR="00626720">
              <w:rPr>
                <w:noProof/>
                <w:webHidden/>
              </w:rPr>
              <w:t>36</w:t>
            </w:r>
            <w:r w:rsidR="00433D01">
              <w:rPr>
                <w:noProof/>
                <w:webHidden/>
              </w:rPr>
              <w:fldChar w:fldCharType="end"/>
            </w:r>
          </w:hyperlink>
        </w:p>
        <w:p w14:paraId="1C27581B" w14:textId="77777777" w:rsidR="00433D01" w:rsidRDefault="00637DDB">
          <w:pPr>
            <w:pStyle w:val="TOC1"/>
            <w:rPr>
              <w:rFonts w:asciiTheme="minorHAnsi" w:eastAsiaTheme="minorEastAsia" w:hAnsiTheme="minorHAnsi" w:cstheme="minorBidi"/>
              <w:sz w:val="22"/>
              <w:lang w:eastAsia="id-ID"/>
            </w:rPr>
          </w:pPr>
          <w:hyperlink w:anchor="_Toc25999941" w:history="1">
            <w:r w:rsidR="00433D01" w:rsidRPr="00BC78EC">
              <w:rPr>
                <w:rStyle w:val="Hyperlink"/>
                <w:lang w:val="en-US"/>
              </w:rPr>
              <w:t>LAMPIRAN B PENGGUNAAN BAHASA</w:t>
            </w:r>
            <w:r w:rsidR="00433D01">
              <w:rPr>
                <w:webHidden/>
              </w:rPr>
              <w:tab/>
            </w:r>
            <w:r w:rsidR="00433D01">
              <w:rPr>
                <w:webHidden/>
              </w:rPr>
              <w:fldChar w:fldCharType="begin"/>
            </w:r>
            <w:r w:rsidR="00433D01">
              <w:rPr>
                <w:webHidden/>
              </w:rPr>
              <w:instrText xml:space="preserve"> PAGEREF _Toc25999941 \h </w:instrText>
            </w:r>
            <w:r w:rsidR="00433D01">
              <w:rPr>
                <w:webHidden/>
              </w:rPr>
            </w:r>
            <w:r w:rsidR="00433D01">
              <w:rPr>
                <w:webHidden/>
              </w:rPr>
              <w:fldChar w:fldCharType="separate"/>
            </w:r>
            <w:r w:rsidR="00626720">
              <w:rPr>
                <w:webHidden/>
              </w:rPr>
              <w:t>37</w:t>
            </w:r>
            <w:r w:rsidR="00433D01">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0" w:name="_Toc25999879"/>
      <w:r>
        <w:lastRenderedPageBreak/>
        <w:t>DAFTAR TABEL</w:t>
      </w:r>
      <w:bookmarkEnd w:id="10"/>
    </w:p>
    <w:p w14:paraId="3E7723F4" w14:textId="77777777" w:rsidR="0026079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23966761" w:history="1">
        <w:r w:rsidR="00260792" w:rsidRPr="0051028B">
          <w:rPr>
            <w:rStyle w:val="Hyperlink"/>
            <w:noProof/>
          </w:rPr>
          <w:t>Tabel 4.1 Kebutuhan Fungsional</w:t>
        </w:r>
        <w:r w:rsidR="00260792">
          <w:rPr>
            <w:noProof/>
            <w:webHidden/>
          </w:rPr>
          <w:tab/>
        </w:r>
        <w:r w:rsidR="00260792">
          <w:rPr>
            <w:noProof/>
            <w:webHidden/>
          </w:rPr>
          <w:fldChar w:fldCharType="begin"/>
        </w:r>
        <w:r w:rsidR="00260792">
          <w:rPr>
            <w:noProof/>
            <w:webHidden/>
          </w:rPr>
          <w:instrText xml:space="preserve"> PAGEREF _Toc23966761 \h </w:instrText>
        </w:r>
        <w:r w:rsidR="00260792">
          <w:rPr>
            <w:noProof/>
            <w:webHidden/>
          </w:rPr>
        </w:r>
        <w:r w:rsidR="00260792">
          <w:rPr>
            <w:noProof/>
            <w:webHidden/>
          </w:rPr>
          <w:fldChar w:fldCharType="separate"/>
        </w:r>
        <w:r w:rsidR="00626720">
          <w:rPr>
            <w:noProof/>
            <w:webHidden/>
          </w:rPr>
          <w:t>12</w:t>
        </w:r>
        <w:r w:rsidR="00260792">
          <w:rPr>
            <w:noProof/>
            <w:webHidden/>
          </w:rPr>
          <w:fldChar w:fldCharType="end"/>
        </w:r>
      </w:hyperlink>
    </w:p>
    <w:p w14:paraId="7BAB1AA8" w14:textId="77777777" w:rsidR="00260792" w:rsidRDefault="00637DDB">
      <w:pPr>
        <w:pStyle w:val="TableofFigures"/>
        <w:tabs>
          <w:tab w:val="right" w:leader="dot" w:pos="7927"/>
        </w:tabs>
        <w:rPr>
          <w:rFonts w:asciiTheme="minorHAnsi" w:eastAsiaTheme="minorEastAsia" w:hAnsiTheme="minorHAnsi" w:cstheme="minorBidi"/>
          <w:noProof/>
          <w:sz w:val="22"/>
          <w:lang w:val="en-US"/>
        </w:rPr>
      </w:pPr>
      <w:hyperlink w:anchor="_Toc23966762" w:history="1">
        <w:r w:rsidR="00260792" w:rsidRPr="0051028B">
          <w:rPr>
            <w:rStyle w:val="Hyperlink"/>
            <w:noProof/>
          </w:rPr>
          <w:t>Tabel 4.2 Kebutuhan perangkat lunak</w:t>
        </w:r>
        <w:r w:rsidR="00260792">
          <w:rPr>
            <w:noProof/>
            <w:webHidden/>
          </w:rPr>
          <w:tab/>
        </w:r>
        <w:r w:rsidR="00260792">
          <w:rPr>
            <w:noProof/>
            <w:webHidden/>
          </w:rPr>
          <w:fldChar w:fldCharType="begin"/>
        </w:r>
        <w:r w:rsidR="00260792">
          <w:rPr>
            <w:noProof/>
            <w:webHidden/>
          </w:rPr>
          <w:instrText xml:space="preserve"> PAGEREF _Toc23966762 \h </w:instrText>
        </w:r>
        <w:r w:rsidR="00260792">
          <w:rPr>
            <w:noProof/>
            <w:webHidden/>
          </w:rPr>
        </w:r>
        <w:r w:rsidR="00260792">
          <w:rPr>
            <w:noProof/>
            <w:webHidden/>
          </w:rPr>
          <w:fldChar w:fldCharType="separate"/>
        </w:r>
        <w:r w:rsidR="00626720">
          <w:rPr>
            <w:noProof/>
            <w:webHidden/>
          </w:rPr>
          <w:t>13</w:t>
        </w:r>
        <w:r w:rsidR="00260792">
          <w:rPr>
            <w:noProof/>
            <w:webHidden/>
          </w:rPr>
          <w:fldChar w:fldCharType="end"/>
        </w:r>
      </w:hyperlink>
    </w:p>
    <w:p w14:paraId="6E2AA91F" w14:textId="77777777" w:rsidR="00260792" w:rsidRDefault="00637DDB">
      <w:pPr>
        <w:pStyle w:val="TableofFigures"/>
        <w:tabs>
          <w:tab w:val="right" w:leader="dot" w:pos="7927"/>
        </w:tabs>
        <w:rPr>
          <w:rFonts w:asciiTheme="minorHAnsi" w:eastAsiaTheme="minorEastAsia" w:hAnsiTheme="minorHAnsi" w:cstheme="minorBidi"/>
          <w:noProof/>
          <w:sz w:val="22"/>
          <w:lang w:val="en-US"/>
        </w:rPr>
      </w:pPr>
      <w:hyperlink w:anchor="_Toc23966763" w:history="1">
        <w:r w:rsidR="00260792" w:rsidRPr="0051028B">
          <w:rPr>
            <w:rStyle w:val="Hyperlink"/>
            <w:noProof/>
          </w:rPr>
          <w:t>Tabel 4.3 Kebutuhan Perangkat Keras</w:t>
        </w:r>
        <w:r w:rsidR="00260792">
          <w:rPr>
            <w:noProof/>
            <w:webHidden/>
          </w:rPr>
          <w:tab/>
        </w:r>
        <w:r w:rsidR="00260792">
          <w:rPr>
            <w:noProof/>
            <w:webHidden/>
          </w:rPr>
          <w:fldChar w:fldCharType="begin"/>
        </w:r>
        <w:r w:rsidR="00260792">
          <w:rPr>
            <w:noProof/>
            <w:webHidden/>
          </w:rPr>
          <w:instrText xml:space="preserve"> PAGEREF _Toc23966763 \h </w:instrText>
        </w:r>
        <w:r w:rsidR="00260792">
          <w:rPr>
            <w:noProof/>
            <w:webHidden/>
          </w:rPr>
        </w:r>
        <w:r w:rsidR="00260792">
          <w:rPr>
            <w:noProof/>
            <w:webHidden/>
          </w:rPr>
          <w:fldChar w:fldCharType="separate"/>
        </w:r>
        <w:r w:rsidR="00626720">
          <w:rPr>
            <w:noProof/>
            <w:webHidden/>
          </w:rPr>
          <w:t>13</w:t>
        </w:r>
        <w:r w:rsidR="00260792">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1" w:name="_Toc25999880"/>
      <w:r>
        <w:rPr>
          <w:caps w:val="0"/>
        </w:rPr>
        <w:lastRenderedPageBreak/>
        <w:t>DAFTAR GAMBAR</w:t>
      </w:r>
      <w:bookmarkEnd w:id="11"/>
    </w:p>
    <w:p w14:paraId="2AF7F68D" w14:textId="77777777" w:rsidR="00270A0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24054128" w:history="1">
        <w:r w:rsidR="00270A02" w:rsidRPr="00922DC5">
          <w:rPr>
            <w:rStyle w:val="Hyperlink"/>
            <w:noProof/>
          </w:rPr>
          <w:t>Gambar 3.1 Metodologi Penelitian</w:t>
        </w:r>
        <w:r w:rsidR="00270A02">
          <w:rPr>
            <w:noProof/>
            <w:webHidden/>
          </w:rPr>
          <w:tab/>
        </w:r>
        <w:r w:rsidR="00270A02">
          <w:rPr>
            <w:noProof/>
            <w:webHidden/>
          </w:rPr>
          <w:fldChar w:fldCharType="begin"/>
        </w:r>
        <w:r w:rsidR="00270A02">
          <w:rPr>
            <w:noProof/>
            <w:webHidden/>
          </w:rPr>
          <w:instrText xml:space="preserve"> PAGEREF _Toc24054128 \h </w:instrText>
        </w:r>
        <w:r w:rsidR="00270A02">
          <w:rPr>
            <w:noProof/>
            <w:webHidden/>
          </w:rPr>
        </w:r>
        <w:r w:rsidR="00270A02">
          <w:rPr>
            <w:noProof/>
            <w:webHidden/>
          </w:rPr>
          <w:fldChar w:fldCharType="separate"/>
        </w:r>
        <w:r w:rsidR="00626720">
          <w:rPr>
            <w:noProof/>
            <w:webHidden/>
          </w:rPr>
          <w:t>9</w:t>
        </w:r>
        <w:r w:rsidR="00270A02">
          <w:rPr>
            <w:noProof/>
            <w:webHidden/>
          </w:rPr>
          <w:fldChar w:fldCharType="end"/>
        </w:r>
      </w:hyperlink>
    </w:p>
    <w:p w14:paraId="05BA4C7A" w14:textId="77777777" w:rsidR="00270A02" w:rsidRDefault="00637DDB">
      <w:pPr>
        <w:pStyle w:val="TableofFigures"/>
        <w:tabs>
          <w:tab w:val="right" w:leader="dot" w:pos="7927"/>
        </w:tabs>
        <w:rPr>
          <w:rFonts w:asciiTheme="minorHAnsi" w:eastAsiaTheme="minorEastAsia" w:hAnsiTheme="minorHAnsi" w:cstheme="minorBidi"/>
          <w:noProof/>
          <w:sz w:val="22"/>
          <w:lang w:val="en-US"/>
        </w:rPr>
      </w:pPr>
      <w:hyperlink w:anchor="_Toc24054129" w:history="1">
        <w:r w:rsidR="00270A02" w:rsidRPr="00922DC5">
          <w:rPr>
            <w:rStyle w:val="Hyperlink"/>
            <w:noProof/>
          </w:rPr>
          <w:t>Gambar 3.2 Alur implementasi sistem pelacakan dalam gedung berbasis BLE</w:t>
        </w:r>
        <w:r w:rsidR="00270A02">
          <w:rPr>
            <w:noProof/>
            <w:webHidden/>
          </w:rPr>
          <w:tab/>
        </w:r>
        <w:r w:rsidR="00270A02">
          <w:rPr>
            <w:noProof/>
            <w:webHidden/>
          </w:rPr>
          <w:fldChar w:fldCharType="begin"/>
        </w:r>
        <w:r w:rsidR="00270A02">
          <w:rPr>
            <w:noProof/>
            <w:webHidden/>
          </w:rPr>
          <w:instrText xml:space="preserve"> PAGEREF _Toc24054129 \h </w:instrText>
        </w:r>
        <w:r w:rsidR="00270A02">
          <w:rPr>
            <w:noProof/>
            <w:webHidden/>
          </w:rPr>
        </w:r>
        <w:r w:rsidR="00270A02">
          <w:rPr>
            <w:noProof/>
            <w:webHidden/>
          </w:rPr>
          <w:fldChar w:fldCharType="separate"/>
        </w:r>
        <w:r w:rsidR="00626720">
          <w:rPr>
            <w:noProof/>
            <w:webHidden/>
          </w:rPr>
          <w:t>11</w:t>
        </w:r>
        <w:r w:rsidR="00270A02">
          <w:rPr>
            <w:noProof/>
            <w:webHidden/>
          </w:rPr>
          <w:fldChar w:fldCharType="end"/>
        </w:r>
      </w:hyperlink>
    </w:p>
    <w:p w14:paraId="5714A236" w14:textId="402370C0" w:rsidR="00270A02" w:rsidRDefault="00637DDB">
      <w:pPr>
        <w:pStyle w:val="TableofFigures"/>
        <w:tabs>
          <w:tab w:val="right" w:leader="dot" w:pos="7927"/>
        </w:tabs>
        <w:rPr>
          <w:rFonts w:asciiTheme="minorHAnsi" w:eastAsiaTheme="minorEastAsia" w:hAnsiTheme="minorHAnsi" w:cstheme="minorBidi"/>
          <w:noProof/>
          <w:sz w:val="22"/>
          <w:lang w:val="en-US"/>
        </w:rPr>
      </w:pPr>
      <w:hyperlink w:anchor="_Toc24054130" w:history="1">
        <w:r w:rsidR="00270A02" w:rsidRPr="00922DC5">
          <w:rPr>
            <w:rStyle w:val="Hyperlink"/>
            <w:noProof/>
          </w:rPr>
          <w:t xml:space="preserve">Gambar 4.1 Diagram alir tahap pertama metode </w:t>
        </w:r>
        <w:r w:rsidR="00912D62" w:rsidRPr="00912D62">
          <w:rPr>
            <w:rStyle w:val="Hyperlink"/>
            <w:i/>
            <w:noProof/>
          </w:rPr>
          <w:t>fingerprinting</w:t>
        </w:r>
        <w:r w:rsidR="00270A02">
          <w:rPr>
            <w:noProof/>
            <w:webHidden/>
          </w:rPr>
          <w:tab/>
        </w:r>
        <w:r w:rsidR="00270A02">
          <w:rPr>
            <w:noProof/>
            <w:webHidden/>
          </w:rPr>
          <w:fldChar w:fldCharType="begin"/>
        </w:r>
        <w:r w:rsidR="00270A02">
          <w:rPr>
            <w:noProof/>
            <w:webHidden/>
          </w:rPr>
          <w:instrText xml:space="preserve"> PAGEREF _Toc24054130 \h </w:instrText>
        </w:r>
        <w:r w:rsidR="00270A02">
          <w:rPr>
            <w:noProof/>
            <w:webHidden/>
          </w:rPr>
        </w:r>
        <w:r w:rsidR="00270A02">
          <w:rPr>
            <w:noProof/>
            <w:webHidden/>
          </w:rPr>
          <w:fldChar w:fldCharType="separate"/>
        </w:r>
        <w:r w:rsidR="00626720">
          <w:rPr>
            <w:noProof/>
            <w:webHidden/>
          </w:rPr>
          <w:t>15</w:t>
        </w:r>
        <w:r w:rsidR="00270A02">
          <w:rPr>
            <w:noProof/>
            <w:webHidden/>
          </w:rPr>
          <w:fldChar w:fldCharType="end"/>
        </w:r>
      </w:hyperlink>
    </w:p>
    <w:p w14:paraId="4D9FCCCE" w14:textId="77777777" w:rsidR="00270A02" w:rsidRDefault="00637DDB">
      <w:pPr>
        <w:pStyle w:val="TableofFigures"/>
        <w:tabs>
          <w:tab w:val="right" w:leader="dot" w:pos="7927"/>
        </w:tabs>
        <w:rPr>
          <w:rFonts w:asciiTheme="minorHAnsi" w:eastAsiaTheme="minorEastAsia" w:hAnsiTheme="minorHAnsi" w:cstheme="minorBidi"/>
          <w:noProof/>
          <w:sz w:val="22"/>
          <w:lang w:val="en-US"/>
        </w:rPr>
      </w:pPr>
      <w:hyperlink w:anchor="_Toc24054131" w:history="1">
        <w:r w:rsidR="00270A02" w:rsidRPr="00922DC5">
          <w:rPr>
            <w:rStyle w:val="Hyperlink"/>
            <w:noProof/>
          </w:rPr>
          <w:t>Gambar 4.2 Denah ruangan implementasi sistem pelacakan dalam gedung</w:t>
        </w:r>
        <w:r w:rsidR="00270A02">
          <w:rPr>
            <w:noProof/>
            <w:webHidden/>
          </w:rPr>
          <w:tab/>
        </w:r>
        <w:r w:rsidR="00270A02">
          <w:rPr>
            <w:noProof/>
            <w:webHidden/>
          </w:rPr>
          <w:fldChar w:fldCharType="begin"/>
        </w:r>
        <w:r w:rsidR="00270A02">
          <w:rPr>
            <w:noProof/>
            <w:webHidden/>
          </w:rPr>
          <w:instrText xml:space="preserve"> PAGEREF _Toc24054131 \h </w:instrText>
        </w:r>
        <w:r w:rsidR="00270A02">
          <w:rPr>
            <w:noProof/>
            <w:webHidden/>
          </w:rPr>
        </w:r>
        <w:r w:rsidR="00270A02">
          <w:rPr>
            <w:noProof/>
            <w:webHidden/>
          </w:rPr>
          <w:fldChar w:fldCharType="separate"/>
        </w:r>
        <w:r w:rsidR="00626720">
          <w:rPr>
            <w:noProof/>
            <w:webHidden/>
          </w:rPr>
          <w:t>16</w:t>
        </w:r>
        <w:r w:rsidR="00270A02">
          <w:rPr>
            <w:noProof/>
            <w:webHidden/>
          </w:rPr>
          <w:fldChar w:fldCharType="end"/>
        </w:r>
      </w:hyperlink>
    </w:p>
    <w:p w14:paraId="0680D6DA" w14:textId="77777777" w:rsidR="00270A02" w:rsidRDefault="00637DDB">
      <w:pPr>
        <w:pStyle w:val="TableofFigures"/>
        <w:tabs>
          <w:tab w:val="right" w:leader="dot" w:pos="7927"/>
        </w:tabs>
        <w:rPr>
          <w:rFonts w:asciiTheme="minorHAnsi" w:eastAsiaTheme="minorEastAsia" w:hAnsiTheme="minorHAnsi" w:cstheme="minorBidi"/>
          <w:noProof/>
          <w:sz w:val="22"/>
          <w:lang w:val="en-US"/>
        </w:rPr>
      </w:pPr>
      <w:hyperlink w:anchor="_Toc24054132" w:history="1">
        <w:r w:rsidR="00270A02" w:rsidRPr="00922DC5">
          <w:rPr>
            <w:rStyle w:val="Hyperlink"/>
            <w:noProof/>
          </w:rPr>
          <w:t>Gambar 4.3 Diagram alir pelacakan perangkat iTAG Bluetooth</w:t>
        </w:r>
        <w:r w:rsidR="00270A02">
          <w:rPr>
            <w:noProof/>
            <w:webHidden/>
          </w:rPr>
          <w:tab/>
        </w:r>
        <w:r w:rsidR="00270A02">
          <w:rPr>
            <w:noProof/>
            <w:webHidden/>
          </w:rPr>
          <w:fldChar w:fldCharType="begin"/>
        </w:r>
        <w:r w:rsidR="00270A02">
          <w:rPr>
            <w:noProof/>
            <w:webHidden/>
          </w:rPr>
          <w:instrText xml:space="preserve"> PAGEREF _Toc24054132 \h </w:instrText>
        </w:r>
        <w:r w:rsidR="00270A02">
          <w:rPr>
            <w:noProof/>
            <w:webHidden/>
          </w:rPr>
        </w:r>
        <w:r w:rsidR="00270A02">
          <w:rPr>
            <w:noProof/>
            <w:webHidden/>
          </w:rPr>
          <w:fldChar w:fldCharType="separate"/>
        </w:r>
        <w:r w:rsidR="00626720">
          <w:rPr>
            <w:noProof/>
            <w:webHidden/>
          </w:rPr>
          <w:t>18</w:t>
        </w:r>
        <w:r w:rsidR="00270A02">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2" w:name="_Toc25999881"/>
      <w:r>
        <w:rPr>
          <w:caps w:val="0"/>
        </w:rPr>
        <w:lastRenderedPageBreak/>
        <w:t>DAFTAR LAMPIRAN</w:t>
      </w:r>
      <w:bookmarkEnd w:id="9"/>
      <w:bookmarkEnd w:id="8"/>
      <w:bookmarkEnd w:id="12"/>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626720">
          <w:rPr>
            <w:webHidden/>
          </w:rPr>
          <w:t>35</w:t>
        </w:r>
        <w:r w:rsidR="001B2070">
          <w:rPr>
            <w:webHidden/>
          </w:rPr>
          <w:fldChar w:fldCharType="end"/>
        </w:r>
      </w:hyperlink>
    </w:p>
    <w:p w14:paraId="11D5B5AE" w14:textId="77777777" w:rsidR="001B2070" w:rsidRDefault="00637DDB">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EA78477" w14:textId="77777777" w:rsidR="001B2070" w:rsidRDefault="00637DDB">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0B91A22D" w14:textId="77777777" w:rsidR="001B2070" w:rsidRDefault="00637DDB">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D073CC3" w14:textId="77777777" w:rsidR="001B2070" w:rsidRDefault="00637DDB">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9B2E952" w14:textId="77777777" w:rsidR="001B2070" w:rsidRDefault="00637DDB">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FADB897" w14:textId="77777777" w:rsidR="001B2070" w:rsidRDefault="00637DDB">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626720">
          <w:rPr>
            <w:noProof/>
            <w:webHidden/>
          </w:rPr>
          <w:t>36</w:t>
        </w:r>
        <w:r w:rsidR="001B2070">
          <w:rPr>
            <w:noProof/>
            <w:webHidden/>
          </w:rPr>
          <w:fldChar w:fldCharType="end"/>
        </w:r>
      </w:hyperlink>
    </w:p>
    <w:p w14:paraId="768F75D5" w14:textId="77777777" w:rsidR="001B2070" w:rsidRDefault="00637DDB">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626720">
          <w:rPr>
            <w:webHidden/>
          </w:rPr>
          <w:t>37</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3" w:name="_Toc25999882"/>
      <w:r>
        <w:rPr>
          <w:caps w:val="0"/>
          <w:lang w:val="en-US"/>
        </w:rPr>
        <w:lastRenderedPageBreak/>
        <w:t>PENDAHULUAN</w:t>
      </w:r>
      <w:bookmarkEnd w:id="13"/>
    </w:p>
    <w:p w14:paraId="07D6F6A5" w14:textId="1CA1318B" w:rsidR="005B7834" w:rsidRDefault="0073645E" w:rsidP="005B7834">
      <w:pPr>
        <w:pStyle w:val="Heading2"/>
      </w:pPr>
      <w:bookmarkStart w:id="14" w:name="_Toc25999883"/>
      <w:r>
        <w:t xml:space="preserve">Latar </w:t>
      </w:r>
      <w:r>
        <w:rPr>
          <w:lang w:val="en-US"/>
        </w:rPr>
        <w:t>B</w:t>
      </w:r>
      <w:r w:rsidR="005B7834">
        <w:t>elakang</w:t>
      </w:r>
      <w:bookmarkEnd w:id="14"/>
    </w:p>
    <w:p w14:paraId="0E5E58D9" w14:textId="601D4B74" w:rsidR="00C06CE2" w:rsidRDefault="00DA69CF" w:rsidP="001A15E3">
      <w:pPr>
        <w:pStyle w:val="BodyTextFirstIndent"/>
      </w:pPr>
      <w:r w:rsidRPr="00DA69CF">
        <w:rPr>
          <w:i/>
        </w:rPr>
        <w:t>Localization</w:t>
      </w:r>
      <w:r w:rsidR="00BF226E">
        <w:t xml:space="preserve"> adalah suatu proses untuk menemukan dan menentukan lokasi dari suatu objek</w:t>
      </w:r>
      <w:r w:rsidR="00DA4058">
        <w:t xml:space="preserve">. </w:t>
      </w:r>
      <w:r w:rsidR="00452AD0">
        <w:t xml:space="preserve">Secara umum, penentuan posisi atau lokasi dibagi menjadi dua, yakni </w:t>
      </w:r>
      <w:r w:rsidR="00BF226E">
        <w:rPr>
          <w:i/>
        </w:rPr>
        <w:t xml:space="preserve">outdoor </w:t>
      </w:r>
      <w:r w:rsidR="00452AD0">
        <w:t xml:space="preserve">dan </w:t>
      </w:r>
      <w:r w:rsidR="00BF226E">
        <w:rPr>
          <w:i/>
        </w:rPr>
        <w:t>indoor</w:t>
      </w:r>
      <w:r w:rsidR="00452AD0">
        <w:t xml:space="preserve">. Penentuan lokasi </w:t>
      </w:r>
      <w:r w:rsidR="003076A6">
        <w:t xml:space="preserve">diluar ruangan atau </w:t>
      </w:r>
      <w:r w:rsidR="00452AD0">
        <w:rPr>
          <w:i/>
        </w:rPr>
        <w:t>outdoor</w:t>
      </w:r>
      <w:r w:rsidR="00452AD0">
        <w:t xml:space="preserve"> menggunakan teknologi </w:t>
      </w:r>
      <w:r w:rsidR="00452AD0">
        <w:rPr>
          <w:i/>
        </w:rPr>
        <w:t>Global Positioning System</w:t>
      </w:r>
      <w:r w:rsidR="00452AD0">
        <w:t xml:space="preserve"> (GPS). </w:t>
      </w:r>
      <w:r w:rsidR="00763C74">
        <w:t>Sedangkan p</w:t>
      </w:r>
      <w:r w:rsidR="003076A6">
        <w:t>enentuan lokasi didalam ruangan</w:t>
      </w:r>
      <w:r w:rsidR="00763C74">
        <w:t xml:space="preserve"> atau </w:t>
      </w:r>
      <w:r w:rsidR="00763C74">
        <w:rPr>
          <w:i/>
        </w:rPr>
        <w:t>indoor</w:t>
      </w:r>
      <w:r w:rsidR="003076A6">
        <w:t xml:space="preserve"> tidak bisa menggunakan GPS </w:t>
      </w:r>
      <w:r w:rsidR="00036B67">
        <w:t>karena</w:t>
      </w:r>
      <w:r w:rsidR="003076A6">
        <w:t xml:space="preserve"> pelemahan sinyal</w:t>
      </w:r>
      <w:r w:rsidR="00BF226E">
        <w:t xml:space="preserve"> GPS</w:t>
      </w:r>
      <w:r w:rsidR="00036B67">
        <w:t xml:space="preserve"> saat memasuki gedung sehingga </w:t>
      </w:r>
      <w:r w:rsidR="00EC6D2F">
        <w:t xml:space="preserve">proses </w:t>
      </w:r>
      <w:r w:rsidR="00036B67">
        <w:t xml:space="preserve">penentuan lokasi menjadi tidak </w:t>
      </w:r>
      <w:r>
        <w:t>memungkinkan</w:t>
      </w:r>
      <w:r w:rsidR="00036B67">
        <w:t xml:space="preserve">. </w:t>
      </w:r>
      <w:r w:rsidR="00A13DD4">
        <w:fldChar w:fldCharType="begin" w:fldLock="1"/>
      </w:r>
      <w:r w:rsidR="00763C74">
        <w:instrText>ADDIN CSL_CITATION {"citationItems":[{"id":"ITEM-1","itemData":{"DOI":"10.1109/TSMCC.2007.905750","ISBN":"9783527619269","ISSN":"10946977","PMID":"22129910","abstract":"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 © 2007 IEEE.","author":[{"dropping-particle":"","family":"Liu","given":"Hui","non-dropping-particle":"","parse-names":false,"suffix":""},{"dropping-particle":"","family":"Darabi","given":"Houshang","non-dropping-particle":"","parse-names":false,"suffix":""},{"dropping-particle":"","family":"Banerjee","given":"Pat","non-dropping-particle":"","parse-names":false,"suffix":""},{"dropping-particle":"","family":"Liu","given":"Jing","non-dropping-particle":"","parse-names":false,"suffix":""}],"container-title":"IEEE Transactions on Systems, Man and Cybernetics Part C: Applications and Reviews","id":"ITEM-1","issue":"6","issued":{"date-parts":[["2007"]]},"page":"1067-1080","title":"Survey of wireless indoor positioning techniques and systems","type":"article-journal","volume":"37"},"uris":["http://www.mendeley.com/documents/?uuid=2f113168-7475-4a06-b7b5-2c329ebd9ae0"]}],"mendeley":{"formattedCitation":"(Liu &lt;i&gt;et al.&lt;/i&gt;, 2007)","plainTextFormattedCitation":"(Liu et al., 2007)","previouslyFormattedCitation":"(Liu &lt;i&gt;et al.&lt;/i&gt;, 2007)"},"properties":{"noteIndex":0},"schema":"https://github.com/citation-style-language/schema/raw/master/csl-citation.json"}</w:instrText>
      </w:r>
      <w:r w:rsidR="00A13DD4">
        <w:fldChar w:fldCharType="separate"/>
      </w:r>
      <w:r w:rsidR="00A13DD4" w:rsidRPr="00A13DD4">
        <w:rPr>
          <w:noProof/>
        </w:rPr>
        <w:t xml:space="preserve">(Liu </w:t>
      </w:r>
      <w:r w:rsidR="00A13DD4" w:rsidRPr="00A13DD4">
        <w:rPr>
          <w:i/>
          <w:noProof/>
        </w:rPr>
        <w:t>et al.</w:t>
      </w:r>
      <w:r w:rsidR="00A13DD4" w:rsidRPr="00A13DD4">
        <w:rPr>
          <w:noProof/>
        </w:rPr>
        <w:t>, 2007)</w:t>
      </w:r>
      <w:r w:rsidR="00A13DD4">
        <w:fldChar w:fldCharType="end"/>
      </w:r>
      <w:r w:rsidR="00A13DD4">
        <w:t>.</w:t>
      </w:r>
      <w:r w:rsidR="00763C74">
        <w:t xml:space="preserve"> Oleh karena itu, dalam penentuan lokasi dalam ruangan atau gedung digunakan teknologi nirkabel seperti WiFi dan Bluetooth. </w:t>
      </w:r>
      <w:r w:rsidR="00763C74">
        <w:fldChar w:fldCharType="begin" w:fldLock="1"/>
      </w:r>
      <w:r w:rsidR="00CF071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63C74">
        <w:fldChar w:fldCharType="separate"/>
      </w:r>
      <w:r w:rsidR="00763C74" w:rsidRPr="00763C74">
        <w:rPr>
          <w:noProof/>
        </w:rPr>
        <w:t>(Zafari, Gkelias and Leung, 2017)</w:t>
      </w:r>
      <w:r w:rsidR="00763C74">
        <w:fldChar w:fldCharType="end"/>
      </w:r>
      <w:r w:rsidR="00D83C81">
        <w:t>.</w:t>
      </w:r>
    </w:p>
    <w:p w14:paraId="0A7017C6" w14:textId="74214D60" w:rsidR="00CF071D" w:rsidRPr="00591579" w:rsidRDefault="000A112B" w:rsidP="001A15E3">
      <w:pPr>
        <w:pStyle w:val="BodyTextFirstIndent"/>
      </w:pPr>
      <w:r>
        <w:t xml:space="preserve">Menurut </w:t>
      </w:r>
      <w:r>
        <w:fldChar w:fldCharType="begin" w:fldLock="1"/>
      </w:r>
      <w:r w:rsidR="003C0B3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manualFormatting":"Jiang et al. (2015","plainTextFormattedCitation":"(Jiang et al., 2015)","previouslyFormattedCitation":"(Jiang &lt;i&gt;et al.&lt;/i&gt;, 2015)"},"properties":{"noteIndex":0},"schema":"https://github.com/citation-style-language/schema/raw/master/csl-citation.json"}</w:instrText>
      </w:r>
      <w:r>
        <w:fldChar w:fldCharType="separate"/>
      </w:r>
      <w:r w:rsidRPr="000A112B">
        <w:rPr>
          <w:noProof/>
        </w:rPr>
        <w:t xml:space="preserve">Jiang </w:t>
      </w:r>
      <w:r w:rsidRPr="000A112B">
        <w:rPr>
          <w:i/>
          <w:noProof/>
        </w:rPr>
        <w:t>et al.</w:t>
      </w:r>
      <w:r w:rsidRPr="000A112B">
        <w:rPr>
          <w:noProof/>
        </w:rPr>
        <w:t xml:space="preserve"> </w:t>
      </w:r>
      <w:r w:rsidR="00AF563B">
        <w:rPr>
          <w:noProof/>
        </w:rPr>
        <w:t>(</w:t>
      </w:r>
      <w:r w:rsidRPr="000A112B">
        <w:rPr>
          <w:noProof/>
        </w:rPr>
        <w:t>2015</w:t>
      </w:r>
      <w:r>
        <w:fldChar w:fldCharType="end"/>
      </w:r>
      <w:r w:rsidR="00AF563B">
        <w:t>),</w:t>
      </w:r>
      <w:r w:rsidR="00CF071D">
        <w:t xml:space="preserve"> penentuan lokasi dalam ruangan atau biasa dis</w:t>
      </w:r>
      <w:r>
        <w:t>e</w:t>
      </w:r>
      <w:r w:rsidR="00CF071D">
        <w:t xml:space="preserve">but </w:t>
      </w:r>
      <w:r w:rsidR="00CF071D" w:rsidRPr="000A112B">
        <w:rPr>
          <w:i/>
        </w:rPr>
        <w:t>Indoor Localization</w:t>
      </w:r>
      <w:r w:rsidR="00CF071D">
        <w:t xml:space="preserve"> </w:t>
      </w:r>
      <w:r w:rsidR="00AF563B">
        <w:t xml:space="preserve">saat ini dapat </w:t>
      </w:r>
      <w:r w:rsidR="00CF071D">
        <w:t xml:space="preserve">menggunakan 2 metode, yakni metode propagasi sinyal dan </w:t>
      </w:r>
      <w:r w:rsidR="00CF071D">
        <w:rPr>
          <w:i/>
        </w:rPr>
        <w:t>fingerprinting</w:t>
      </w:r>
      <w:r w:rsidR="00CF071D">
        <w:t xml:space="preserve">. </w:t>
      </w:r>
      <w:r>
        <w:t>M</w:t>
      </w:r>
      <w:r w:rsidR="00CF071D">
        <w:t xml:space="preserve">etode propagasi sinyal menggunakan informasi kuat sinyal yang diterima menjadi sebuah informasi jarak antara </w:t>
      </w:r>
      <w:r w:rsidR="00CF071D">
        <w:rPr>
          <w:i/>
        </w:rPr>
        <w:t xml:space="preserve">transmitter </w:t>
      </w:r>
      <w:r w:rsidR="00CF071D">
        <w:t xml:space="preserve">dan </w:t>
      </w:r>
      <w:r w:rsidR="00CF071D">
        <w:rPr>
          <w:i/>
        </w:rPr>
        <w:t>receiver</w:t>
      </w:r>
      <w:r w:rsidR="00CF071D">
        <w:t xml:space="preserve">. </w:t>
      </w:r>
      <w:r w:rsidR="00AF563B">
        <w:t xml:space="preserve">Kemudian koordinat dari target atau objek dapat dikalkulasikan berdasarkan jarak antara target dan beberapa </w:t>
      </w:r>
      <w:r w:rsidR="00AF563B">
        <w:rPr>
          <w:i/>
        </w:rPr>
        <w:t xml:space="preserve">anchor </w:t>
      </w:r>
      <w:r w:rsidR="003C0B34">
        <w:rPr>
          <w:i/>
        </w:rPr>
        <w:t>point</w:t>
      </w:r>
      <w:r w:rsidR="00AF563B">
        <w:t xml:space="preserve"> yang telah diketahui koordinatnya. </w:t>
      </w:r>
      <w:r w:rsidR="00590E34">
        <w:t>Namun, m</w:t>
      </w:r>
      <w:r w:rsidR="00AF563B">
        <w:t xml:space="preserve">etode ini rentan terhadap gangguan sinyal yang disebabkan oleh beberapa faktor lingkungan </w:t>
      </w:r>
      <w:r w:rsidR="00590E34">
        <w:t>seperti</w:t>
      </w:r>
      <w:r w:rsidR="00AF563B">
        <w:t xml:space="preserve"> tembok, pintu, jendela, ba</w:t>
      </w:r>
      <w:r w:rsidR="00A942E0">
        <w:t>hkan orang yang sedang berjalan</w:t>
      </w:r>
      <w:r w:rsidR="00296706">
        <w:t>.</w:t>
      </w:r>
      <w:r w:rsidR="00AF563B">
        <w:t xml:space="preserve"> </w:t>
      </w:r>
      <w:r w:rsidR="00296706">
        <w:t>Gangguan sinyal ini menyebabkan</w:t>
      </w:r>
      <w:r w:rsidR="00590E34">
        <w:t xml:space="preserve"> hubungan antara kuat sinyal yang diterima dengan jarak yang sebenarnya</w:t>
      </w:r>
      <w:r w:rsidR="00A942E0">
        <w:t xml:space="preserve"> tidak dapat dideskripsikan dengan akurat</w:t>
      </w:r>
      <w:r w:rsidR="00590E34">
        <w:t>.</w:t>
      </w:r>
      <w:r w:rsidR="003C0B34">
        <w:t xml:space="preserve"> </w:t>
      </w:r>
      <w:r w:rsidR="00A942E0">
        <w:t>Oleh karena itu,</w:t>
      </w:r>
      <w:r w:rsidR="002C5196">
        <w:t xml:space="preserve"> untuk struktur lingkungan yang kompleks digunakan metode </w:t>
      </w:r>
      <w:r w:rsidR="002C5196" w:rsidRPr="00B42C9F">
        <w:rPr>
          <w:i/>
        </w:rPr>
        <w:t>fingerprinting</w:t>
      </w:r>
      <w:r w:rsidR="002C5196">
        <w:t xml:space="preserve">. </w:t>
      </w:r>
      <w:r w:rsidR="003C0B34" w:rsidRPr="002C5196">
        <w:t>Metode</w:t>
      </w:r>
      <w:r w:rsidR="003C0B34">
        <w:t xml:space="preserve"> </w:t>
      </w:r>
      <w:r w:rsidR="003C0B34">
        <w:rPr>
          <w:i/>
        </w:rPr>
        <w:t>fingerprinting</w:t>
      </w:r>
      <w:r w:rsidR="003C0B34">
        <w:t xml:space="preserve"> adalah teknik pelacakan lokasi dengan mengklasifikasikan pola sinyal yang diperoleh berdasarkan data latih yang telah didapat sebelumnya. </w:t>
      </w:r>
      <w:r w:rsidR="003C0B34">
        <w:fldChar w:fldCharType="begin" w:fldLock="1"/>
      </w:r>
      <w:r w:rsidR="00591579">
        <w:instrText>ADDIN CSL_CITATION {"citationItems":[{"id":"ITEM-1","itemData":{"DOI":"10.1145/1067170.1067193","ISBN":"1931971315","abstract":"We present the design and implementation of the Horus WLAN location determination system. The design of the Horus system aims at satisfying two goals: high accuracy and low computational requirements. The Horus system identifies different causes for the wireless channel variations and addresses them to achieve its high accuracy. It uses location-clustering techniques to reduce the computational requirements of the algorithm. The lightweight Horus algorithm helps in supporting a larger number of users by running the algorithm at the clients.We discuss the different components of the Horus system and its implementation under two different operating systems and evaluate the performance of the Horus system on two testbeds. Our results show that the Horus system achieves its goal. It has an error of less than 0.6 meter on the average and its computational requirements are more than an order of magnitude better than other WLAN location determination systems. Moreover, the techniques developed in the context of the Horus system are general and can be applied to other WLAN location determination systems to enhance their accuracy. We also report lessons learned from experimenting with the Horus system and provide directions for future work.","author":[{"dropping-particle":"","family":"Youssef","given":"Moustafa","non-dropping-particle":"","parse-names":false,"suffix":""},{"dropping-particle":"","family":"Agrawala","given":"Ashok","non-dropping-particle":"","parse-names":false,"suffix":""}],"container-title":"Proceedings of the 3rd International Conference on Mobile Systems, Applications, and Services, MobiSys 2005","id":"ITEM-1","issued":{"date-parts":[["2005"]]},"page":"205-218","title":"The Horus WLAN location determination system","type":"article-journal"},"uris":["http://www.mendeley.com/documents/?uuid=b060deb1-c2e3-433f-990a-b9674e9bf6b9"]}],"mendeley":{"formattedCitation":"(Youssef and Agrawala, 2005)","plainTextFormattedCitation":"(Youssef and Agrawala, 2005)","previouslyFormattedCitation":"(Youssef and Agrawala, 2005)"},"properties":{"noteIndex":0},"schema":"https://github.com/citation-style-language/schema/raw/master/csl-citation.json"}</w:instrText>
      </w:r>
      <w:r w:rsidR="003C0B34">
        <w:fldChar w:fldCharType="separate"/>
      </w:r>
      <w:r w:rsidR="003C0B34" w:rsidRPr="003C0B34">
        <w:rPr>
          <w:noProof/>
        </w:rPr>
        <w:t>(Youssef and Agrawala, 2005)</w:t>
      </w:r>
      <w:r w:rsidR="003C0B34">
        <w:fldChar w:fldCharType="end"/>
      </w:r>
      <w:r w:rsidR="003C0B34">
        <w:t xml:space="preserve">. Metode </w:t>
      </w:r>
      <w:r w:rsidR="003C0B34" w:rsidRPr="00912D62">
        <w:rPr>
          <w:i/>
        </w:rPr>
        <w:t>fingerprinting</w:t>
      </w:r>
      <w:r w:rsidR="003C0B34">
        <w:t xml:space="preserve"> dibagi menjadi 2 tahap, yakni tahap </w:t>
      </w:r>
      <w:r w:rsidR="003C0B34" w:rsidRPr="003C0B34">
        <w:rPr>
          <w:i/>
        </w:rPr>
        <w:t>offline</w:t>
      </w:r>
      <w:r w:rsidR="003C0B34">
        <w:t xml:space="preserve"> dan tahap </w:t>
      </w:r>
      <w:r w:rsidR="003C0B34" w:rsidRPr="003C0B34">
        <w:rPr>
          <w:i/>
        </w:rPr>
        <w:t>online</w:t>
      </w:r>
      <w:r w:rsidR="003C0B34">
        <w:t xml:space="preserve">. Tahap </w:t>
      </w:r>
      <w:r w:rsidR="003C0B34" w:rsidRPr="003C0B34">
        <w:rPr>
          <w:i/>
        </w:rPr>
        <w:t>offline</w:t>
      </w:r>
      <w:r w:rsidR="003C0B34">
        <w:t xml:space="preserve"> adalah </w:t>
      </w:r>
      <w:r w:rsidR="00B42C9F">
        <w:t xml:space="preserve">tahap pengumpulan </w:t>
      </w:r>
      <w:r w:rsidR="00B42C9F">
        <w:rPr>
          <w:i/>
        </w:rPr>
        <w:t>data training</w:t>
      </w:r>
      <w:r w:rsidR="003C0B34">
        <w:t>.</w:t>
      </w:r>
      <w:r w:rsidR="00B42C9F">
        <w:t xml:space="preserve"> Tahap </w:t>
      </w:r>
      <w:r w:rsidR="00B42C9F" w:rsidRPr="00626720">
        <w:rPr>
          <w:i/>
        </w:rPr>
        <w:t>onli</w:t>
      </w:r>
      <w:bookmarkStart w:id="15" w:name="_GoBack"/>
      <w:bookmarkEnd w:id="15"/>
      <w:r w:rsidR="00B42C9F" w:rsidRPr="00626720">
        <w:rPr>
          <w:i/>
        </w:rPr>
        <w:t>ne</w:t>
      </w:r>
      <w:r w:rsidR="00B42C9F">
        <w:t xml:space="preserve"> adalah tahap penentuan lokasi berdasarkan </w:t>
      </w:r>
      <w:r w:rsidR="00B42C9F">
        <w:rPr>
          <w:i/>
        </w:rPr>
        <w:t>data training</w:t>
      </w:r>
      <w:r w:rsidR="00B42C9F">
        <w:t xml:space="preserve"> yang telah dibuat sebelumnya.</w:t>
      </w:r>
      <w:r w:rsidR="00591579">
        <w:t xml:space="preserve"> </w:t>
      </w:r>
      <w:r w:rsidR="00591579">
        <w:fldChar w:fldCharType="begin" w:fldLock="1"/>
      </w:r>
      <w:r w:rsidR="00591579">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591579">
        <w:fldChar w:fldCharType="separate"/>
      </w:r>
      <w:r w:rsidR="00591579" w:rsidRPr="00591579">
        <w:rPr>
          <w:noProof/>
        </w:rPr>
        <w:t>(Subedi and Pyun, 2017)</w:t>
      </w:r>
      <w:r w:rsidR="00591579">
        <w:fldChar w:fldCharType="end"/>
      </w:r>
      <w:r w:rsidR="00591579">
        <w:t xml:space="preserve">. Keuntungan dari metode </w:t>
      </w:r>
      <w:r w:rsidR="00591579">
        <w:rPr>
          <w:i/>
        </w:rPr>
        <w:t>fingerprinting</w:t>
      </w:r>
      <w:r w:rsidR="00591579">
        <w:t xml:space="preserve"> adalah dapat secara efektif menghindari </w:t>
      </w:r>
      <w:r w:rsidR="002C5196">
        <w:t>efek samping dari</w:t>
      </w:r>
      <w:r w:rsidR="00591579">
        <w:t xml:space="preserve"> pelemahan sinyal</w:t>
      </w:r>
      <w:r w:rsidR="002C5196">
        <w:t xml:space="preserve"> yang diakibatkan</w:t>
      </w:r>
      <w:r w:rsidR="00B42C9F">
        <w:t xml:space="preserve"> kompleksnya struktur lingkungan </w:t>
      </w:r>
      <w:r w:rsidR="0065340C">
        <w:t>serta</w:t>
      </w:r>
      <w:r w:rsidR="00591579">
        <w:t xml:space="preserve"> tidak perlu mengetahui posisi dari </w:t>
      </w:r>
      <w:r w:rsidR="00591579">
        <w:rPr>
          <w:i/>
        </w:rPr>
        <w:t>anchor point</w:t>
      </w:r>
      <w:r w:rsidR="00591579">
        <w:t xml:space="preserve"> sehingga praktis untuk digunakan. </w:t>
      </w:r>
      <w:r w:rsidR="00591579">
        <w:fldChar w:fldCharType="begin" w:fldLock="1"/>
      </w:r>
      <w:r w:rsidR="00D57808">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591579">
        <w:fldChar w:fldCharType="separate"/>
      </w:r>
      <w:r w:rsidR="00591579" w:rsidRPr="00591579">
        <w:rPr>
          <w:noProof/>
        </w:rPr>
        <w:t xml:space="preserve">(Jiang </w:t>
      </w:r>
      <w:r w:rsidR="00591579" w:rsidRPr="00591579">
        <w:rPr>
          <w:i/>
          <w:noProof/>
        </w:rPr>
        <w:t>et al.</w:t>
      </w:r>
      <w:r w:rsidR="00591579" w:rsidRPr="00591579">
        <w:rPr>
          <w:noProof/>
        </w:rPr>
        <w:t>, 2015)</w:t>
      </w:r>
      <w:r w:rsidR="00591579">
        <w:fldChar w:fldCharType="end"/>
      </w:r>
    </w:p>
    <w:p w14:paraId="5009DE93" w14:textId="04463125" w:rsidR="00914081" w:rsidRDefault="002C5196" w:rsidP="00166221">
      <w:pPr>
        <w:pStyle w:val="BodyTextFirstIndent"/>
      </w:pPr>
      <w:r>
        <w:t xml:space="preserve">Saat ini, </w:t>
      </w:r>
      <w:r w:rsidR="00296706">
        <w:t xml:space="preserve">teknologi yang paling banyak digunakan </w:t>
      </w:r>
      <w:r w:rsidR="00470307">
        <w:t xml:space="preserve">dengan metode </w:t>
      </w:r>
      <w:r w:rsidR="00470307">
        <w:rPr>
          <w:i/>
        </w:rPr>
        <w:t>fingerprinting</w:t>
      </w:r>
      <w:r w:rsidR="00470307">
        <w:t xml:space="preserve"> adalah WiFi dan </w:t>
      </w:r>
      <w:r w:rsidR="00470307" w:rsidRPr="0011447D">
        <w:rPr>
          <w:i/>
        </w:rPr>
        <w:t>Bluetooth Low Energy</w:t>
      </w:r>
      <w:r w:rsidR="00470307">
        <w:t xml:space="preserve"> (BLE)</w:t>
      </w:r>
      <w:r>
        <w:t xml:space="preserve">. Penggunaan WiFi dengan metode </w:t>
      </w:r>
      <w:r>
        <w:rPr>
          <w:i/>
        </w:rPr>
        <w:t>fingerprinting</w:t>
      </w:r>
      <w:r>
        <w:t xml:space="preserve"> </w:t>
      </w:r>
      <w:r w:rsidR="00D57808">
        <w:t xml:space="preserve">yang ada saat ini memanfaatkan </w:t>
      </w:r>
      <w:r w:rsidR="00D57808">
        <w:rPr>
          <w:i/>
        </w:rPr>
        <w:t>access point</w:t>
      </w:r>
      <w:r w:rsidR="00D57808">
        <w:t xml:space="preserve"> WiFi sebagai </w:t>
      </w:r>
      <w:r w:rsidR="00D57808">
        <w:rPr>
          <w:i/>
        </w:rPr>
        <w:t>anchor point</w:t>
      </w:r>
      <w:r w:rsidR="00D57808">
        <w:t xml:space="preserve"> untuk pembentukan pola sinyal. </w:t>
      </w:r>
      <w:r w:rsidR="006B038C">
        <w:fldChar w:fldCharType="begin" w:fldLock="1"/>
      </w:r>
      <w:r w:rsidR="005119AB">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6B038C">
        <w:fldChar w:fldCharType="separate"/>
      </w:r>
      <w:r w:rsidR="006B038C" w:rsidRPr="006B038C">
        <w:rPr>
          <w:noProof/>
        </w:rPr>
        <w:t xml:space="preserve">(Jiang </w:t>
      </w:r>
      <w:r w:rsidR="006B038C" w:rsidRPr="006B038C">
        <w:rPr>
          <w:i/>
          <w:noProof/>
        </w:rPr>
        <w:t>et al.</w:t>
      </w:r>
      <w:r w:rsidR="006B038C" w:rsidRPr="006B038C">
        <w:rPr>
          <w:noProof/>
        </w:rPr>
        <w:t>, 2015)</w:t>
      </w:r>
      <w:r w:rsidR="006B038C">
        <w:fldChar w:fldCharType="end"/>
      </w:r>
      <w:r w:rsidR="006B038C">
        <w:t xml:space="preserve">. Pada penelitian tersebut, akurasi </w:t>
      </w:r>
      <w:r w:rsidR="00035198">
        <w:t xml:space="preserve">penentuan lokasi </w:t>
      </w:r>
      <w:r w:rsidR="006B038C">
        <w:t xml:space="preserve">yang diperoleh mencapai 85,9%. Namun, teknologi WiFi memiliki kelemahan, yakni </w:t>
      </w:r>
      <w:r w:rsidR="006B038C">
        <w:rPr>
          <w:i/>
        </w:rPr>
        <w:t xml:space="preserve">advertisement </w:t>
      </w:r>
      <w:r w:rsidR="006B038C">
        <w:t>SSID yang lambat menyebabkan kesalahan penentuan lokasi pada saat perangkat bergerak.</w:t>
      </w:r>
      <w:r w:rsidR="00035198">
        <w:t xml:space="preserve"> </w:t>
      </w:r>
      <w:r w:rsidR="005119AB">
        <w:fldChar w:fldCharType="begin" w:fldLock="1"/>
      </w:r>
      <w:r w:rsidR="00035198">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5119AB">
        <w:fldChar w:fldCharType="separate"/>
      </w:r>
      <w:r w:rsidR="005119AB" w:rsidRPr="005119AB">
        <w:rPr>
          <w:noProof/>
        </w:rPr>
        <w:t>(Faragher and Harle, 2015)</w:t>
      </w:r>
      <w:r w:rsidR="005119AB">
        <w:fldChar w:fldCharType="end"/>
      </w:r>
      <w:r w:rsidR="005119AB">
        <w:t xml:space="preserve">. </w:t>
      </w:r>
    </w:p>
    <w:p w14:paraId="3CA24FA4" w14:textId="77777777" w:rsidR="0065340C" w:rsidRDefault="0065340C" w:rsidP="00166221">
      <w:pPr>
        <w:pStyle w:val="BodyTextFirstIndent"/>
      </w:pPr>
    </w:p>
    <w:p w14:paraId="484A668C" w14:textId="55CD2E20" w:rsidR="00C93C3A" w:rsidRPr="00C93C3A" w:rsidRDefault="005119AB" w:rsidP="00166221">
      <w:pPr>
        <w:pStyle w:val="BodyTextFirstIndent"/>
      </w:pPr>
      <w:r>
        <w:lastRenderedPageBreak/>
        <w:t xml:space="preserve">Teknologi lain yang dapat digunakan untuk </w:t>
      </w:r>
      <w:r>
        <w:rPr>
          <w:i/>
        </w:rPr>
        <w:t>Indoor Localization</w:t>
      </w:r>
      <w:r>
        <w:t xml:space="preserve"> adalah </w:t>
      </w:r>
      <w:r>
        <w:rPr>
          <w:i/>
        </w:rPr>
        <w:t xml:space="preserve">Bluetoth Low Energy </w:t>
      </w:r>
      <w:r>
        <w:t>(BLE).</w:t>
      </w:r>
      <w:r w:rsidR="006B038C">
        <w:t xml:space="preserve"> </w:t>
      </w:r>
      <w:r w:rsidR="00914081">
        <w:t>BLE atau Bluetooth v4.0 adalah versi terbaru dari Bluetooth</w:t>
      </w:r>
      <w:r w:rsidR="00035198">
        <w:t>,</w:t>
      </w:r>
      <w:r w:rsidR="00914081">
        <w:t xml:space="preserve"> dimana pada</w:t>
      </w:r>
      <w:r w:rsidR="00035198">
        <w:t xml:space="preserve"> versi ini memperbaiki kelemahan pada bluetooth versi sebelumnya. </w:t>
      </w:r>
      <w:r w:rsidR="0011447D">
        <w:t xml:space="preserve">Salah satu kelemahannya </w:t>
      </w:r>
      <w:r w:rsidR="00035198">
        <w:t xml:space="preserve">adalah waktu </w:t>
      </w:r>
      <w:r w:rsidR="00035198">
        <w:rPr>
          <w:i/>
        </w:rPr>
        <w:t>scan</w:t>
      </w:r>
      <w:r w:rsidR="00035198">
        <w:t xml:space="preserve"> yang sangat lama. </w:t>
      </w:r>
      <w:r w:rsidR="00035198">
        <w:fldChar w:fldCharType="begin" w:fldLock="1"/>
      </w:r>
      <w:r w:rsidR="006C4038">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rsidR="00035198">
        <w:fldChar w:fldCharType="separate"/>
      </w:r>
      <w:r w:rsidR="00035198" w:rsidRPr="00035198">
        <w:rPr>
          <w:noProof/>
        </w:rPr>
        <w:t>(Heydon and Hunn, 2012)</w:t>
      </w:r>
      <w:r w:rsidR="00035198">
        <w:fldChar w:fldCharType="end"/>
      </w:r>
      <w:r w:rsidR="00035198">
        <w:t xml:space="preserve">. Keunggulan lain dari BLE adalah ukuran perangkat yang kecil, bekerja menggunakan baterai yang dapat bertahan berbulan-bulan bahkan </w:t>
      </w:r>
      <w:r w:rsidR="00CE5A9D">
        <w:t>ber</w:t>
      </w:r>
      <w:r w:rsidR="00035198">
        <w:t>tahun</w:t>
      </w:r>
      <w:r w:rsidR="00CE5A9D">
        <w:t>-tahun</w:t>
      </w:r>
      <w:r w:rsidR="00035198">
        <w:t>, harganya yang murah serta didesain untuk komunikasi “</w:t>
      </w:r>
      <w:r w:rsidR="00035198">
        <w:rPr>
          <w:i/>
        </w:rPr>
        <w:t>machine-to-machine</w:t>
      </w:r>
      <w:r w:rsidR="00035198">
        <w:t>”</w:t>
      </w:r>
      <w:r w:rsidR="006C4038">
        <w:t xml:space="preserve"> dan mudah </w:t>
      </w:r>
      <w:r w:rsidR="004A78F9">
        <w:t xml:space="preserve">untuk </w:t>
      </w:r>
      <w:r w:rsidR="006C4038">
        <w:t>digunakan</w:t>
      </w:r>
      <w:r w:rsidR="00035198">
        <w:t>.</w:t>
      </w:r>
      <w:r w:rsidR="006C4038">
        <w:t xml:space="preserve"> </w:t>
      </w:r>
      <w:r w:rsidR="006C4038">
        <w:fldChar w:fldCharType="begin" w:fldLock="1"/>
      </w:r>
      <w:r w:rsidR="004A78F9">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sidR="006C4038">
        <w:fldChar w:fldCharType="separate"/>
      </w:r>
      <w:r w:rsidR="006C4038" w:rsidRPr="006C4038">
        <w:rPr>
          <w:noProof/>
        </w:rPr>
        <w:t xml:space="preserve">(Faragher </w:t>
      </w:r>
      <w:r w:rsidR="004A78F9">
        <w:rPr>
          <w:noProof/>
        </w:rPr>
        <w:t>dan</w:t>
      </w:r>
      <w:r w:rsidR="006C4038" w:rsidRPr="006C4038">
        <w:rPr>
          <w:noProof/>
        </w:rPr>
        <w:t xml:space="preserve"> Harle, 2015)</w:t>
      </w:r>
      <w:r w:rsidR="006C4038">
        <w:fldChar w:fldCharType="end"/>
      </w:r>
      <w:r w:rsidR="006C4038">
        <w:t>.</w:t>
      </w:r>
      <w:r w:rsidR="004A78F9">
        <w:t xml:space="preserve"> Penggunaan teknologi BLE dan metode </w:t>
      </w:r>
      <w:r w:rsidR="004A78F9">
        <w:rPr>
          <w:i/>
        </w:rPr>
        <w:t>fingerprinting</w:t>
      </w:r>
      <w:r w:rsidR="004A78F9">
        <w:t xml:space="preserve"> saat ini menggunakan konsep </w:t>
      </w:r>
      <w:r w:rsidR="004A78F9">
        <w:rPr>
          <w:i/>
        </w:rPr>
        <w:t>Device Based Localization</w:t>
      </w:r>
      <w:r w:rsidR="004A78F9">
        <w:t xml:space="preserve"> (DBL), yakni sebuah konsep dimana perangkat yang dilacak atau dicari lokasinya secara aktif melakukan </w:t>
      </w:r>
      <w:r w:rsidR="004A78F9">
        <w:rPr>
          <w:i/>
        </w:rPr>
        <w:t>scanning</w:t>
      </w:r>
      <w:r w:rsidR="004A78F9">
        <w:t xml:space="preserve"> terhadap </w:t>
      </w:r>
      <w:r w:rsidR="004A78F9" w:rsidRPr="004A78F9">
        <w:rPr>
          <w:i/>
        </w:rPr>
        <w:t>anchor point</w:t>
      </w:r>
      <w:r w:rsidR="004A78F9">
        <w:t xml:space="preserve"> sekaligus melakukan proses interpretasi pola sinyal menjadi nama lokasi. </w:t>
      </w:r>
      <w:r w:rsidR="004A78F9">
        <w:fldChar w:fldCharType="begin" w:fldLock="1"/>
      </w:r>
      <w:r w:rsidR="007423B2">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4A78F9">
        <w:fldChar w:fldCharType="separate"/>
      </w:r>
      <w:r w:rsidR="004A78F9" w:rsidRPr="004A78F9">
        <w:rPr>
          <w:noProof/>
        </w:rPr>
        <w:t>(Zafari, Gkelias and Leung, 2017)</w:t>
      </w:r>
      <w:r w:rsidR="004A78F9">
        <w:fldChar w:fldCharType="end"/>
      </w:r>
      <w:r w:rsidR="004A78F9">
        <w:t>. Konsep</w:t>
      </w:r>
      <w:r w:rsidR="00C93C3A">
        <w:t xml:space="preserve"> ini tidak cocok digunakan pada kondisi dimana objek yang dilacak tidak dibolehkan atau tidak memungkinkan membawa perangkat yang dapat melakukan pemindaian aktif (contoh: </w:t>
      </w:r>
      <w:r w:rsidR="00C93C3A">
        <w:rPr>
          <w:i/>
        </w:rPr>
        <w:t>smartphone</w:t>
      </w:r>
      <w:r w:rsidR="00C93C3A">
        <w:t xml:space="preserve">) seperti pada rumah sakit jiwa, penjara, dsb. </w:t>
      </w:r>
      <w:r w:rsidR="00BB4373">
        <w:t xml:space="preserve">Konsep lain yang dapat digunakan </w:t>
      </w:r>
      <w:r w:rsidR="00C93C3A">
        <w:t xml:space="preserve">adalah konsep </w:t>
      </w:r>
      <w:r w:rsidR="00C93C3A">
        <w:rPr>
          <w:i/>
        </w:rPr>
        <w:t xml:space="preserve">Monitor Based Localization </w:t>
      </w:r>
      <w:r w:rsidR="00C93C3A">
        <w:t>(MBL). K</w:t>
      </w:r>
      <w:r w:rsidR="00BB4373">
        <w:t>ons</w:t>
      </w:r>
      <w:r w:rsidR="00C93C3A">
        <w:t xml:space="preserve">ep MBL adalah konsep dimana perangkat yang dilacak </w:t>
      </w:r>
      <w:r w:rsidR="00185D42">
        <w:t>hanya secara pasif memancarkan sinyal secara simultan</w:t>
      </w:r>
      <w:r w:rsidR="00C93C3A">
        <w:t xml:space="preserve">. </w:t>
      </w:r>
      <w:r w:rsidR="007423B2">
        <w:t xml:space="preserve">Sedangkan komponen lain yang akan </w:t>
      </w:r>
      <w:r w:rsidR="00BB4373">
        <w:t>melakukan proses penentuan lokasi</w:t>
      </w:r>
      <w:r w:rsidR="007423B2">
        <w:t xml:space="preserve">. </w:t>
      </w:r>
      <w:r w:rsidR="007423B2">
        <w:fldChar w:fldCharType="begin" w:fldLock="1"/>
      </w:r>
      <w:r w:rsidR="007423B2">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operties":{"noteIndex":0},"schema":"https://github.com/citation-style-language/schema/raw/master/csl-citation.json"}</w:instrText>
      </w:r>
      <w:r w:rsidR="007423B2">
        <w:fldChar w:fldCharType="separate"/>
      </w:r>
      <w:r w:rsidR="007423B2" w:rsidRPr="007423B2">
        <w:rPr>
          <w:noProof/>
        </w:rPr>
        <w:t>(Zafari, Gkelias and Leung, 2017)</w:t>
      </w:r>
      <w:r w:rsidR="007423B2">
        <w:fldChar w:fldCharType="end"/>
      </w:r>
      <w:r w:rsidR="007423B2">
        <w:t xml:space="preserve">. </w:t>
      </w:r>
      <w:r w:rsidR="00185D42">
        <w:t xml:space="preserve"> </w:t>
      </w:r>
    </w:p>
    <w:p w14:paraId="60B1645B" w14:textId="16D10E18" w:rsidR="00BB4373" w:rsidRPr="0035068A" w:rsidRDefault="00CA3CFD" w:rsidP="00EB54DB">
      <w:pPr>
        <w:pStyle w:val="BodyTextFirstIndent"/>
      </w:pPr>
      <w:r>
        <w:t xml:space="preserve">Berdasarkan </w:t>
      </w:r>
      <w:r w:rsidR="00BB4373">
        <w:t>pembahasan</w:t>
      </w:r>
      <w:r>
        <w:t xml:space="preserve"> diatas, maka penulis melakukan penelitian </w:t>
      </w:r>
      <w:r w:rsidR="00BB4373">
        <w:rPr>
          <w:i/>
        </w:rPr>
        <w:t xml:space="preserve">indoor </w:t>
      </w:r>
      <w:r w:rsidR="00BB4373" w:rsidRPr="00BB4373">
        <w:rPr>
          <w:i/>
        </w:rPr>
        <w:t>localization</w:t>
      </w:r>
      <w:r w:rsidR="00BB4373">
        <w:t xml:space="preserve"> dengan metode </w:t>
      </w:r>
      <w:r w:rsidR="00BB4373">
        <w:rPr>
          <w:i/>
        </w:rPr>
        <w:t>fingerprinting</w:t>
      </w:r>
      <w:r w:rsidR="001B3B88">
        <w:t xml:space="preserve"> menggunakan t</w:t>
      </w:r>
      <w:r w:rsidR="00BB4373">
        <w:t xml:space="preserve">eknologi </w:t>
      </w:r>
      <w:r w:rsidR="00BB4373">
        <w:rPr>
          <w:i/>
        </w:rPr>
        <w:t>Bluetooth Low Energy</w:t>
      </w:r>
      <w:r w:rsidR="00BB4373">
        <w:t xml:space="preserve">. Penelitian ini menggunakan 3 komponen. </w:t>
      </w:r>
      <w:r w:rsidR="001B3B88">
        <w:t>Komponen pertama</w:t>
      </w:r>
      <w:r w:rsidR="00BB4373">
        <w:t xml:space="preserve"> sebagai perangkat yang dilacak, penulis menggunakan </w:t>
      </w:r>
      <w:r w:rsidR="00BB4373">
        <w:rPr>
          <w:i/>
        </w:rPr>
        <w:t xml:space="preserve">passive tag </w:t>
      </w:r>
      <w:r w:rsidR="00BB4373">
        <w:t xml:space="preserve">yang akan memancarkan sinyal bluetooth secara terus menerus. Komponen yang kedua adalah perangkat yang </w:t>
      </w:r>
      <w:r w:rsidR="001B3B88">
        <w:t>berperan</w:t>
      </w:r>
      <w:r w:rsidR="00BB4373">
        <w:t xml:space="preserve"> sebagai </w:t>
      </w:r>
      <w:r w:rsidR="00BB4373">
        <w:rPr>
          <w:i/>
        </w:rPr>
        <w:t xml:space="preserve">anchor point </w:t>
      </w:r>
      <w:r w:rsidR="00BB4373">
        <w:t xml:space="preserve">yang akan menangkap sinyal bluetooth yang dipancarkan oleh </w:t>
      </w:r>
      <w:r w:rsidR="00BB4373" w:rsidRPr="00694E3E">
        <w:rPr>
          <w:i/>
        </w:rPr>
        <w:t>passive</w:t>
      </w:r>
      <w:r w:rsidR="00BB4373">
        <w:t xml:space="preserve"> </w:t>
      </w:r>
      <w:r w:rsidR="00BB4373" w:rsidRPr="00E965F4">
        <w:rPr>
          <w:i/>
        </w:rPr>
        <w:t xml:space="preserve">tag </w:t>
      </w:r>
      <w:r w:rsidR="00BB4373">
        <w:t xml:space="preserve">kemudian mengirimkan data RSSI-nya menuju server. Komponen ketiga adalah server yang akan menerima data RSSI dari </w:t>
      </w:r>
      <w:r w:rsidR="00BB4373" w:rsidRPr="006B295C">
        <w:rPr>
          <w:i/>
        </w:rPr>
        <w:t>anchor point</w:t>
      </w:r>
      <w:r w:rsidR="00BB4373">
        <w:t xml:space="preserve"> untuk diinterpretasikan menjadi lokasi ruangan menggunakan algoritma KNN berdasarkan </w:t>
      </w:r>
      <w:r w:rsidR="00BB4373" w:rsidRPr="0035068A">
        <w:rPr>
          <w:i/>
        </w:rPr>
        <w:t>data training</w:t>
      </w:r>
      <w:r w:rsidR="00BB4373">
        <w:t xml:space="preserve"> yang telah dikumpulkan sebelumnya.</w:t>
      </w:r>
      <w:r w:rsidR="001B3B88">
        <w:t xml:space="preserve"> </w:t>
      </w:r>
      <w:r w:rsidR="0035068A">
        <w:t>Cara kerja dari sistem yang akan penulis lakukan adalah pertama,</w:t>
      </w:r>
      <w:r w:rsidR="0035068A" w:rsidRPr="0035068A">
        <w:rPr>
          <w:i/>
        </w:rPr>
        <w:t xml:space="preserve"> anchor point</w:t>
      </w:r>
      <w:r w:rsidR="0035068A">
        <w:t xml:space="preserve"> akan menangkap sinyal yang dipancarkan oleh </w:t>
      </w:r>
      <w:r w:rsidR="0035068A">
        <w:rPr>
          <w:i/>
        </w:rPr>
        <w:t>passive tag</w:t>
      </w:r>
      <w:r w:rsidR="0035068A">
        <w:t xml:space="preserve">. Kemudian, data RSSI dari perangkat </w:t>
      </w:r>
      <w:r w:rsidR="0035068A">
        <w:rPr>
          <w:i/>
        </w:rPr>
        <w:t>passive tag</w:t>
      </w:r>
      <w:r w:rsidR="0035068A">
        <w:t xml:space="preserve"> akan dikirim oleh </w:t>
      </w:r>
      <w:r w:rsidR="0035068A">
        <w:rPr>
          <w:i/>
        </w:rPr>
        <w:t xml:space="preserve">anchor point </w:t>
      </w:r>
      <w:r w:rsidR="0035068A">
        <w:t xml:space="preserve">menuju server. Selanjutnya, server mengklasifikasikan data RSSI dari beberapa </w:t>
      </w:r>
      <w:r w:rsidR="0035068A">
        <w:rPr>
          <w:i/>
        </w:rPr>
        <w:t>anchor point</w:t>
      </w:r>
      <w:r w:rsidR="0035068A">
        <w:t xml:space="preserve"> berdasarkan </w:t>
      </w:r>
      <w:r w:rsidR="0035068A">
        <w:rPr>
          <w:i/>
        </w:rPr>
        <w:t>data training</w:t>
      </w:r>
      <w:r w:rsidR="0035068A">
        <w:t xml:space="preserve"> menggunakan algoritma KNN. Hasil dari klasifikasi adalah nama lokasi dimana perangkat </w:t>
      </w:r>
      <w:r w:rsidR="0035068A">
        <w:rPr>
          <w:i/>
        </w:rPr>
        <w:t>passive tag</w:t>
      </w:r>
      <w:r w:rsidR="0035068A">
        <w:t xml:space="preserve"> berada.</w:t>
      </w:r>
    </w:p>
    <w:p w14:paraId="16B442F1" w14:textId="0B4E5427" w:rsidR="005B7834" w:rsidRDefault="005B7834" w:rsidP="0073645E">
      <w:pPr>
        <w:pStyle w:val="Heading2"/>
      </w:pPr>
      <w:bookmarkStart w:id="16" w:name="_Toc25999884"/>
      <w:r w:rsidRPr="005D48D2">
        <w:t xml:space="preserve">Rumusan </w:t>
      </w:r>
      <w:r w:rsidR="0073645E">
        <w:rPr>
          <w:lang w:val="en-US"/>
        </w:rPr>
        <w:t>M</w:t>
      </w:r>
      <w:r w:rsidRPr="005D48D2">
        <w:t>asalah</w:t>
      </w:r>
      <w:bookmarkEnd w:id="16"/>
    </w:p>
    <w:p w14:paraId="79FDB9E8" w14:textId="47C04B2E" w:rsidR="00477A48" w:rsidRDefault="00477A48" w:rsidP="00BE4EC7">
      <w:pPr>
        <w:pStyle w:val="ListNumber"/>
        <w:tabs>
          <w:tab w:val="clear" w:pos="340"/>
        </w:tabs>
      </w:pPr>
      <w:r>
        <w:rPr>
          <w:lang w:val="id-ID"/>
        </w:rPr>
        <w:t xml:space="preserve">Bagaimana implementasi pelacakan lokasi dalam gedung menggunakan metode </w:t>
      </w:r>
      <w:r>
        <w:rPr>
          <w:i/>
          <w:lang w:val="id-ID"/>
        </w:rPr>
        <w:t xml:space="preserve">fingerprinting </w:t>
      </w:r>
      <w:r>
        <w:rPr>
          <w:lang w:val="id-ID"/>
        </w:rPr>
        <w:t>dengan Bluetooth Low Energy?</w:t>
      </w:r>
    </w:p>
    <w:p w14:paraId="3D915ED7" w14:textId="22998D6B" w:rsidR="00745A85" w:rsidRDefault="00477A48" w:rsidP="00BE4EC7">
      <w:pPr>
        <w:pStyle w:val="ListNumber"/>
        <w:tabs>
          <w:tab w:val="clear" w:pos="340"/>
        </w:tabs>
      </w:pPr>
      <w:r>
        <w:rPr>
          <w:lang w:val="id-ID"/>
        </w:rPr>
        <w:t xml:space="preserve">Bagaimana implementasi </w:t>
      </w:r>
      <w:r>
        <w:rPr>
          <w:i/>
          <w:lang w:val="id-ID"/>
        </w:rPr>
        <w:t>passive scanning</w:t>
      </w:r>
      <w:r>
        <w:rPr>
          <w:lang w:val="id-ID"/>
        </w:rPr>
        <w:t xml:space="preserve"> dalam pelacakan lokasi dalam gedung?</w:t>
      </w:r>
    </w:p>
    <w:p w14:paraId="20CCBF82" w14:textId="77D30B26" w:rsidR="00BE4EC7" w:rsidRDefault="00BE4EC7" w:rsidP="00BE4EC7">
      <w:pPr>
        <w:pStyle w:val="ListNumber"/>
        <w:tabs>
          <w:tab w:val="clear" w:pos="340"/>
        </w:tabs>
      </w:pPr>
      <w:r>
        <w:t xml:space="preserve">Bagaimana implementasi pengujian </w:t>
      </w:r>
      <w:r>
        <w:rPr>
          <w:lang w:val="id-ID"/>
        </w:rPr>
        <w:t>pelacakan lokasi dalam gedung</w:t>
      </w:r>
      <w:r>
        <w:t>?</w:t>
      </w:r>
    </w:p>
    <w:p w14:paraId="0BB258FB" w14:textId="718B0224" w:rsidR="00CD3744" w:rsidRPr="00F22161"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540C3B79" w14:textId="77777777" w:rsidR="005B7834" w:rsidRDefault="005B7834" w:rsidP="005B7834">
      <w:pPr>
        <w:pStyle w:val="Heading2"/>
      </w:pPr>
      <w:bookmarkStart w:id="17" w:name="_Toc25999885"/>
      <w:r>
        <w:lastRenderedPageBreak/>
        <w:t>Tujuan</w:t>
      </w:r>
      <w:bookmarkEnd w:id="17"/>
    </w:p>
    <w:p w14:paraId="03FB445C" w14:textId="77777777" w:rsidR="00B21401" w:rsidRDefault="00B21401" w:rsidP="00B21401">
      <w:pPr>
        <w:pStyle w:val="BodyTextFirstIndent"/>
        <w:ind w:firstLine="426"/>
      </w:pPr>
      <w:r>
        <w:t>Tujuan dari dilakukannya penelitian ini adalah :</w:t>
      </w:r>
    </w:p>
    <w:p w14:paraId="597A1F4A" w14:textId="4E0B4303" w:rsidR="00B21401" w:rsidRDefault="00B21401" w:rsidP="00B21401">
      <w:pPr>
        <w:pStyle w:val="BodyTextFirstIndent"/>
        <w:numPr>
          <w:ilvl w:val="6"/>
          <w:numId w:val="5"/>
        </w:numPr>
        <w:ind w:left="426"/>
      </w:pPr>
      <w:r>
        <w:t xml:space="preserve">Mengimplementasikan </w:t>
      </w:r>
      <w:r w:rsidR="00477A48">
        <w:t xml:space="preserve">pelacakan lokasi dalam gedung menggunakan </w:t>
      </w:r>
      <w:r>
        <w:t xml:space="preserve">metode </w:t>
      </w:r>
      <w:r w:rsidR="00912D62" w:rsidRPr="00912D62">
        <w:rPr>
          <w:i/>
        </w:rPr>
        <w:t>fingerprinting</w:t>
      </w:r>
      <w:r>
        <w:t xml:space="preserve"> dengan Bluetooth Low Energy</w:t>
      </w:r>
    </w:p>
    <w:p w14:paraId="3D0F379E" w14:textId="57504F7A" w:rsidR="00B21401" w:rsidRDefault="00B21401" w:rsidP="00B21401">
      <w:pPr>
        <w:pStyle w:val="BodyTextFirstIndent"/>
        <w:numPr>
          <w:ilvl w:val="6"/>
          <w:numId w:val="5"/>
        </w:numPr>
        <w:ind w:left="426"/>
      </w:pPr>
      <w:r>
        <w:t xml:space="preserve">Mengimplementasikan </w:t>
      </w:r>
      <w:r w:rsidR="00477A48">
        <w:rPr>
          <w:i/>
        </w:rPr>
        <w:t>passive scanning</w:t>
      </w:r>
      <w:r w:rsidR="00477A48">
        <w:t xml:space="preserve"> pada pelacakan lokasi dalam gedung</w:t>
      </w:r>
    </w:p>
    <w:p w14:paraId="705B9FD5" w14:textId="6C3578B7" w:rsidR="005B7834" w:rsidRPr="00477A48" w:rsidRDefault="00B21401" w:rsidP="00B21401">
      <w:pPr>
        <w:pStyle w:val="BodyTextFirstIndent"/>
        <w:numPr>
          <w:ilvl w:val="6"/>
          <w:numId w:val="5"/>
        </w:numPr>
        <w:ind w:left="426"/>
        <w:rPr>
          <w:lang w:val="en-US"/>
        </w:rPr>
      </w:pPr>
      <w:r>
        <w:t xml:space="preserve">Mengimplementasikan pengujian pelacakan lokasi dalam </w:t>
      </w:r>
      <w:r w:rsidR="00477A48">
        <w:t>gedung</w:t>
      </w:r>
      <w:r>
        <w:t xml:space="preserve"> </w:t>
      </w:r>
    </w:p>
    <w:p w14:paraId="5A650488" w14:textId="70A1795D" w:rsidR="00477A48" w:rsidRDefault="00477A48" w:rsidP="00B21401">
      <w:pPr>
        <w:pStyle w:val="BodyTextFirstIndent"/>
        <w:numPr>
          <w:ilvl w:val="6"/>
          <w:numId w:val="5"/>
        </w:numPr>
        <w:ind w:left="426"/>
        <w:rPr>
          <w:lang w:val="en-US"/>
        </w:rPr>
      </w:pPr>
      <w:r>
        <w:t>Mengetahui akurasi dari implementasi pelacakan lokasi dalam gedung</w:t>
      </w:r>
    </w:p>
    <w:p w14:paraId="060FA645" w14:textId="77777777" w:rsidR="005B7834" w:rsidRDefault="005B7834" w:rsidP="005B7834">
      <w:pPr>
        <w:pStyle w:val="Heading2"/>
      </w:pPr>
      <w:bookmarkStart w:id="18" w:name="_Toc25999886"/>
      <w:r>
        <w:t>Manfaat</w:t>
      </w:r>
      <w:bookmarkEnd w:id="18"/>
    </w:p>
    <w:p w14:paraId="216A4A28" w14:textId="15AF98C8" w:rsidR="005B7834" w:rsidRDefault="008F00D6" w:rsidP="005664E2">
      <w:pPr>
        <w:pStyle w:val="BodyTextFirstIndent"/>
        <w:rPr>
          <w:lang w:val="en-US"/>
        </w:rPr>
      </w:pPr>
      <w:r>
        <w:t>Manfaat dilakukannya penelitian ini adalah sebagai sebuah solusi alternatif dalam bidang pelacakan pasien</w:t>
      </w:r>
      <w:r w:rsidR="00E730EF">
        <w:t xml:space="preserve"> seperti</w:t>
      </w:r>
      <w:r w:rsidR="005C6317">
        <w:t xml:space="preserve"> rumah sakit jiwa</w:t>
      </w:r>
      <w:r>
        <w:t xml:space="preserve"> sehingga staff rumah sakit tidak perlu mencari secara manual lokasi pasien dalam sebuah rumah sakit.</w:t>
      </w:r>
    </w:p>
    <w:p w14:paraId="05ABB701" w14:textId="5228B576" w:rsidR="005B7834" w:rsidRPr="005D48D2" w:rsidRDefault="0073645E" w:rsidP="005B7834">
      <w:pPr>
        <w:pStyle w:val="Heading2"/>
      </w:pPr>
      <w:bookmarkStart w:id="19" w:name="_Toc25999887"/>
      <w:r>
        <w:t xml:space="preserve">Batasan </w:t>
      </w:r>
      <w:r>
        <w:rPr>
          <w:lang w:val="en-US"/>
        </w:rPr>
        <w:t>M</w:t>
      </w:r>
      <w:r w:rsidR="005B7834" w:rsidRPr="005D48D2">
        <w:t>asalah</w:t>
      </w:r>
      <w:bookmarkEnd w:id="19"/>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70D1D703" w14:textId="533B1C9F" w:rsidR="005C6317" w:rsidRDefault="005C6317" w:rsidP="00FF7AE6">
      <w:pPr>
        <w:pStyle w:val="BodyTextFirstIndent"/>
        <w:numPr>
          <w:ilvl w:val="6"/>
          <w:numId w:val="5"/>
        </w:numPr>
        <w:ind w:left="426"/>
      </w:pPr>
      <w:r>
        <w:t xml:space="preserve">Mekanisme yang digunakan adalah </w:t>
      </w:r>
      <w:r w:rsidRPr="005C6317">
        <w:rPr>
          <w:i/>
        </w:rPr>
        <w:t>passive scanning</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20" w:name="_Toc25999888"/>
      <w:r>
        <w:rPr>
          <w:lang w:val="en-US"/>
        </w:rPr>
        <w:t>Sistematika P</w:t>
      </w:r>
      <w:r w:rsidR="00743149">
        <w:rPr>
          <w:lang w:val="en-US"/>
        </w:rPr>
        <w:t>embahasan</w:t>
      </w:r>
      <w:bookmarkEnd w:id="20"/>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77777777" w:rsidR="0028749A" w:rsidRDefault="0028749A" w:rsidP="0028749A">
      <w:pPr>
        <w:pStyle w:val="BodyTextFirstIndent"/>
        <w:ind w:left="284" w:firstLine="0"/>
      </w:pPr>
      <w:r>
        <w:rPr>
          <w:b/>
        </w:rPr>
        <w:tab/>
      </w:r>
      <w:r>
        <w:t>Bab ini menjelaskan tentang pendahuluan yang meliputi latar belakang permasalahan, rumusan masalah, batasan masalah, tujuan, manfaat dan sistematika penulisan pada tugas akhir ini.</w:t>
      </w:r>
    </w:p>
    <w:p w14:paraId="6FB82208" w14:textId="77777777" w:rsidR="0028749A" w:rsidRDefault="0028749A" w:rsidP="0028749A">
      <w:pPr>
        <w:pStyle w:val="BodyTextFirstIndent"/>
        <w:ind w:left="284" w:firstLine="0"/>
        <w:rPr>
          <w:b/>
        </w:rPr>
      </w:pPr>
      <w:r>
        <w:rPr>
          <w:b/>
        </w:rPr>
        <w:t>BAB II LANDASAN KEPUSTAKAAN</w:t>
      </w:r>
    </w:p>
    <w:p w14:paraId="05FE72D0" w14:textId="77777777" w:rsidR="0028749A" w:rsidRDefault="0028749A" w:rsidP="0028749A">
      <w:pPr>
        <w:pStyle w:val="BodyTextFirstIndent"/>
        <w:ind w:left="284" w:firstLine="0"/>
      </w:pPr>
      <w:r>
        <w:tab/>
        <w:t>Bab ini menjelaskan tentang teori-teori pemecahan masalah yang digunakan sebagai pendukung segala sesuatu yang berhubungan dengan topik penelitian ini.</w:t>
      </w:r>
    </w:p>
    <w:p w14:paraId="0D874A3E" w14:textId="77777777" w:rsidR="0028749A" w:rsidRDefault="0028749A" w:rsidP="0028749A">
      <w:pPr>
        <w:pStyle w:val="BodyTextFirstIndent"/>
        <w:ind w:left="284" w:firstLine="0"/>
        <w:rPr>
          <w:b/>
        </w:rPr>
      </w:pPr>
      <w:r>
        <w:rPr>
          <w:b/>
        </w:rPr>
        <w:t>BAB III METODOLOGI</w:t>
      </w:r>
    </w:p>
    <w:p w14:paraId="1A37D43D" w14:textId="77777777" w:rsidR="0028749A" w:rsidRDefault="0028749A" w:rsidP="0028749A">
      <w:pPr>
        <w:pStyle w:val="BodyTextFirstIndent"/>
        <w:ind w:left="284" w:firstLine="0"/>
      </w:pPr>
      <w:r>
        <w:tab/>
        <w:t>Bab ini menjelaskan mengenai rancangan sistem dan juga alur yang akan menunjang keberhasilan penelitian ini dan agar dapat diimplementasikan di dalam sistem dengan mengacu pada teori-teori pendukung dan metode yang telah dijabarkan sebelumnya.</w:t>
      </w:r>
    </w:p>
    <w:p w14:paraId="6AD5E5F9" w14:textId="77777777" w:rsidR="0028749A" w:rsidRDefault="0028749A" w:rsidP="0028749A">
      <w:pPr>
        <w:pStyle w:val="BodyTextFirstIndent"/>
        <w:ind w:left="284" w:firstLine="0"/>
        <w:rPr>
          <w:b/>
        </w:rPr>
      </w:pPr>
      <w:r>
        <w:rPr>
          <w:b/>
        </w:rPr>
        <w:t>BAB IV PERANCANGAN</w:t>
      </w:r>
    </w:p>
    <w:p w14:paraId="2AE47C0B" w14:textId="77777777" w:rsidR="0028749A" w:rsidRDefault="0028749A" w:rsidP="0028749A">
      <w:pPr>
        <w:pStyle w:val="BodyTextFirstIndent"/>
        <w:ind w:left="284" w:firstLine="0"/>
      </w:pPr>
      <w:r>
        <w:lastRenderedPageBreak/>
        <w:tab/>
        <w:t>Bab ini menjelaskan tentang perancangan sistem yang akan diimplementasikan dengan mengacu pada batasan-batasan masalah yang telah disebutkan diatas.</w:t>
      </w:r>
    </w:p>
    <w:p w14:paraId="1A776BC5" w14:textId="77777777" w:rsidR="0028749A" w:rsidRDefault="0028749A" w:rsidP="0028749A">
      <w:pPr>
        <w:pStyle w:val="BodyTextFirstIndent"/>
        <w:ind w:left="284" w:firstLine="0"/>
        <w:rPr>
          <w:b/>
        </w:rPr>
      </w:pPr>
      <w:r>
        <w:rPr>
          <w:b/>
        </w:rPr>
        <w:t>BAB V IMPLEMENTASI</w:t>
      </w:r>
    </w:p>
    <w:p w14:paraId="726E19C3" w14:textId="77777777" w:rsidR="0028749A" w:rsidRDefault="0028749A" w:rsidP="0028749A">
      <w:pPr>
        <w:pStyle w:val="BodyTextFirstIndent"/>
        <w:ind w:left="284" w:firstLine="0"/>
      </w:pPr>
      <w:r>
        <w:tab/>
        <w:t>Pada bab ini akan dijelaskan tentang pengimplementasian sistem sesuai dengan spesifikasi, perancangan dan tujuan dari sistem yang dibuat.</w:t>
      </w:r>
    </w:p>
    <w:p w14:paraId="3E7F3B8A" w14:textId="77777777" w:rsidR="003B67BB" w:rsidRDefault="003B67BB" w:rsidP="0028749A">
      <w:pPr>
        <w:pStyle w:val="BodyTextFirstIndent"/>
        <w:ind w:left="284" w:firstLine="0"/>
      </w:pPr>
    </w:p>
    <w:p w14:paraId="321BFDB7" w14:textId="77777777" w:rsidR="003B67BB" w:rsidRDefault="003B67BB" w:rsidP="0028749A">
      <w:pPr>
        <w:pStyle w:val="BodyTextFirstIndent"/>
        <w:ind w:left="284" w:firstLine="0"/>
      </w:pPr>
    </w:p>
    <w:p w14:paraId="04DF4CB3" w14:textId="77777777" w:rsidR="0028749A" w:rsidRDefault="0028749A" w:rsidP="0028749A">
      <w:pPr>
        <w:pStyle w:val="BodyTextFirstIndent"/>
        <w:ind w:left="284" w:firstLine="0"/>
        <w:rPr>
          <w:b/>
        </w:rPr>
      </w:pPr>
      <w:r>
        <w:rPr>
          <w:b/>
        </w:rPr>
        <w:t>BAB VI PENGUJIAN</w:t>
      </w:r>
    </w:p>
    <w:p w14:paraId="058E1013" w14:textId="77777777" w:rsidR="0028749A" w:rsidRDefault="0028749A" w:rsidP="0028749A">
      <w:pPr>
        <w:pStyle w:val="BodyTextFirstIndent"/>
        <w:ind w:left="284" w:firstLine="0"/>
      </w:pPr>
      <w:r>
        <w:tab/>
        <w:t>Bab ini akan menjelaskan tentang pengujian yang dilakukan terhadap sistem serta menganalisis hasil dari pengujian yang telah dilakukan</w:t>
      </w:r>
    </w:p>
    <w:p w14:paraId="360B605A" w14:textId="77777777" w:rsidR="0028749A" w:rsidRDefault="0028749A" w:rsidP="0028749A">
      <w:pPr>
        <w:pStyle w:val="BodyTextFirstIndent"/>
        <w:ind w:left="284" w:firstLine="0"/>
        <w:rPr>
          <w:b/>
        </w:rPr>
      </w:pPr>
      <w:r>
        <w:rPr>
          <w:b/>
        </w:rPr>
        <w:t>BAB VII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77777777" w:rsidR="00C533E2" w:rsidRDefault="00454EEA" w:rsidP="00086E8C">
      <w:pPr>
        <w:pStyle w:val="Heading1"/>
        <w:rPr>
          <w:lang w:val="en-US"/>
        </w:rPr>
      </w:pPr>
      <w:bookmarkStart w:id="21" w:name="_Toc25999889"/>
      <w:r>
        <w:rPr>
          <w:lang w:val="en-US"/>
        </w:rPr>
        <w:lastRenderedPageBreak/>
        <w:t>LANDASAN KEPUSTAKAAN</w:t>
      </w:r>
      <w:bookmarkEnd w:id="21"/>
    </w:p>
    <w:p w14:paraId="2366B678" w14:textId="70681839" w:rsidR="00411BCC" w:rsidRPr="00BC6433" w:rsidRDefault="00BC6433" w:rsidP="00BC6433">
      <w:pPr>
        <w:pStyle w:val="BodyText"/>
        <w:tabs>
          <w:tab w:val="left" w:pos="426"/>
        </w:tabs>
      </w:pPr>
      <w:r>
        <w:rPr>
          <w:lang w:val="en-US"/>
        </w:rPr>
        <w:tab/>
      </w:r>
      <w:r>
        <w:t>Pada Bab Land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22" w:name="_Toc25999890"/>
      <w:bookmarkStart w:id="23" w:name="_Toc402485260"/>
      <w:r>
        <w:t>Kajian Pustaka</w:t>
      </w:r>
      <w:bookmarkEnd w:id="22"/>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7107D97C" w:rsidR="00412E83" w:rsidRDefault="00412E83" w:rsidP="00412E83">
      <w:pPr>
        <w:pStyle w:val="Caption"/>
      </w:pPr>
      <w:r>
        <w:t xml:space="preserve">Tabel </w:t>
      </w:r>
      <w:r>
        <w:fldChar w:fldCharType="begin"/>
      </w:r>
      <w:r>
        <w:instrText xml:space="preserve"> STYLEREF 1 \s </w:instrText>
      </w:r>
      <w:r>
        <w:fldChar w:fldCharType="separate"/>
      </w:r>
      <w:r w:rsidR="00626720">
        <w:rPr>
          <w:noProof/>
        </w:rPr>
        <w:t>2</w:t>
      </w:r>
      <w:r>
        <w:fldChar w:fldCharType="end"/>
      </w:r>
      <w:r>
        <w:t>.</w:t>
      </w:r>
      <w:r>
        <w:fldChar w:fldCharType="begin"/>
      </w:r>
      <w:r>
        <w:instrText xml:space="preserve"> SEQ Tabel \* ARABIC \s 1 </w:instrText>
      </w:r>
      <w:r>
        <w:fldChar w:fldCharType="separate"/>
      </w:r>
      <w:r w:rsidR="00626720">
        <w:rPr>
          <w:noProof/>
        </w:rPr>
        <w:t>1</w:t>
      </w:r>
      <w:r>
        <w:fldChar w:fldCharType="end"/>
      </w:r>
      <w:r>
        <w:t xml:space="preserve"> Kajian Pustaka</w:t>
      </w:r>
    </w:p>
    <w:tbl>
      <w:tblPr>
        <w:tblStyle w:val="TableGrid"/>
        <w:tblW w:w="7905" w:type="dxa"/>
        <w:tblLook w:val="04A0" w:firstRow="1" w:lastRow="0" w:firstColumn="1" w:lastColumn="0" w:noHBand="0" w:noVBand="1"/>
      </w:tblPr>
      <w:tblGrid>
        <w:gridCol w:w="502"/>
        <w:gridCol w:w="2187"/>
        <w:gridCol w:w="1701"/>
        <w:gridCol w:w="1644"/>
        <w:gridCol w:w="1871"/>
      </w:tblGrid>
      <w:tr w:rsidR="00412E83" w14:paraId="2C88FCCC" w14:textId="77777777" w:rsidTr="00D816F5">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2187"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01"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644"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871"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D816F5">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2187" w:type="dxa"/>
          </w:tcPr>
          <w:p w14:paraId="39628164" w14:textId="0C92C5F3" w:rsidR="00412E83" w:rsidRPr="00AE41A1" w:rsidRDefault="00E352B4" w:rsidP="00AE41A1">
            <w:pPr>
              <w:pStyle w:val="BodyTextFirstIndent"/>
              <w:ind w:firstLine="0"/>
              <w:jc w:val="left"/>
              <w:rPr>
                <w:sz w:val="20"/>
                <w:szCs w:val="20"/>
              </w:rPr>
            </w:pPr>
            <w:r w:rsidRPr="00E352B4">
              <w:rPr>
                <w:sz w:val="20"/>
                <w:szCs w:val="20"/>
              </w:rPr>
              <w:t>Accurate Indoor Localization With Zero Start-up Cost</w:t>
            </w:r>
          </w:p>
        </w:tc>
        <w:tc>
          <w:tcPr>
            <w:tcW w:w="1701" w:type="dxa"/>
          </w:tcPr>
          <w:p w14:paraId="130AA9BB" w14:textId="00B5735E" w:rsidR="00412E83" w:rsidRPr="00AE41A1" w:rsidRDefault="00E352B4" w:rsidP="00E352B4">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ISBN":"9781450327831","abstract":"Recent years have seen the advent of new RF-localization sys- tems that demonstrate tens of centimeters of accuracy. However, such systems require either deployment of new infrastructure, or extensive fingerprinting of the environment through training or crowdsourcing, impeding their wide-scale adoption. We present Ubicarse, an accurate indoor localization system for commodity mobile devices, with no specialized infrastructure or fingerprinting. Ubicarse enables handheld devices to emulate large antenna arrays using a new formulation of Synthetic Aper- ture Radar (SAR). Past work on SAR requires measuring mechan- ically controlled device movement with millimeter precision, far beyond what commercial accelerometers can provide. In contrast, Ubicarse’s core contribution is the ability to perform SAR on hand- held devices twisted by their users along unknown paths. Ubicarse is not limited to localizing RF devices; it combines RF localiza- tion with stereo-vision algorithms to localize common objects with no RF source attached to them. We implement Ubicarse on a HP SplitX2 tablet and empirically demonstrate a median error of 39 cm in 3-D device localization and 17 cm in object geotagging in com- plex indoor settings. Categories","author":[{"dropping-particle":"","family":"Kumar","given":"Swarun","non-dropping-particle":"","parse-names":false,"suffix":""},{"dropping-particle":"","family":"Gil","given":"Stephanie","non-dropping-particle":"","parse-names":false,"suffix":""},{"dropping-particle":"","family":"Katabi","given":"Dina","non-dropping-particle":"","parse-names":false,"suffix":""},{"dropping-particle":"","family":"Rus","given":"Daniela","non-dropping-particle":"","parse-names":false,"suffix":""}],"id":"ITEM-1","issued":{"date-parts":[["2014"]]},"page":"483-494","title":"Accurate Indoor Localization With Zero Start-up Cost","type":"article-journal"},"uris":["http://www.mendeley.com/documents/?uuid=b2c75b5e-d8f7-4b45-a320-3c27e7d8b366"]}],"mendeley":{"formattedCitation":"(Kumar &lt;i&gt;et al.&lt;/i&gt;, 2014)","manualFormatting":"(Kumar et al., 2014)","plainTextFormattedCitation":"(Kumar et al., 2014)","previouslyFormattedCitation":"(Kumar &lt;i&gt;et al.&lt;/i&gt;, 2014)"},"properties":{"noteIndex":0},"schema":"https://github.com/citation-style-language/schema/raw/master/csl-citation.json"}</w:instrText>
            </w:r>
            <w:r>
              <w:rPr>
                <w:sz w:val="20"/>
                <w:szCs w:val="20"/>
              </w:rPr>
              <w:fldChar w:fldCharType="separate"/>
            </w:r>
            <w:r w:rsidRPr="00E352B4">
              <w:rPr>
                <w:noProof/>
                <w:sz w:val="20"/>
                <w:szCs w:val="20"/>
              </w:rPr>
              <w:t xml:space="preserve">(Kumar </w:t>
            </w:r>
            <w:r w:rsidRPr="00E352B4">
              <w:rPr>
                <w:i/>
                <w:noProof/>
                <w:sz w:val="20"/>
                <w:szCs w:val="20"/>
              </w:rPr>
              <w:t>et al.</w:t>
            </w:r>
            <w:r w:rsidRPr="00E352B4">
              <w:rPr>
                <w:noProof/>
                <w:sz w:val="20"/>
                <w:szCs w:val="20"/>
              </w:rPr>
              <w:t xml:space="preserve">, </w:t>
            </w:r>
            <w:r>
              <w:rPr>
                <w:noProof/>
                <w:sz w:val="20"/>
                <w:szCs w:val="20"/>
              </w:rPr>
              <w:t>2014</w:t>
            </w:r>
            <w:r w:rsidRPr="00E352B4">
              <w:rPr>
                <w:noProof/>
                <w:sz w:val="20"/>
                <w:szCs w:val="20"/>
              </w:rPr>
              <w:t>)</w:t>
            </w:r>
            <w:r>
              <w:rPr>
                <w:sz w:val="20"/>
                <w:szCs w:val="20"/>
              </w:rPr>
              <w:fldChar w:fldCharType="end"/>
            </w:r>
          </w:p>
        </w:tc>
        <w:tc>
          <w:tcPr>
            <w:tcW w:w="1644" w:type="dxa"/>
            <w:vAlign w:val="center"/>
          </w:tcPr>
          <w:p w14:paraId="1B1E1A97" w14:textId="28D89502" w:rsidR="00412E83" w:rsidRPr="00A4132C" w:rsidRDefault="00AE41A1" w:rsidP="00A4132C">
            <w:pPr>
              <w:pStyle w:val="BodyTextFirstIndent"/>
              <w:ind w:firstLine="0"/>
              <w:jc w:val="left"/>
              <w:rPr>
                <w:sz w:val="20"/>
                <w:szCs w:val="20"/>
              </w:rPr>
            </w:pPr>
            <w:r w:rsidRPr="00AE41A1">
              <w:rPr>
                <w:sz w:val="20"/>
                <w:szCs w:val="20"/>
              </w:rPr>
              <w:t xml:space="preserve">Implementasi </w:t>
            </w:r>
            <w:r w:rsidRPr="00AE41A1">
              <w:rPr>
                <w:i/>
                <w:sz w:val="20"/>
                <w:szCs w:val="20"/>
              </w:rPr>
              <w:t>Indoor Localization</w:t>
            </w:r>
            <w:r w:rsidR="00A4132C">
              <w:rPr>
                <w:sz w:val="20"/>
                <w:szCs w:val="20"/>
              </w:rPr>
              <w:t xml:space="preserve"> menggunakan metode </w:t>
            </w:r>
            <w:r w:rsidR="00A4132C">
              <w:rPr>
                <w:i/>
                <w:sz w:val="20"/>
                <w:szCs w:val="20"/>
              </w:rPr>
              <w:t>Angel of Arrival</w:t>
            </w:r>
            <w:r w:rsidR="00A4132C">
              <w:rPr>
                <w:sz w:val="20"/>
                <w:szCs w:val="20"/>
              </w:rPr>
              <w:t xml:space="preserve"> untuk interpretasi sinyal menjadi koordinat lokasi</w:t>
            </w:r>
          </w:p>
        </w:tc>
        <w:tc>
          <w:tcPr>
            <w:tcW w:w="1871" w:type="dxa"/>
          </w:tcPr>
          <w:p w14:paraId="6CEEDA69" w14:textId="0F26F33B" w:rsidR="00412E83" w:rsidRPr="00A4132C" w:rsidRDefault="00AE41A1" w:rsidP="00AE41A1">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sidR="00A4132C">
              <w:rPr>
                <w:i/>
                <w:sz w:val="20"/>
                <w:szCs w:val="20"/>
              </w:rPr>
              <w:t xml:space="preserve"> </w:t>
            </w:r>
            <w:r w:rsidR="00A4132C">
              <w:rPr>
                <w:sz w:val="20"/>
                <w:szCs w:val="20"/>
              </w:rPr>
              <w:t>untuk interpretasi sinyal menjadi nama lokasi</w:t>
            </w:r>
          </w:p>
        </w:tc>
      </w:tr>
      <w:tr w:rsidR="00E352B4" w14:paraId="623AEF1A" w14:textId="77777777" w:rsidTr="00D816F5">
        <w:tc>
          <w:tcPr>
            <w:tcW w:w="502" w:type="dxa"/>
          </w:tcPr>
          <w:p w14:paraId="0F32F572" w14:textId="09F3A399" w:rsidR="00E352B4" w:rsidRPr="00AE41A1" w:rsidRDefault="00E352B4" w:rsidP="00AE41A1">
            <w:pPr>
              <w:pStyle w:val="BodyTextFirstIndent"/>
              <w:ind w:firstLine="0"/>
              <w:jc w:val="left"/>
              <w:rPr>
                <w:sz w:val="20"/>
                <w:szCs w:val="20"/>
              </w:rPr>
            </w:pPr>
            <w:r>
              <w:rPr>
                <w:sz w:val="20"/>
                <w:szCs w:val="20"/>
              </w:rPr>
              <w:t>2.</w:t>
            </w:r>
          </w:p>
        </w:tc>
        <w:tc>
          <w:tcPr>
            <w:tcW w:w="2187" w:type="dxa"/>
          </w:tcPr>
          <w:p w14:paraId="30FEDBCD" w14:textId="365C09F3" w:rsidR="00E352B4" w:rsidRPr="00AE41A1" w:rsidRDefault="00A4132C" w:rsidP="00AE41A1">
            <w:pPr>
              <w:pStyle w:val="BodyTextFirstIndent"/>
              <w:ind w:firstLine="0"/>
              <w:jc w:val="left"/>
              <w:rPr>
                <w:sz w:val="20"/>
                <w:szCs w:val="20"/>
              </w:rPr>
            </w:pPr>
            <w:r w:rsidRPr="00A4132C">
              <w:rPr>
                <w:sz w:val="20"/>
                <w:szCs w:val="20"/>
              </w:rPr>
              <w:t>Indoor mobile localization based on Wi-Fi fingerprint's important access point</w:t>
            </w:r>
          </w:p>
        </w:tc>
        <w:tc>
          <w:tcPr>
            <w:tcW w:w="1701" w:type="dxa"/>
          </w:tcPr>
          <w:p w14:paraId="3C430297" w14:textId="1700EEAB" w:rsidR="00E352B4" w:rsidRDefault="00A4132C" w:rsidP="00A4132C">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644" w:type="dxa"/>
            <w:vAlign w:val="center"/>
          </w:tcPr>
          <w:p w14:paraId="71C740C1" w14:textId="452B62C6" w:rsidR="00E352B4" w:rsidRPr="00A4132C" w:rsidRDefault="00A4132C" w:rsidP="00A4132C">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871" w:type="dxa"/>
          </w:tcPr>
          <w:p w14:paraId="040C2D85" w14:textId="70C4A88B" w:rsidR="00E352B4" w:rsidRPr="00D74E8F" w:rsidRDefault="00D74E8F" w:rsidP="00AE41A1">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r w:rsidR="00D74E8F" w14:paraId="1E248798" w14:textId="77777777" w:rsidTr="00D816F5">
        <w:tc>
          <w:tcPr>
            <w:tcW w:w="502" w:type="dxa"/>
          </w:tcPr>
          <w:p w14:paraId="07DD9EA7" w14:textId="7A72A0D1" w:rsidR="00D74E8F" w:rsidRDefault="00D74E8F" w:rsidP="00AE41A1">
            <w:pPr>
              <w:pStyle w:val="BodyTextFirstIndent"/>
              <w:ind w:firstLine="0"/>
              <w:jc w:val="left"/>
              <w:rPr>
                <w:sz w:val="20"/>
                <w:szCs w:val="20"/>
              </w:rPr>
            </w:pPr>
            <w:r>
              <w:rPr>
                <w:sz w:val="20"/>
                <w:szCs w:val="20"/>
              </w:rPr>
              <w:t>3.</w:t>
            </w:r>
          </w:p>
        </w:tc>
        <w:tc>
          <w:tcPr>
            <w:tcW w:w="2187" w:type="dxa"/>
          </w:tcPr>
          <w:p w14:paraId="5C1C12E1" w14:textId="0DF178E2" w:rsidR="00D74E8F" w:rsidRPr="00D816F5" w:rsidRDefault="00D816F5" w:rsidP="00AE41A1">
            <w:pPr>
              <w:pStyle w:val="BodyTextFirstIndent"/>
              <w:ind w:firstLine="0"/>
              <w:jc w:val="left"/>
              <w:rPr>
                <w:sz w:val="20"/>
                <w:szCs w:val="20"/>
              </w:rPr>
            </w:pPr>
            <w:r w:rsidRPr="00D816F5">
              <w:rPr>
                <w:sz w:val="20"/>
                <w:szCs w:val="20"/>
              </w:rPr>
              <w:t>Practical Fingerprinting Localization for Indoor Positioning System by Using Beacons</w:t>
            </w:r>
          </w:p>
        </w:tc>
        <w:tc>
          <w:tcPr>
            <w:tcW w:w="1701" w:type="dxa"/>
          </w:tcPr>
          <w:p w14:paraId="3C0D3401" w14:textId="534B4D50" w:rsidR="00D74E8F" w:rsidRDefault="00D816F5" w:rsidP="00A4132C">
            <w:pPr>
              <w:pStyle w:val="BodyTextFirstIndent"/>
              <w:ind w:firstLine="0"/>
              <w:jc w:val="left"/>
              <w:rPr>
                <w:sz w:val="20"/>
                <w:szCs w:val="20"/>
              </w:rPr>
            </w:pPr>
            <w:r>
              <w:rPr>
                <w:sz w:val="20"/>
                <w:szCs w:val="20"/>
              </w:rPr>
              <w:fldChar w:fldCharType="begin" w:fldLock="1"/>
            </w:r>
            <w:r w:rsidR="00882FF1">
              <w:rPr>
                <w:sz w:val="20"/>
                <w:szCs w:val="20"/>
              </w:rPr>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Pr>
                <w:sz w:val="20"/>
                <w:szCs w:val="20"/>
              </w:rPr>
              <w:fldChar w:fldCharType="separate"/>
            </w:r>
            <w:r w:rsidRPr="00D816F5">
              <w:rPr>
                <w:noProof/>
                <w:sz w:val="20"/>
                <w:szCs w:val="20"/>
              </w:rPr>
              <w:t>(Subedi and Pyun, 2017)</w:t>
            </w:r>
            <w:r>
              <w:rPr>
                <w:sz w:val="20"/>
                <w:szCs w:val="20"/>
              </w:rPr>
              <w:fldChar w:fldCharType="end"/>
            </w:r>
          </w:p>
        </w:tc>
        <w:tc>
          <w:tcPr>
            <w:tcW w:w="1644" w:type="dxa"/>
            <w:vAlign w:val="center"/>
          </w:tcPr>
          <w:p w14:paraId="6190E447" w14:textId="144AEFA5" w:rsidR="00D74E8F" w:rsidRPr="000C0BEC" w:rsidRDefault="00D816F5" w:rsidP="00A4132C">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w:t>
            </w:r>
            <w:r w:rsidR="000C0BEC">
              <w:rPr>
                <w:sz w:val="20"/>
                <w:szCs w:val="20"/>
              </w:rPr>
              <w:t xml:space="preserve">BLE. Mekanisme yang digunakan adalah </w:t>
            </w:r>
            <w:r w:rsidR="000C0BEC">
              <w:rPr>
                <w:i/>
                <w:sz w:val="20"/>
                <w:szCs w:val="20"/>
              </w:rPr>
              <w:t>active scanning</w:t>
            </w:r>
          </w:p>
        </w:tc>
        <w:tc>
          <w:tcPr>
            <w:tcW w:w="1871" w:type="dxa"/>
          </w:tcPr>
          <w:p w14:paraId="0E925070" w14:textId="1EEC254D" w:rsidR="00D74E8F" w:rsidRPr="000C0BEC" w:rsidRDefault="000C0BEC" w:rsidP="00AE41A1">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passive scanning</w:t>
            </w:r>
          </w:p>
        </w:tc>
      </w:tr>
    </w:tbl>
    <w:p w14:paraId="27374B64" w14:textId="77777777" w:rsidR="00412E83" w:rsidRDefault="00412E83" w:rsidP="003F3BC4">
      <w:pPr>
        <w:pStyle w:val="BodyTextFirstIndent"/>
      </w:pPr>
    </w:p>
    <w:p w14:paraId="2462F35E" w14:textId="77777777" w:rsidR="00882FF1" w:rsidRDefault="00882FF1" w:rsidP="003F3BC4">
      <w:pPr>
        <w:pStyle w:val="BodyTextFirstIndent"/>
      </w:pPr>
    </w:p>
    <w:p w14:paraId="031F21F0" w14:textId="77777777" w:rsidR="00882FF1" w:rsidRDefault="00882FF1" w:rsidP="003F3BC4">
      <w:pPr>
        <w:pStyle w:val="BodyTextFirstIndent"/>
      </w:pPr>
    </w:p>
    <w:p w14:paraId="5C659DEC" w14:textId="77777777" w:rsidR="00882FF1" w:rsidRDefault="00882FF1" w:rsidP="003F3BC4">
      <w:pPr>
        <w:pStyle w:val="BodyTextFirstIndent"/>
      </w:pPr>
    </w:p>
    <w:p w14:paraId="4168473F" w14:textId="1E65CBEC" w:rsidR="00882FF1" w:rsidRPr="00882FF1" w:rsidRDefault="00882FF1" w:rsidP="00882FF1">
      <w:pPr>
        <w:pStyle w:val="BodyTextFirstIndent"/>
        <w:jc w:val="center"/>
        <w:rPr>
          <w:b/>
        </w:rPr>
      </w:pPr>
      <w:r w:rsidRPr="00882FF1">
        <w:rPr>
          <w:b/>
        </w:rPr>
        <w:lastRenderedPageBreak/>
        <w:t xml:space="preserve">Tabel </w:t>
      </w:r>
      <w:r w:rsidRPr="00882FF1">
        <w:rPr>
          <w:b/>
        </w:rPr>
        <w:fldChar w:fldCharType="begin"/>
      </w:r>
      <w:r w:rsidRPr="00882FF1">
        <w:rPr>
          <w:b/>
        </w:rPr>
        <w:instrText xml:space="preserve"> STYLEREF 1 \s </w:instrText>
      </w:r>
      <w:r w:rsidRPr="00882FF1">
        <w:rPr>
          <w:b/>
        </w:rPr>
        <w:fldChar w:fldCharType="separate"/>
      </w:r>
      <w:r w:rsidR="00626720">
        <w:rPr>
          <w:b/>
          <w:noProof/>
        </w:rPr>
        <w:t>2</w:t>
      </w:r>
      <w:r w:rsidRPr="00882FF1">
        <w:rPr>
          <w:b/>
        </w:rPr>
        <w:fldChar w:fldCharType="end"/>
      </w:r>
      <w:r w:rsidRPr="00882FF1">
        <w:rPr>
          <w:b/>
        </w:rPr>
        <w:t>.</w:t>
      </w:r>
      <w:r w:rsidRPr="00882FF1">
        <w:rPr>
          <w:b/>
        </w:rPr>
        <w:fldChar w:fldCharType="begin"/>
      </w:r>
      <w:r w:rsidRPr="00882FF1">
        <w:rPr>
          <w:b/>
        </w:rPr>
        <w:instrText xml:space="preserve"> SEQ Tabel \* ARABIC \s 1 </w:instrText>
      </w:r>
      <w:r w:rsidRPr="00882FF1">
        <w:rPr>
          <w:b/>
        </w:rPr>
        <w:fldChar w:fldCharType="separate"/>
      </w:r>
      <w:r w:rsidR="00626720">
        <w:rPr>
          <w:b/>
          <w:noProof/>
        </w:rPr>
        <w:t>2</w:t>
      </w:r>
      <w:r w:rsidRPr="00882FF1">
        <w:rPr>
          <w:b/>
        </w:rPr>
        <w:fldChar w:fldCharType="end"/>
      </w:r>
      <w:r w:rsidRPr="00882FF1">
        <w:rPr>
          <w:b/>
        </w:rPr>
        <w:t xml:space="preserve"> Kajian Pustaka (Lanjutan)</w:t>
      </w:r>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882FF1" w14:paraId="6A406409" w14:textId="77777777" w:rsidTr="0063407A">
        <w:tc>
          <w:tcPr>
            <w:tcW w:w="502" w:type="dxa"/>
          </w:tcPr>
          <w:p w14:paraId="0EF60FDC" w14:textId="77777777" w:rsidR="00882FF1" w:rsidRDefault="00882FF1" w:rsidP="0063407A">
            <w:pPr>
              <w:pStyle w:val="BodyTextFirstIndent"/>
              <w:ind w:firstLine="0"/>
              <w:jc w:val="left"/>
              <w:rPr>
                <w:sz w:val="20"/>
                <w:szCs w:val="20"/>
              </w:rPr>
            </w:pPr>
            <w:r>
              <w:rPr>
                <w:sz w:val="20"/>
                <w:szCs w:val="20"/>
              </w:rPr>
              <w:t>4.</w:t>
            </w:r>
          </w:p>
        </w:tc>
        <w:tc>
          <w:tcPr>
            <w:tcW w:w="2187" w:type="dxa"/>
          </w:tcPr>
          <w:p w14:paraId="10CB34F4" w14:textId="77777777" w:rsidR="00882FF1" w:rsidRPr="00882FF1" w:rsidRDefault="00882FF1" w:rsidP="0063407A">
            <w:pPr>
              <w:pStyle w:val="BodyTextFirstIndent"/>
              <w:ind w:firstLine="0"/>
              <w:jc w:val="left"/>
              <w:rPr>
                <w:bCs/>
                <w:sz w:val="20"/>
                <w:szCs w:val="20"/>
                <w:lang w:val="en-US"/>
              </w:rPr>
            </w:pPr>
            <w:r w:rsidRPr="00882FF1">
              <w:rPr>
                <w:bCs/>
                <w:sz w:val="20"/>
                <w:szCs w:val="20"/>
                <w:lang w:val="en-US"/>
              </w:rPr>
              <w:t>Bluetooth indoor localization with multiple neural networks</w:t>
            </w:r>
          </w:p>
        </w:tc>
        <w:tc>
          <w:tcPr>
            <w:tcW w:w="1701" w:type="dxa"/>
          </w:tcPr>
          <w:p w14:paraId="5EBB39CC" w14:textId="69E18C3E" w:rsidR="00882FF1" w:rsidRDefault="00882FF1" w:rsidP="0063407A">
            <w:pPr>
              <w:pStyle w:val="BodyTextFirstIndent"/>
              <w:ind w:firstLine="0"/>
              <w:jc w:val="left"/>
              <w:rPr>
                <w:sz w:val="20"/>
                <w:szCs w:val="20"/>
              </w:rPr>
            </w:pPr>
            <w:r>
              <w:rPr>
                <w:sz w:val="20"/>
                <w:szCs w:val="20"/>
              </w:rPr>
              <w:fldChar w:fldCharType="begin" w:fldLock="1"/>
            </w:r>
            <w:r w:rsidR="00371A8D">
              <w:rPr>
                <w:sz w:val="20"/>
                <w:szCs w:val="20"/>
              </w:rPr>
              <w:instrText>ADDIN CSL_CITATION {"citationItems":[{"id":"ITEM-1","itemData":{"DOI":"10.1109/ISWPC.2010.5483748","ISBN":"9781424468584","abstract":"Over the last years, many different methods have been proposed for indoor localization and navigation services based on Radio frequency (RF) technology and Radio Signal Strength Indicator (RSSI). The accuracy achieved with such systems is typically low, mainly due to the variability of RSSI values, unsuitable for classic localization methods (e.g. triangulation). In this paper, we propose a novel approach based on multiple neural networks. We demonstrate with experimental results that by training and then activating different neural networks, tailored on the user orientation, high definition accuracy is achievable, allowing indoor navigation with a cost effective Bluetooth (BT) architecture. ©2010 IEEE.","author":[{"dropping-particle":"","family":"Altini","given":"Marco","non-dropping-particle":"","parse-names":false,"suffix":""},{"dropping-particle":"","family":"Brunelli","given":"Davide","non-dropping-particle":"","parse-names":false,"suffix":""},{"dropping-particle":"","family":"Farella","given":"Elisabetta","non-dropping-particle":"","parse-names":false,"suffix":""},{"dropping-particle":"","family":"Benini","given":"Luca","non-dropping-particle":"","parse-names":false,"suffix":""}],"container-title":"ISWPC 2010 - IEEE 5th International Symposium on Wireless Pervasive Computing 2010","id":"ITEM-1","issued":{"date-parts":[["2010"]]},"page":"295-300","title":"Bluetooth indoor localization with multiple neural networks","type":"article-journal"},"uris":["http://www.mendeley.com/documents/?uuid=210c7c1d-1199-4cae-96a9-e325733de1b2"]}],"mendeley":{"formattedCitation":"(Altini &lt;i&gt;et al.&lt;/i&gt;, 2010)","plainTextFormattedCitation":"(Altini et al., 2010)","previouslyFormattedCitation":"(Altini &lt;i&gt;et al.&lt;/i&gt;, 2010)"},"properties":{"noteIndex":0},"schema":"https://github.com/citation-style-language/schema/raw/master/csl-citation.json"}</w:instrText>
            </w:r>
            <w:r>
              <w:rPr>
                <w:sz w:val="20"/>
                <w:szCs w:val="20"/>
              </w:rPr>
              <w:fldChar w:fldCharType="separate"/>
            </w:r>
            <w:r w:rsidRPr="00882FF1">
              <w:rPr>
                <w:noProof/>
                <w:sz w:val="20"/>
                <w:szCs w:val="20"/>
              </w:rPr>
              <w:t xml:space="preserve">(Altini </w:t>
            </w:r>
            <w:r w:rsidRPr="00882FF1">
              <w:rPr>
                <w:i/>
                <w:noProof/>
                <w:sz w:val="20"/>
                <w:szCs w:val="20"/>
              </w:rPr>
              <w:t>et al.</w:t>
            </w:r>
            <w:r w:rsidRPr="00882FF1">
              <w:rPr>
                <w:noProof/>
                <w:sz w:val="20"/>
                <w:szCs w:val="20"/>
              </w:rPr>
              <w:t>, 2010)</w:t>
            </w:r>
            <w:r>
              <w:rPr>
                <w:sz w:val="20"/>
                <w:szCs w:val="20"/>
              </w:rPr>
              <w:fldChar w:fldCharType="end"/>
            </w:r>
          </w:p>
        </w:tc>
        <w:tc>
          <w:tcPr>
            <w:tcW w:w="1644" w:type="dxa"/>
            <w:vAlign w:val="center"/>
          </w:tcPr>
          <w:p w14:paraId="4FA53A0C" w14:textId="77777777" w:rsidR="00882FF1" w:rsidRP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Artificial Neural Network</w:t>
            </w:r>
            <w:r>
              <w:rPr>
                <w:i/>
                <w:sz w:val="20"/>
                <w:szCs w:val="20"/>
              </w:rPr>
              <w:t xml:space="preserve"> </w:t>
            </w:r>
            <w:r>
              <w:rPr>
                <w:sz w:val="20"/>
                <w:szCs w:val="20"/>
              </w:rPr>
              <w:t>(ANN)</w:t>
            </w:r>
          </w:p>
        </w:tc>
        <w:tc>
          <w:tcPr>
            <w:tcW w:w="1871" w:type="dxa"/>
          </w:tcPr>
          <w:p w14:paraId="10B0D0A1" w14:textId="77777777" w:rsid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 xml:space="preserve">k-Nearest Neighbor </w:t>
            </w:r>
            <w:r w:rsidRPr="00882FF1">
              <w:rPr>
                <w:sz w:val="20"/>
                <w:szCs w:val="20"/>
              </w:rPr>
              <w:t>(kNN)</w:t>
            </w:r>
          </w:p>
        </w:tc>
      </w:tr>
    </w:tbl>
    <w:p w14:paraId="58820491" w14:textId="77777777" w:rsidR="00882FF1" w:rsidRPr="00412E83" w:rsidRDefault="00882FF1" w:rsidP="003F3BC4">
      <w:pPr>
        <w:pStyle w:val="BodyTextFirstIndent"/>
      </w:pPr>
    </w:p>
    <w:p w14:paraId="67F8B07B" w14:textId="456277FA" w:rsidR="00E42AA9" w:rsidRDefault="00246BBA" w:rsidP="0073645E">
      <w:pPr>
        <w:pStyle w:val="Heading2"/>
        <w:rPr>
          <w:lang w:val="en-US"/>
        </w:rPr>
      </w:pPr>
      <w:r>
        <w:t>Sistem Pelacakan Dalam Gedung (Indoor Localization)</w:t>
      </w:r>
    </w:p>
    <w:p w14:paraId="3AF9CB7C" w14:textId="6033E20B" w:rsidR="00420D6A" w:rsidRPr="00CC5F21"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246BBA">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Chan and Sohn, 2012)</w:t>
      </w:r>
      <w:r w:rsidR="00246BBA">
        <w:fldChar w:fldCharType="end"/>
      </w:r>
      <w:r w:rsidR="00246BBA">
        <w:t xml:space="preserve">. Secara umum, </w:t>
      </w:r>
      <w:r w:rsidR="002130C0">
        <w:t xml:space="preserve">komponen dari sistem </w:t>
      </w:r>
      <w:r w:rsidR="002130C0">
        <w:rPr>
          <w:i/>
        </w:rPr>
        <w:t>indoor localization</w:t>
      </w:r>
      <w:r w:rsidR="002130C0">
        <w:t xml:space="preserve"> terdiri dari beberapa </w:t>
      </w:r>
      <w:r w:rsidR="002130C0" w:rsidRPr="002130C0">
        <w:rPr>
          <w:i/>
        </w:rPr>
        <w:t>anchor node</w:t>
      </w:r>
      <w:r w:rsidR="002130C0">
        <w:t xml:space="preserve"> yang dapat berfungsi sebagai </w:t>
      </w:r>
      <w:r w:rsidR="00A32082">
        <w:t>pemancar sinyal atau dapat juga sebagai penangkap sinyal dari perangkat yang d</w:t>
      </w:r>
      <w:r w:rsidR="00C45B9E">
        <w:t>ilacak. Perangkat yang dilacak berfungsi</w:t>
      </w:r>
      <w:r w:rsidR="00CC5F21">
        <w:t xml:space="preserve"> sebagai perangkat yang akan dicari lokasi/posisi-nya </w:t>
      </w:r>
      <w:r w:rsidR="00C45B9E">
        <w:t>sekaligus juga sebagai perangkat yang menginterpretasikan pola sinyal yang didapat menjadi nama lokasi atau koordinat. P</w:t>
      </w:r>
      <w:r w:rsidR="00CC5F21">
        <w:t>ada beberapa kasus, terdapat komponen tambahan sebagai perangkat yang menginterpretasikan pola sinyal menjadi nama lokasi atau posisi.</w:t>
      </w:r>
    </w:p>
    <w:p w14:paraId="563A88B9" w14:textId="7A05C87C" w:rsidR="0063407A" w:rsidRPr="00D053C2" w:rsidRDefault="003844AA" w:rsidP="0063407A">
      <w:pPr>
        <w:pStyle w:val="BodyTextFirstIndent"/>
        <w:rPr>
          <w:rStyle w:val="selectable"/>
        </w:rPr>
      </w:pPr>
      <w:r>
        <w:t xml:space="preserve">Beberapa jenis </w:t>
      </w:r>
      <w:r w:rsidR="00E63D47">
        <w:t xml:space="preserve">teknologi </w:t>
      </w:r>
      <w:r>
        <w:t>sinyal yang</w:t>
      </w:r>
      <w:r w:rsidR="00E63D47">
        <w:t xml:space="preserve"> dapat</w:t>
      </w:r>
      <w:r>
        <w:t xml:space="preserve"> digunakan untuk </w:t>
      </w:r>
      <w:r>
        <w:rPr>
          <w:i/>
        </w:rPr>
        <w:t xml:space="preserve">indoor </w:t>
      </w:r>
      <w:r w:rsidRPr="003844AA">
        <w:t>localization</w:t>
      </w:r>
      <w:r>
        <w:t xml:space="preserve"> adalah WiFi, Bluetooth, RFID, </w:t>
      </w:r>
      <w:r w:rsidR="00E63D47">
        <w:t>Ultra Wideband (UWB), ZigBee dan lain sebagainya. Jenis teknologi sinyal yang digunakan tergantung pada kebutuhan impelentasi</w:t>
      </w:r>
      <w:r>
        <w:t>.</w:t>
      </w:r>
      <w:r w:rsidR="00E63D47">
        <w:t xml:space="preserve"> Kemudian, m</w:t>
      </w:r>
      <w:r w:rsidR="0063407A" w:rsidRPr="003844AA">
        <w:t>etode</w:t>
      </w:r>
      <w:r w:rsidR="0063407A">
        <w:t xml:space="preserve"> yang digunakan untuk interpretasi sinyal menjadi nama lokasi ada beberapa macam seperti : </w:t>
      </w:r>
      <w:r w:rsidR="0063407A">
        <w:rPr>
          <w:i/>
        </w:rPr>
        <w:t xml:space="preserve">Angle of Arrival </w:t>
      </w:r>
      <w:r w:rsidR="0063407A">
        <w:t>(AOA)</w:t>
      </w:r>
      <w:r w:rsidR="00D053C2">
        <w:t>,</w:t>
      </w:r>
      <w:r w:rsidR="0063407A">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t xml:space="preserve">Phase of Arrival </w:t>
      </w:r>
      <w:r w:rsidR="00D053C2">
        <w:t>(PoA).</w:t>
      </w:r>
      <w:r w:rsidR="002E4055">
        <w:t xml:space="preserve"> </w:t>
      </w:r>
      <w:r w:rsidR="00595A6D">
        <w:fldChar w:fldCharType="begin" w:fldLock="1"/>
      </w:r>
      <w:r w:rsidR="00595A6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595A6D">
        <w:fldChar w:fldCharType="separate"/>
      </w:r>
      <w:r w:rsidR="00595A6D" w:rsidRPr="00595A6D">
        <w:rPr>
          <w:noProof/>
        </w:rPr>
        <w:t>(Zafari, Gkelias and Leung, 2017)</w:t>
      </w:r>
      <w:r w:rsidR="00595A6D">
        <w:fldChar w:fldCharType="end"/>
      </w:r>
      <w:r w:rsidR="00595A6D">
        <w:t>.</w:t>
      </w:r>
      <w:r w:rsidR="00D053C2">
        <w:t xml:space="preserve"> </w:t>
      </w:r>
      <w:r w:rsidR="009E4DE2">
        <w:t>Hasil dari interpretasi pola sinyal dapat berupa nama lokasi, koordinat, atau dapat juga berbentuk visual 2 dimensi bahkan 3 dimensi.</w:t>
      </w:r>
      <w:r w:rsidR="00595A6D">
        <w:t xml:space="preserve"> </w:t>
      </w:r>
      <w:r w:rsidR="00595A6D">
        <w:fldChar w:fldCharType="begin" w:fldLock="1"/>
      </w:r>
      <w:r w:rsidR="004C64B9">
        <w:instrText>ADDIN CSL_CITATION {"citationItems":[{"id":"ITEM-1","itemData":{"DOI":"10.1007/978-0-387-35973-1_650","author":[{"dropping-particle":"","family":"Li","given":"Wenwen","non-dropping-particle":"","parse-names":false,"suffix":""},{"dropping-particle":"","family":"Yang","given":"Phil","non-dropping-particle":"","parse-names":false,"suffix":""},{"dropping-particle":"","family":"Zhou","given":"Bin","non-dropping-particle":"","parse-names":false,"suffix":""}],"container-title":"Encyclopedia of GIS","id":"ITEM-1","issued":{"date-parts":[["2008"]]},"page":"596-599","title":"Internet-Based Spatial Information Retrieval","type":"article-journal"},"uris":["http://www.mendeley.com/documents/?uuid=55e4c8a2-5e2b-4496-8ef9-6585d7e83b1f"]}],"mendeley":{"formattedCitation":"(Li, Yang and Zhou, 2008)","plainTextFormattedCitation":"(Li, Yang and Zhou, 2008)","previouslyFormattedCitation":"(Li, Yang and Zhou, 2008)"},"properties":{"noteIndex":0},"schema":"https://github.com/citation-style-language/schema/raw/master/csl-citation.json"}</w:instrText>
      </w:r>
      <w:r w:rsidR="00595A6D">
        <w:fldChar w:fldCharType="separate"/>
      </w:r>
      <w:r w:rsidR="00595A6D" w:rsidRPr="00595A6D">
        <w:rPr>
          <w:noProof/>
        </w:rPr>
        <w:t>(Li, Yang and Zhou, 2008)</w:t>
      </w:r>
      <w:r w:rsidR="00595A6D">
        <w:fldChar w:fldCharType="end"/>
      </w:r>
      <w:r w:rsidR="00595A6D">
        <w:t>.</w:t>
      </w:r>
    </w:p>
    <w:p w14:paraId="1C002965" w14:textId="07A95A12" w:rsidR="00420D6A" w:rsidRDefault="00912D62" w:rsidP="001D6BFF">
      <w:pPr>
        <w:pStyle w:val="Heading2"/>
        <w:rPr>
          <w:lang w:val="en-US"/>
        </w:rPr>
      </w:pPr>
      <w:bookmarkStart w:id="24" w:name="_Toc25999892"/>
      <w:r w:rsidRPr="00912D62">
        <w:t>Fingerprinting</w:t>
      </w:r>
      <w:bookmarkEnd w:id="24"/>
    </w:p>
    <w:p w14:paraId="6EFEC553" w14:textId="1A7CB82C"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375E24" w:rsidRPr="00375E24">
        <w:rPr>
          <w:i/>
          <w:lang w:eastAsia="id-ID"/>
        </w:rPr>
        <w:t>anchor point</w:t>
      </w:r>
      <w:r w:rsidR="00375E24">
        <w:rPr>
          <w:lang w:eastAsia="id-ID"/>
        </w:rPr>
        <w:t xml:space="preserve"> menjadi sebuah nama lokasi. Metode ini bekerja dengan mencocokkan </w:t>
      </w:r>
      <w:r w:rsidR="009435FA">
        <w:rPr>
          <w:lang w:eastAsia="id-ID"/>
        </w:rPr>
        <w:t xml:space="preserve">pengukuran sinyal yang diperoleh dari beberapa </w:t>
      </w:r>
      <w:r w:rsidR="009435FA">
        <w:rPr>
          <w:i/>
          <w:lang w:eastAsia="id-ID"/>
        </w:rPr>
        <w:t>anchor point</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9435FA">
        <w:rPr>
          <w:lang w:eastAsia="id-ID"/>
        </w:rPr>
        <w:t xml:space="preserve"> </w:t>
      </w:r>
    </w:p>
    <w:p w14:paraId="4D40B6E5" w14:textId="7215176F" w:rsidR="00420D6A" w:rsidRPr="004B1031"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offline adalah tahap pengumpulan data pola sinyal. Pada tahap ini karakteristik sinyal pada masing-masing ruangan diukur dan disimpan </w:t>
      </w:r>
      <w:r>
        <w:rPr>
          <w:lang w:eastAsia="id-ID"/>
        </w:rPr>
        <w:lastRenderedPageBreak/>
        <w:t xml:space="preserve">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4B1031">
        <w:rPr>
          <w:i/>
          <w:lang w:eastAsia="id-ID"/>
        </w:rPr>
        <w:t>anchor point</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 xml:space="preserve">hasil dari pelacakan. </w:t>
      </w:r>
      <w:r w:rsidR="002A7A0B">
        <w:rPr>
          <w:lang w:eastAsia="id-ID"/>
        </w:rPr>
        <w:fldChar w:fldCharType="begin" w:fldLock="1"/>
      </w:r>
      <w:r w:rsidR="00097C13">
        <w:rPr>
          <w:lang w:eastAsia="id-ID"/>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2A7A0B">
        <w:rPr>
          <w:lang w:eastAsia="id-ID"/>
        </w:rPr>
        <w:fldChar w:fldCharType="separate"/>
      </w:r>
      <w:r w:rsidR="002A7A0B" w:rsidRPr="002A7A0B">
        <w:rPr>
          <w:noProof/>
          <w:lang w:eastAsia="id-ID"/>
        </w:rPr>
        <w:t>(Zafari, Gkelias and Leung, 2017)</w:t>
      </w:r>
      <w:r w:rsidR="002A7A0B">
        <w:rPr>
          <w:lang w:eastAsia="id-ID"/>
        </w:rPr>
        <w:fldChar w:fldCharType="end"/>
      </w:r>
    </w:p>
    <w:p w14:paraId="4370D2CE" w14:textId="5DA61C38" w:rsidR="00B64ADC" w:rsidRDefault="00B64ADC" w:rsidP="00B64ADC">
      <w:pPr>
        <w:pStyle w:val="Heading2"/>
      </w:pPr>
      <w:r>
        <w:t>Bluetooth Low Energy (BLE)</w:t>
      </w:r>
    </w:p>
    <w:p w14:paraId="6A7FFA4F" w14:textId="5AE0A779"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and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0F28E8EA"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Faragher and Harle, 2015)</w:t>
      </w:r>
      <w:r>
        <w:rPr>
          <w:rStyle w:val="selectable"/>
          <w:color w:val="000000"/>
        </w:rPr>
        <w:fldChar w:fldCharType="end"/>
      </w:r>
      <w:r w:rsidR="00097C13">
        <w:rPr>
          <w:rStyle w:val="selectable"/>
          <w:color w:val="000000"/>
        </w:rPr>
        <w:t>.</w:t>
      </w:r>
    </w:p>
    <w:p w14:paraId="4545505D" w14:textId="0347F520"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Faragher and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val="en-US"/>
        </w:rPr>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751205"/>
                    </a:xfrm>
                    <a:prstGeom prst="rect">
                      <a:avLst/>
                    </a:prstGeom>
                  </pic:spPr>
                </pic:pic>
              </a:graphicData>
            </a:graphic>
          </wp:inline>
        </w:drawing>
      </w:r>
    </w:p>
    <w:p w14:paraId="17FDC2B8" w14:textId="4D890E7C" w:rsidR="00097C13" w:rsidRDefault="00097C13" w:rsidP="00097C13">
      <w:pPr>
        <w:pStyle w:val="Caption"/>
        <w:rPr>
          <w:i/>
        </w:rPr>
      </w:pPr>
      <w:r>
        <w:t xml:space="preserve">Gambar </w:t>
      </w:r>
      <w:r w:rsidR="004B0C99">
        <w:fldChar w:fldCharType="begin"/>
      </w:r>
      <w:r w:rsidR="004B0C99">
        <w:instrText xml:space="preserve"> STYLEREF 1 \s </w:instrText>
      </w:r>
      <w:r w:rsidR="004B0C99">
        <w:fldChar w:fldCharType="separate"/>
      </w:r>
      <w:r w:rsidR="00626720">
        <w:rPr>
          <w:noProof/>
        </w:rPr>
        <w:t>2</w:t>
      </w:r>
      <w:r w:rsidR="004B0C99">
        <w:fldChar w:fldCharType="end"/>
      </w:r>
      <w:r w:rsidR="004B0C99">
        <w:t>.</w:t>
      </w:r>
      <w:r w:rsidR="004B0C99">
        <w:fldChar w:fldCharType="begin"/>
      </w:r>
      <w:r w:rsidR="004B0C99">
        <w:instrText xml:space="preserve"> SEQ Gambar \* ARABIC \s 1 </w:instrText>
      </w:r>
      <w:r w:rsidR="004B0C99">
        <w:fldChar w:fldCharType="separate"/>
      </w:r>
      <w:r w:rsidR="00626720">
        <w:rPr>
          <w:noProof/>
        </w:rPr>
        <w:t>1</w:t>
      </w:r>
      <w:r w:rsidR="004B0C99">
        <w:fldChar w:fldCharType="end"/>
      </w:r>
      <w:r>
        <w:t xml:space="preserve"> BLE </w:t>
      </w:r>
      <w:r w:rsidRPr="00097C13">
        <w:rPr>
          <w:i/>
        </w:rPr>
        <w:t>channels</w:t>
      </w:r>
    </w:p>
    <w:p w14:paraId="25D7AA2D" w14:textId="324275CF" w:rsidR="00097C13" w:rsidRDefault="00097C13" w:rsidP="00097C13">
      <w:pPr>
        <w:pStyle w:val="BodyText"/>
        <w:jc w:val="center"/>
      </w:pPr>
      <w:r>
        <w:t xml:space="preserve">Sumber : </w:t>
      </w:r>
      <w:r>
        <w:fldChar w:fldCharType="begin" w:fldLock="1"/>
      </w:r>
      <w:r w:rsidR="0020531B">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and Harle, 2015","plainTextFormattedCitation":"(Faragher and Harle, 2015)","previouslyFormattedCitation":"(Faragher and Harle, 2015)"},"properties":{"noteIndex":0},"schema":"https://github.com/citation-style-language/schema/raw/master/csl-citation.json"}</w:instrText>
      </w:r>
      <w:r>
        <w:fldChar w:fldCharType="separate"/>
      </w:r>
      <w:r w:rsidRPr="00097C13">
        <w:rPr>
          <w:noProof/>
        </w:rPr>
        <w:t>Faragher and Harle, 2015</w:t>
      </w:r>
      <w:r>
        <w:fldChar w:fldCharType="end"/>
      </w:r>
    </w:p>
    <w:p w14:paraId="735CDC8A" w14:textId="36961F42" w:rsidR="0020531B" w:rsidRDefault="0020531B" w:rsidP="0020531B">
      <w:pPr>
        <w:pStyle w:val="BodyText"/>
        <w:ind w:firstLine="426"/>
      </w:pPr>
      <w:r>
        <w:t xml:space="preserve">Protokol BLE menggunakan pesan berdurasi singkat untuk menghemat penggunaan baterai. </w:t>
      </w:r>
      <w:r>
        <w:fldChar w:fldCharType="begin" w:fldLock="1"/>
      </w:r>
      <w:r w:rsidR="003A2C95">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Heydon and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perangkat BLE</w:t>
      </w:r>
      <w:r w:rsidR="00F67BC4">
        <w:t xml:space="preserve"> lain</w:t>
      </w:r>
      <w:r w:rsidR="003A2C95">
        <w:t xml:space="preserve">. Kekuatan sinyal </w:t>
      </w:r>
      <w:r w:rsidR="005E507E">
        <w:t>yang berasal dari</w:t>
      </w:r>
      <w:r w:rsidR="003A2C95">
        <w:t xml:space="preserve">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595A6D">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3A2C95">
        <w:fldChar w:fldCharType="separate"/>
      </w:r>
      <w:r w:rsidR="003A2C95" w:rsidRPr="003A2C95">
        <w:rPr>
          <w:noProof/>
        </w:rPr>
        <w:t>(Faragher and Harle, 2015)</w:t>
      </w:r>
      <w:r w:rsidR="003A2C95">
        <w:fldChar w:fldCharType="end"/>
      </w:r>
    </w:p>
    <w:p w14:paraId="2DA088AA" w14:textId="77777777" w:rsidR="0045279B" w:rsidRPr="003A2C95" w:rsidRDefault="0045279B" w:rsidP="0020531B">
      <w:pPr>
        <w:pStyle w:val="BodyText"/>
        <w:ind w:firstLine="426"/>
      </w:pPr>
    </w:p>
    <w:p w14:paraId="68F63661" w14:textId="13B3BEEF" w:rsidR="00420D6A" w:rsidRDefault="00420D6A" w:rsidP="001D6BFF">
      <w:pPr>
        <w:pStyle w:val="Heading2"/>
      </w:pPr>
      <w:bookmarkStart w:id="25" w:name="_Toc20222285"/>
      <w:bookmarkStart w:id="26" w:name="_Toc25999895"/>
      <w:r>
        <w:lastRenderedPageBreak/>
        <w:t xml:space="preserve">Algoritma </w:t>
      </w:r>
      <w:r w:rsidRPr="00AE7380">
        <w:t>k-nearest-neighbor</w:t>
      </w:r>
      <w:r>
        <w:t xml:space="preserve"> (KNN)</w:t>
      </w:r>
      <w:bookmarkEnd w:id="25"/>
      <w:bookmarkEnd w:id="26"/>
    </w:p>
    <w:p w14:paraId="7C463566" w14:textId="49BCD116" w:rsidR="0088692A" w:rsidRDefault="005C4954" w:rsidP="00382543">
      <w:pPr>
        <w:pStyle w:val="BodyText"/>
        <w:ind w:firstLine="340"/>
      </w:pPr>
      <w:r>
        <w:t>Algoritma</w:t>
      </w:r>
      <w:r w:rsidR="00420D6A">
        <w:t xml:space="preserve"> </w:t>
      </w:r>
      <w:r w:rsidR="00420D6A" w:rsidRPr="005C4954">
        <w:rPr>
          <w:i/>
        </w:rPr>
        <w:t xml:space="preserve">k-nearest neighbor </w:t>
      </w:r>
      <w:r w:rsidR="00420D6A">
        <w:t>(</w:t>
      </w:r>
      <w:r>
        <w:t>kNN</w:t>
      </w:r>
      <w:r w:rsidR="00420D6A">
        <w:t>) adalah sebuah metode untuk melakukan klasifikasi terhadap objek berdasarkan data pembelajaran yang jaraknya paling dekat dengan objek tersebut.</w:t>
      </w:r>
      <w:r>
        <w:t xml:space="preserve"> </w:t>
      </w:r>
      <w:r w:rsidR="00BA38D4">
        <w:t>Data pembelajaran terdiri dari kumpulan instance</w:t>
      </w:r>
      <w:r w:rsidR="00382543">
        <w:t xml:space="preserve"> yang mana tiap instance tersusun dari kelas dan variabel. Pada </w:t>
      </w:r>
      <w:r w:rsidR="004B0C99">
        <w:t>G</w:t>
      </w:r>
      <w:r w:rsidR="00382543">
        <w:t>ambar</w:t>
      </w:r>
      <w:r w:rsidR="004B0C99">
        <w:t xml:space="preserve"> 2.2</w:t>
      </w:r>
      <w:r w:rsidR="00382543">
        <w:t xml:space="preserve"> dibawah ini, merupakan contoh dari data pembelajaran</w:t>
      </w:r>
      <w:r w:rsidR="0088692A">
        <w:t>.</w:t>
      </w:r>
    </w:p>
    <w:p w14:paraId="60D0B091" w14:textId="77777777" w:rsidR="004B0C99" w:rsidRDefault="0088692A" w:rsidP="004B0C99">
      <w:pPr>
        <w:pStyle w:val="BodyText"/>
        <w:keepNext/>
        <w:jc w:val="center"/>
      </w:pPr>
      <w:r w:rsidRPr="0088692A">
        <w:rPr>
          <w:noProof/>
          <w:lang w:val="en-US"/>
        </w:rPr>
        <w:drawing>
          <wp:inline distT="0" distB="0" distL="0" distR="0" wp14:anchorId="4B102038" wp14:editId="4734B49A">
            <wp:extent cx="5039995" cy="181546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9995" cy="1815465"/>
                    </a:xfrm>
                    <a:prstGeom prst="rect">
                      <a:avLst/>
                    </a:prstGeom>
                  </pic:spPr>
                </pic:pic>
              </a:graphicData>
            </a:graphic>
          </wp:inline>
        </w:drawing>
      </w:r>
    </w:p>
    <w:p w14:paraId="4797F720" w14:textId="7A8DAF41" w:rsidR="0088692A" w:rsidRDefault="004B0C99" w:rsidP="004B0C99">
      <w:pPr>
        <w:pStyle w:val="Caption"/>
      </w:pPr>
      <w:r>
        <w:t xml:space="preserve">Gambar </w:t>
      </w:r>
      <w:r>
        <w:fldChar w:fldCharType="begin"/>
      </w:r>
      <w:r>
        <w:instrText xml:space="preserve"> STYLEREF 1 \s </w:instrText>
      </w:r>
      <w:r>
        <w:fldChar w:fldCharType="separate"/>
      </w:r>
      <w:r w:rsidR="00626720">
        <w:rPr>
          <w:noProof/>
        </w:rPr>
        <w:t>2</w:t>
      </w:r>
      <w:r>
        <w:fldChar w:fldCharType="end"/>
      </w:r>
      <w:r>
        <w:t>.</w:t>
      </w:r>
      <w:r>
        <w:fldChar w:fldCharType="begin"/>
      </w:r>
      <w:r>
        <w:instrText xml:space="preserve"> SEQ Gambar \* ARABIC \s 1 </w:instrText>
      </w:r>
      <w:r>
        <w:fldChar w:fldCharType="separate"/>
      </w:r>
      <w:r w:rsidR="00626720">
        <w:rPr>
          <w:noProof/>
        </w:rPr>
        <w:t>2</w:t>
      </w:r>
      <w:r>
        <w:fldChar w:fldCharType="end"/>
      </w:r>
      <w:r>
        <w:t xml:space="preserve"> Contoh data pembelajaran</w:t>
      </w:r>
    </w:p>
    <w:p w14:paraId="54167F90" w14:textId="05A407A2" w:rsidR="0088692A" w:rsidRDefault="004B0C99" w:rsidP="00382543">
      <w:pPr>
        <w:pStyle w:val="BodyText"/>
        <w:ind w:firstLine="340"/>
      </w:pPr>
      <w:r>
        <w:tab/>
        <w:t>Untuk mengklasifikasikan sebuah instance baru, maka langkah pertama adalah dengan menghitung jarak instance baru dengan tiap instance pada data pembelajaran dengan menggunakan Persamaan 2.1 dibawah ini.</w:t>
      </w:r>
    </w:p>
    <w:p w14:paraId="2EDF6D43" w14:textId="6A9AA761" w:rsidR="00A3048F" w:rsidRDefault="004B0C99" w:rsidP="004B0C99">
      <w:pPr>
        <w:pStyle w:val="BodyText"/>
        <w:rPr>
          <w:sz w:val="28"/>
        </w:rPr>
      </w:pPr>
      <w:r>
        <w:t xml:space="preserve">         </w:t>
      </w:r>
      <m:oMath>
        <m:r>
          <w:rPr>
            <w:rFonts w:ascii="Cambria Math" w:hAnsi="Cambria Math"/>
            <w:sz w:val="28"/>
          </w:rPr>
          <m:t xml:space="preserve">D= </m:t>
        </m:r>
        <m:rad>
          <m:radPr>
            <m:degHide m:val="1"/>
            <m:ctrlPr>
              <w:rPr>
                <w:rFonts w:ascii="Cambria Math" w:hAnsi="Cambria Math"/>
                <w:i/>
                <w:sz w:val="28"/>
              </w:rPr>
            </m:ctrlPr>
          </m:radPr>
          <m:deg/>
          <m:e>
            <m:nary>
              <m:naryPr>
                <m:chr m:val="∑"/>
                <m:limLoc m:val="undOvr"/>
                <m:ctrlPr>
                  <w:rPr>
                    <w:rFonts w:ascii="Cambria Math" w:hAnsi="Cambria Math"/>
                    <w:i/>
                    <w:sz w:val="28"/>
                  </w:rPr>
                </m:ctrlPr>
              </m:naryPr>
              <m:sub>
                <m:r>
                  <w:rPr>
                    <w:rFonts w:ascii="Cambria Math" w:hAnsi="Cambria Math"/>
                    <w:sz w:val="28"/>
                  </w:rPr>
                  <m:t>i=1</m:t>
                </m:r>
              </m:sub>
              <m:sup>
                <m:r>
                  <w:rPr>
                    <w:rFonts w:ascii="Cambria Math" w:hAnsi="Cambria Math"/>
                    <w:sz w:val="28"/>
                  </w:rPr>
                  <m:t>k</m:t>
                </m:r>
              </m:sup>
              <m:e>
                <m:sSup>
                  <m:sSupPr>
                    <m:ctrlPr>
                      <w:rPr>
                        <w:rFonts w:ascii="Cambria Math" w:hAnsi="Cambria Math"/>
                        <w:i/>
                        <w:sz w:val="28"/>
                      </w:rPr>
                    </m:ctrlPr>
                  </m:sSupPr>
                  <m:e>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m:t>
                    </m:r>
                  </m:e>
                  <m:sup>
                    <m:r>
                      <w:rPr>
                        <w:rFonts w:ascii="Cambria Math" w:hAnsi="Cambria Math"/>
                        <w:sz w:val="28"/>
                      </w:rPr>
                      <m:t>2</m:t>
                    </m:r>
                  </m:sup>
                </m:sSup>
              </m:e>
            </m:nary>
          </m:e>
        </m:rad>
      </m:oMath>
      <w:r w:rsidR="00A3048F">
        <w:rPr>
          <w:sz w:val="28"/>
        </w:rPr>
        <w:tab/>
      </w:r>
      <w:r w:rsidR="00A3048F">
        <w:rPr>
          <w:sz w:val="28"/>
        </w:rPr>
        <w:tab/>
      </w:r>
      <w:r w:rsidR="00A3048F">
        <w:rPr>
          <w:sz w:val="28"/>
        </w:rPr>
        <w:tab/>
      </w:r>
      <w:r w:rsidR="00A3048F">
        <w:rPr>
          <w:sz w:val="28"/>
        </w:rPr>
        <w:tab/>
      </w:r>
      <w:r w:rsidR="00A3048F">
        <w:rPr>
          <w:sz w:val="28"/>
        </w:rPr>
        <w:tab/>
      </w:r>
      <w:r w:rsidR="00A3048F">
        <w:rPr>
          <w:sz w:val="28"/>
        </w:rPr>
        <w:tab/>
        <w:t>(2.1)</w:t>
      </w:r>
    </w:p>
    <w:p w14:paraId="693C80BF" w14:textId="59E13E8B" w:rsidR="00A3048F" w:rsidRPr="005759CD" w:rsidRDefault="00A3048F" w:rsidP="004B0C99">
      <w:pPr>
        <w:pStyle w:val="BodyText"/>
      </w:pPr>
      <w:r>
        <w:tab/>
        <w:t xml:space="preserve">Dimana </w:t>
      </w:r>
      <w:r w:rsidRPr="00A3048F">
        <w:rPr>
          <w:rFonts w:ascii="Cambria Math" w:hAnsi="Cambria Math"/>
          <w:i/>
        </w:rPr>
        <w:t>x</w:t>
      </w:r>
      <w:r w:rsidRPr="00A3048F">
        <w:rPr>
          <w:rFonts w:ascii="Cambria Math" w:hAnsi="Cambria Math"/>
          <w:i/>
          <w:vertAlign w:val="subscript"/>
        </w:rPr>
        <w:t>i</w:t>
      </w:r>
      <w:r w:rsidRPr="00A3048F">
        <w:rPr>
          <w:rFonts w:ascii="Cambria Math" w:hAnsi="Cambria Math"/>
        </w:rPr>
        <w:t xml:space="preserve"> </w:t>
      </w:r>
      <w:r>
        <w:t>merupakan nilai pada variabel ke-</w:t>
      </w:r>
      <w:r w:rsidRPr="00A3048F">
        <w:rPr>
          <w:i/>
        </w:rPr>
        <w:t>i</w:t>
      </w:r>
      <w:r>
        <w:t xml:space="preserve"> pada data pembelajaran dan </w:t>
      </w:r>
      <w:r w:rsidRPr="00A3048F">
        <w:rPr>
          <w:rFonts w:ascii="Cambria Math" w:hAnsi="Cambria Math"/>
          <w:i/>
        </w:rPr>
        <w:t>y</w:t>
      </w:r>
      <w:r w:rsidRPr="00A3048F">
        <w:rPr>
          <w:rFonts w:ascii="Cambria Math" w:hAnsi="Cambria Math"/>
          <w:i/>
          <w:vertAlign w:val="subscript"/>
        </w:rPr>
        <w:t>i</w:t>
      </w:r>
      <w:r>
        <w:t xml:space="preserve"> merupakan variabel pada instance baru. Perhitungan jarak ini dilakukan pada instance baru yang akan diklasifikasikan terhadap seluruh instance pada data pembelajaran</w:t>
      </w:r>
      <w:r w:rsidR="00B87AC7">
        <w:t>.</w:t>
      </w:r>
      <w:r w:rsidR="007F4076">
        <w:t xml:space="preserve"> Setelah diketahui jarak instance baru terhadap seluruh instance data pembelajaran, maka dipilih sebanyak </w:t>
      </w:r>
      <w:r w:rsidR="007F4076">
        <w:rPr>
          <w:i/>
        </w:rPr>
        <w:t xml:space="preserve">k </w:t>
      </w:r>
      <w:r w:rsidR="007F4076">
        <w:t xml:space="preserve">instance </w:t>
      </w:r>
      <w:r w:rsidR="005759CD">
        <w:t>data pembelajaran terdekat dengan instance baru</w:t>
      </w:r>
      <w:r w:rsidR="007F4076">
        <w:t xml:space="preserve">. </w:t>
      </w:r>
      <w:r w:rsidR="005759CD">
        <w:t>Kemudian,</w:t>
      </w:r>
      <w:r w:rsidR="007F4076">
        <w:t xml:space="preserve"> dari </w:t>
      </w:r>
      <w:r w:rsidR="007F4076">
        <w:rPr>
          <w:i/>
        </w:rPr>
        <w:t xml:space="preserve">k </w:t>
      </w:r>
      <w:r w:rsidR="007F4076">
        <w:t>data yang diperoleh, da</w:t>
      </w:r>
      <w:r w:rsidR="005759CD">
        <w:t>pat diklasifikasikan termasuk kelas manakah instance baru tersebut dengan melihat kelas mana yang paling banyak muncul.</w:t>
      </w:r>
    </w:p>
    <w:p w14:paraId="290047B4" w14:textId="74749718" w:rsidR="00E42AA9" w:rsidRPr="00E42AA9" w:rsidRDefault="00E43E43" w:rsidP="00E43E43">
      <w:pPr>
        <w:pStyle w:val="Heading1"/>
        <w:rPr>
          <w:lang w:val="en-US"/>
        </w:rPr>
      </w:pPr>
      <w:bookmarkStart w:id="27" w:name="_Toc25999896"/>
      <w:r>
        <w:rPr>
          <w:lang w:val="en-US"/>
        </w:rPr>
        <w:lastRenderedPageBreak/>
        <w:t>METODOLOGI</w:t>
      </w:r>
      <w:r w:rsidR="00887B4E">
        <w:rPr>
          <w:lang w:val="en-US"/>
        </w:rPr>
        <w:t xml:space="preserve"> PENELITIAN</w:t>
      </w:r>
      <w:bookmarkEnd w:id="27"/>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val="en-US"/>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B42C9F" w:rsidRPr="00EC6457" w:rsidRDefault="00B42C9F"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254D14" id="Text Box 19" o:spid="_x0000_s1029"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" fillcolor="white [3212]" stroked="f" strokeweight=".5pt">
                <v:textbox>
                  <w:txbxContent>
                    <w:p w14:paraId="022A76C1" w14:textId="77777777" w:rsidR="00B42C9F" w:rsidRPr="00EC6457" w:rsidRDefault="00B42C9F"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val="en-US"/>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44060F76" w:rsidR="007C7977" w:rsidRDefault="007C7977" w:rsidP="007C7977">
      <w:pPr>
        <w:pStyle w:val="Caption"/>
      </w:pPr>
      <w:bookmarkStart w:id="28" w:name="_Toc535789894"/>
      <w:bookmarkStart w:id="29" w:name="_Toc24054128"/>
      <w:r>
        <w:t xml:space="preserve">Gambar </w:t>
      </w:r>
      <w:r w:rsidR="004B0C99">
        <w:fldChar w:fldCharType="begin"/>
      </w:r>
      <w:r w:rsidR="004B0C99">
        <w:instrText xml:space="preserve"> STYLEREF 1 \s </w:instrText>
      </w:r>
      <w:r w:rsidR="004B0C99">
        <w:fldChar w:fldCharType="separate"/>
      </w:r>
      <w:r w:rsidR="00626720">
        <w:rPr>
          <w:noProof/>
        </w:rPr>
        <w:t>3</w:t>
      </w:r>
      <w:r w:rsidR="004B0C99">
        <w:fldChar w:fldCharType="end"/>
      </w:r>
      <w:r w:rsidR="004B0C99">
        <w:t>.</w:t>
      </w:r>
      <w:r w:rsidR="004B0C99">
        <w:fldChar w:fldCharType="begin"/>
      </w:r>
      <w:r w:rsidR="004B0C99">
        <w:instrText xml:space="preserve"> SEQ Gambar \* ARABIC \s 1 </w:instrText>
      </w:r>
      <w:r w:rsidR="004B0C99">
        <w:fldChar w:fldCharType="separate"/>
      </w:r>
      <w:r w:rsidR="00626720">
        <w:rPr>
          <w:noProof/>
        </w:rPr>
        <w:t>1</w:t>
      </w:r>
      <w:r w:rsidR="004B0C99">
        <w:fldChar w:fldCharType="end"/>
      </w:r>
      <w:r>
        <w:t xml:space="preserve"> Metodologi Penelitian</w:t>
      </w:r>
      <w:bookmarkEnd w:id="28"/>
      <w:bookmarkEnd w:id="29"/>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30" w:name="_Toc20222287"/>
      <w:bookmarkStart w:id="31" w:name="_Toc25999897"/>
      <w:r>
        <w:lastRenderedPageBreak/>
        <w:t>Identifikasi Masalah</w:t>
      </w:r>
      <w:bookmarkEnd w:id="30"/>
      <w:bookmarkEnd w:id="31"/>
    </w:p>
    <w:p w14:paraId="4E14FBC2" w14:textId="7FA68C18" w:rsidR="007C7977" w:rsidRDefault="003825CA" w:rsidP="007C7977">
      <w:pPr>
        <w:pStyle w:val="BodyText"/>
        <w:ind w:firstLine="340"/>
      </w:pPr>
      <w:r>
        <w:t xml:space="preserve">Pelacakan lokasi merupakan hal yang penting dalam bidang kesehatan. Namun, permasalahan yang terjadi adalah sistem pelacakan berbasis satelit atau GPS memiliki keterbatasan jika digunakan dalam gedung. Maka dari itulah diperlukan suatu sistem yang dapat melacak lokasi </w:t>
      </w:r>
      <w:r w:rsidR="00C40A65">
        <w:t>dalam gedung. Karena itulah penulis melakukan penelitian untuk mengimplementasikan sistem pelacakan dalam gedung (</w:t>
      </w:r>
      <w:r w:rsidR="00C40A65">
        <w:rPr>
          <w:i/>
        </w:rPr>
        <w:t>indoor localizaton</w:t>
      </w:r>
      <w:r w:rsidR="00C40A65" w:rsidRPr="00C40A65">
        <w:t>)</w:t>
      </w:r>
      <w:r w:rsidR="00C40A65">
        <w:rPr>
          <w:i/>
        </w:rPr>
        <w:t>.</w:t>
      </w:r>
      <w:r>
        <w:t xml:space="preserve"> </w:t>
      </w:r>
    </w:p>
    <w:p w14:paraId="160B28A8" w14:textId="77777777" w:rsidR="007C7977" w:rsidRDefault="007C7977" w:rsidP="007C7977">
      <w:pPr>
        <w:pStyle w:val="Heading2"/>
        <w:numPr>
          <w:ilvl w:val="1"/>
          <w:numId w:val="40"/>
        </w:numPr>
      </w:pPr>
      <w:bookmarkStart w:id="32" w:name="_Toc20222288"/>
      <w:bookmarkStart w:id="33" w:name="_Toc25999898"/>
      <w:r>
        <w:t>Studi Literatur</w:t>
      </w:r>
      <w:bookmarkEnd w:id="32"/>
      <w:bookmarkEnd w:id="33"/>
    </w:p>
    <w:p w14:paraId="45236D14" w14:textId="77777777"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dalam penelitian ini. Referensi yang digunakan berasal dari beberapa jurnal yang meneliti tentang pelacakan dalam ruangan. Namun penulis menggunakan jurnal </w:t>
      </w:r>
      <w:r w:rsidRPr="007E1C87">
        <w:rPr>
          <w:i/>
        </w:rPr>
        <w:t>survey</w:t>
      </w:r>
      <w:r>
        <w:t xml:space="preserve"> karya </w:t>
      </w:r>
      <w:r w:rsidRPr="00C77EEC">
        <w:rPr>
          <w:rStyle w:val="selectable"/>
          <w:noProof/>
          <w:color w:val="000000"/>
        </w:rPr>
        <w:t xml:space="preserve">Brena </w:t>
      </w:r>
      <w:r w:rsidRPr="00C77EEC">
        <w:rPr>
          <w:rStyle w:val="selectable"/>
          <w:i/>
          <w:noProof/>
          <w:color w:val="000000"/>
        </w:rPr>
        <w:t>et al.</w:t>
      </w:r>
      <w:r>
        <w:rPr>
          <w:rStyle w:val="selectable"/>
          <w:i/>
          <w:noProof/>
          <w:color w:val="000000"/>
        </w:rPr>
        <w:t xml:space="preserve"> </w:t>
      </w:r>
      <w:r>
        <w:rPr>
          <w:rStyle w:val="selectable"/>
          <w:noProof/>
          <w:color w:val="000000"/>
        </w:rPr>
        <w:t xml:space="preserve">dengan judul </w:t>
      </w:r>
      <w:r w:rsidRPr="007E1C87">
        <w:rPr>
          <w:i/>
          <w:noProof/>
          <w:color w:val="000000"/>
        </w:rPr>
        <w:t>Evolution of Indoor Positioning Technologies: A Survey</w:t>
      </w:r>
      <w:r>
        <w:rPr>
          <w:noProof/>
          <w:color w:val="000000"/>
        </w:rPr>
        <w:t xml:space="preserve"> yang mana di dalamnya menjelaskan tentang berbagai macam penelitian tentang </w:t>
      </w:r>
      <w:r w:rsidRPr="007E1C87">
        <w:rPr>
          <w:i/>
          <w:noProof/>
          <w:color w:val="000000"/>
        </w:rPr>
        <w:t>indoor localization</w:t>
      </w:r>
      <w:r>
        <w:rPr>
          <w:noProof/>
          <w:color w:val="000000"/>
        </w:rPr>
        <w:t xml:space="preserve"> maupun </w:t>
      </w:r>
      <w:r w:rsidRPr="007E1C87">
        <w:rPr>
          <w:i/>
          <w:noProof/>
          <w:color w:val="000000"/>
        </w:rPr>
        <w:t>indoor positioning</w:t>
      </w:r>
      <w:r>
        <w:t>.</w:t>
      </w:r>
    </w:p>
    <w:p w14:paraId="7B1C6D02" w14:textId="77777777" w:rsidR="007C7977" w:rsidRDefault="007C7977" w:rsidP="007C7977">
      <w:pPr>
        <w:pStyle w:val="Heading2"/>
        <w:numPr>
          <w:ilvl w:val="1"/>
          <w:numId w:val="40"/>
        </w:numPr>
      </w:pPr>
      <w:bookmarkStart w:id="34" w:name="_Toc20222289"/>
      <w:bookmarkStart w:id="35" w:name="_Toc25999899"/>
      <w:r>
        <w:t>Analisis Kebutuhan</w:t>
      </w:r>
      <w:bookmarkEnd w:id="34"/>
      <w:bookmarkEnd w:id="35"/>
    </w:p>
    <w:p w14:paraId="0C8ED047" w14:textId="33069198" w:rsidR="007C7977" w:rsidRDefault="007C7977" w:rsidP="007C7977">
      <w:pPr>
        <w:pStyle w:val="BodyText"/>
        <w:ind w:firstLine="340"/>
      </w:pPr>
      <w:r>
        <w:t>Analisis kebutuhan memiliki tujuan untuk memahami kebutuhan</w:t>
      </w:r>
      <w:r w:rsidR="00755101">
        <w:t xml:space="preserve"> dan fungsi</w:t>
      </w:r>
      <w:r>
        <w:t xml:space="preserve"> </w:t>
      </w:r>
      <w:r w:rsidR="00755101">
        <w:t>dari sistem yang akan diimplementasikan. Analisis kebutuhan dibagi menjadi tiga bagian yaitu analisis kebutuhan fungsional, analisis kebutuhan perangkat keras, analisis kebutuhan perangkat lunak. Hasil dari analisis kebutuhan ini merupakan landasan untuk melakukan perancangan sistem.</w:t>
      </w:r>
    </w:p>
    <w:p w14:paraId="5DD8F2A8" w14:textId="77777777" w:rsidR="007C7977" w:rsidRDefault="007C7977" w:rsidP="007C7977">
      <w:pPr>
        <w:pStyle w:val="Heading3"/>
        <w:numPr>
          <w:ilvl w:val="2"/>
          <w:numId w:val="40"/>
        </w:numPr>
        <w:ind w:left="714" w:hanging="714"/>
      </w:pPr>
      <w:bookmarkStart w:id="36" w:name="_Toc20222290"/>
      <w:bookmarkStart w:id="37" w:name="_Toc25999900"/>
      <w:r>
        <w:t>Analisis Kebutuhan Perangkat Keras</w:t>
      </w:r>
      <w:bookmarkEnd w:id="36"/>
      <w:bookmarkEnd w:id="37"/>
    </w:p>
    <w:p w14:paraId="5FC38A3E" w14:textId="5DE9C358" w:rsidR="007C7977" w:rsidRDefault="00755101" w:rsidP="00755101">
      <w:pPr>
        <w:pStyle w:val="BodyText"/>
        <w:spacing w:after="0"/>
        <w:ind w:firstLine="426"/>
      </w:pPr>
      <w:r>
        <w:t xml:space="preserve">Analisis kebutuhan perangkat keras bertujuan untuk memetakan jenis perangkat yang digunakan beserta fungsinya. Hal ini bertujuan untuk menghindari </w:t>
      </w:r>
    </w:p>
    <w:p w14:paraId="6B9B4888" w14:textId="77777777" w:rsidR="007C7977" w:rsidRDefault="007C7977" w:rsidP="007C7977">
      <w:pPr>
        <w:pStyle w:val="BodyText"/>
        <w:spacing w:after="0"/>
      </w:pPr>
    </w:p>
    <w:p w14:paraId="3F3A8BB5" w14:textId="77777777" w:rsidR="007C7977" w:rsidRDefault="007C7977" w:rsidP="007C7977">
      <w:pPr>
        <w:pStyle w:val="Heading2"/>
        <w:numPr>
          <w:ilvl w:val="1"/>
          <w:numId w:val="40"/>
        </w:numPr>
      </w:pPr>
      <w:bookmarkStart w:id="38" w:name="_Toc20222291"/>
      <w:bookmarkStart w:id="39" w:name="_Toc25999901"/>
      <w:r>
        <w:t>Perancangan Sistem</w:t>
      </w:r>
      <w:bookmarkEnd w:id="38"/>
      <w:bookmarkEnd w:id="39"/>
      <w:r>
        <w:t xml:space="preserve"> </w:t>
      </w:r>
    </w:p>
    <w:p w14:paraId="440E73CC" w14:textId="3DCAC116" w:rsidR="007C7977" w:rsidRDefault="007C7977" w:rsidP="007C7977">
      <w:pPr>
        <w:pStyle w:val="BodyText"/>
        <w:ind w:firstLine="340"/>
      </w:pPr>
      <w:r>
        <w:t xml:space="preserve">Dalam tahap perancangan, peneliti melakukan perancangan yang meliputi alur sistem yang dibuat. Penelitian ini bersifat implementatif dan menggunakan data yang berasal dari </w:t>
      </w:r>
      <w:r w:rsidR="0071559B">
        <w:t>pola sinyal</w:t>
      </w:r>
      <w:r>
        <w:t xml:space="preserve"> yang telah dikumpulkan pada fase pertama </w:t>
      </w:r>
      <w:r w:rsidR="00912D62" w:rsidRPr="00912D62">
        <w:rPr>
          <w:i/>
        </w:rPr>
        <w:t>Fingerprinting</w:t>
      </w:r>
      <w:r>
        <w:t>. Berikut merupakan alur implementasi yang akan dilakukan :</w:t>
      </w:r>
    </w:p>
    <w:p w14:paraId="797D392A" w14:textId="77777777" w:rsidR="007C7977" w:rsidRDefault="007C7977" w:rsidP="007C7977">
      <w:pPr>
        <w:pStyle w:val="BodyText"/>
        <w:keepNext/>
        <w:ind w:left="-284"/>
        <w:jc w:val="center"/>
      </w:pPr>
      <w:r>
        <w:rPr>
          <w:noProof/>
          <w:lang w:val="en-US"/>
        </w:rPr>
        <w:lastRenderedPageBreak/>
        <w:drawing>
          <wp:inline distT="0" distB="0" distL="0" distR="0" wp14:anchorId="061346E8" wp14:editId="2C93E8D5">
            <wp:extent cx="5340647" cy="17240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Implementasi.jpg"/>
                    <pic:cNvPicPr/>
                  </pic:nvPicPr>
                  <pic:blipFill>
                    <a:blip r:embed="rId14">
                      <a:extLst>
                        <a:ext uri="{28A0092B-C50C-407E-A947-70E740481C1C}">
                          <a14:useLocalDpi xmlns:a14="http://schemas.microsoft.com/office/drawing/2010/main" val="0"/>
                        </a:ext>
                      </a:extLst>
                    </a:blip>
                    <a:stretch>
                      <a:fillRect/>
                    </a:stretch>
                  </pic:blipFill>
                  <pic:spPr>
                    <a:xfrm>
                      <a:off x="0" y="0"/>
                      <a:ext cx="5340647" cy="1724025"/>
                    </a:xfrm>
                    <a:prstGeom prst="rect">
                      <a:avLst/>
                    </a:prstGeom>
                  </pic:spPr>
                </pic:pic>
              </a:graphicData>
            </a:graphic>
          </wp:inline>
        </w:drawing>
      </w:r>
    </w:p>
    <w:p w14:paraId="5406FB37" w14:textId="674C54F8" w:rsidR="007C7977" w:rsidRDefault="007C7977" w:rsidP="007C7977">
      <w:pPr>
        <w:pStyle w:val="Caption"/>
      </w:pPr>
      <w:bookmarkStart w:id="40" w:name="_Toc535789895"/>
      <w:bookmarkStart w:id="41" w:name="_Toc24054129"/>
      <w:r>
        <w:t xml:space="preserve">Gambar </w:t>
      </w:r>
      <w:r w:rsidR="004B0C99">
        <w:fldChar w:fldCharType="begin"/>
      </w:r>
      <w:r w:rsidR="004B0C99">
        <w:instrText xml:space="preserve"> STYLEREF 1 \s </w:instrText>
      </w:r>
      <w:r w:rsidR="004B0C99">
        <w:fldChar w:fldCharType="separate"/>
      </w:r>
      <w:r w:rsidR="00626720">
        <w:rPr>
          <w:noProof/>
        </w:rPr>
        <w:t>3</w:t>
      </w:r>
      <w:r w:rsidR="004B0C99">
        <w:fldChar w:fldCharType="end"/>
      </w:r>
      <w:r w:rsidR="004B0C99">
        <w:t>.</w:t>
      </w:r>
      <w:r w:rsidR="004B0C99">
        <w:fldChar w:fldCharType="begin"/>
      </w:r>
      <w:r w:rsidR="004B0C99">
        <w:instrText xml:space="preserve"> SEQ Gambar \* ARABIC \s 1 </w:instrText>
      </w:r>
      <w:r w:rsidR="004B0C99">
        <w:fldChar w:fldCharType="separate"/>
      </w:r>
      <w:r w:rsidR="00626720">
        <w:rPr>
          <w:noProof/>
        </w:rPr>
        <w:t>2</w:t>
      </w:r>
      <w:r w:rsidR="004B0C99">
        <w:fldChar w:fldCharType="end"/>
      </w:r>
      <w:r>
        <w:t xml:space="preserve"> </w:t>
      </w:r>
      <w:r w:rsidR="00861ABD">
        <w:t>Alur implementasi sistem pelacakan dalam gedung</w:t>
      </w:r>
      <w:bookmarkEnd w:id="40"/>
      <w:r w:rsidR="00861ABD">
        <w:t xml:space="preserve"> berbasis BLE</w:t>
      </w:r>
      <w:bookmarkEnd w:id="41"/>
    </w:p>
    <w:p w14:paraId="2AE049AB" w14:textId="77777777" w:rsidR="007C7977" w:rsidRDefault="007C7977" w:rsidP="007C7977">
      <w:pPr>
        <w:pStyle w:val="BodyText"/>
      </w:pPr>
      <w:r>
        <w:t xml:space="preserve">Gambar 3.2 merupakan gambaran model perancangan sistem. Dimana akan dilakukan pemasangan sensor pada 3 ruangan terpilih dimana 2 ruangan menggunakan 2 sensor ESP32 dan 1 ruangan menggunakan 1 buah sensor ESP32. Selanjutnya akan dilakukan pengumpulan data karakteristik sinyal dengan mendatangi ruangan-ruangan yang dipilih lalu sensor ESP32 menangkap sinyal bluetooth dari perangkat iTAG dan data sinyal RSSI yang telah didapat dikirim ke server untuk kemudian disimpan dalam database. Lalu kita melakukan proses penentuan lokasi dengan cara mendatangi salah satu ruangan secara acak, kemudian </w:t>
      </w:r>
      <w:r w:rsidRPr="00766942">
        <w:t>sensor</w:t>
      </w:r>
      <w:r>
        <w:t xml:space="preserve"> ESP32</w:t>
      </w:r>
      <w:r w:rsidRPr="00766942">
        <w:t xml:space="preserve"> </w:t>
      </w:r>
      <w:r>
        <w:t>menangkap sinyal bluetooth dari iTAG untuk selanjutnya dikirim menuju server dan diproses oleh sistem dan ditampilkan hasil dari pembacaan data sinyal tadi berupa nama ruangan yang dimasuki.</w:t>
      </w:r>
    </w:p>
    <w:p w14:paraId="7976F30B" w14:textId="77777777" w:rsidR="007C7977" w:rsidRDefault="007C7977" w:rsidP="007C7977">
      <w:pPr>
        <w:pStyle w:val="Heading2"/>
        <w:numPr>
          <w:ilvl w:val="1"/>
          <w:numId w:val="40"/>
        </w:numPr>
      </w:pPr>
      <w:bookmarkStart w:id="42" w:name="_Toc20222292"/>
      <w:bookmarkStart w:id="43" w:name="_Toc25999902"/>
      <w:r>
        <w:t>Implementasi</w:t>
      </w:r>
      <w:bookmarkEnd w:id="42"/>
      <w:bookmarkEnd w:id="43"/>
    </w:p>
    <w:p w14:paraId="6356E99A" w14:textId="77777777" w:rsidR="007C7977" w:rsidRDefault="007C7977" w:rsidP="007C7977">
      <w:pPr>
        <w:pStyle w:val="BodyText"/>
        <w:ind w:firstLine="340"/>
      </w:pPr>
      <w:r>
        <w:t>Tahapan implementasi merupakan kegiatan pengimplementasian sistem yang telah   dirancang   dan   disusun   sebelumnya.   Implementasi   dilakukan dengan mengunakan perangkat-perangkat yang telah disebutkan sebelumnya pada analisis kebutuhan.</w:t>
      </w:r>
    </w:p>
    <w:p w14:paraId="184C957C" w14:textId="77777777" w:rsidR="007C7977" w:rsidRDefault="007C7977" w:rsidP="007C7977">
      <w:pPr>
        <w:pStyle w:val="Heading2"/>
        <w:numPr>
          <w:ilvl w:val="1"/>
          <w:numId w:val="40"/>
        </w:numPr>
      </w:pPr>
      <w:bookmarkStart w:id="44" w:name="_Toc20222293"/>
      <w:bookmarkStart w:id="45" w:name="_Toc25999903"/>
      <w:r>
        <w:t>Pengujian</w:t>
      </w:r>
      <w:bookmarkEnd w:id="44"/>
      <w:bookmarkEnd w:id="45"/>
    </w:p>
    <w:p w14:paraId="4D0F7609" w14:textId="77777777" w:rsidR="007C7977" w:rsidRDefault="007C7977" w:rsidP="007C7977">
      <w:pPr>
        <w:pStyle w:val="BodyText"/>
        <w:ind w:firstLine="340"/>
      </w:pPr>
      <w:r>
        <w:t>Pada  tahap  ini,  sistem  telah  berhasil  dirancang  lalu  penulis  akan  melakukan pengujian  pada  sistem  yang  dibangun.  Pengujian  dilakukan  untuk  mengetahui bahwa  sistem  telah  dapat  berjalan  sesuai  dengan  spesifikasi,  kebutuhan,  dan tujuannya. Selain itu, pada tahap pengujian ini penulis akan menguji akurasi dari sistem pelacakan dalam ruangan yang telah diimplementasikan.</w:t>
      </w:r>
    </w:p>
    <w:p w14:paraId="653015C1" w14:textId="77777777" w:rsidR="007C7977" w:rsidRDefault="007C7977" w:rsidP="007C7977">
      <w:pPr>
        <w:pStyle w:val="Heading2"/>
        <w:numPr>
          <w:ilvl w:val="1"/>
          <w:numId w:val="40"/>
        </w:numPr>
      </w:pPr>
      <w:bookmarkStart w:id="46" w:name="_Toc20222294"/>
      <w:bookmarkStart w:id="47" w:name="_Toc25999904"/>
      <w:r>
        <w:t>Kesimpulan dan Saran</w:t>
      </w:r>
      <w:bookmarkEnd w:id="46"/>
      <w:bookmarkEnd w:id="47"/>
    </w:p>
    <w:p w14:paraId="07054D31" w14:textId="00BF68D4"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p>
    <w:p w14:paraId="716F0FF6" w14:textId="77777777" w:rsidR="00D4584D" w:rsidRPr="00D4584D" w:rsidRDefault="00D4584D" w:rsidP="005664E2">
      <w:pPr>
        <w:pStyle w:val="BodyTextFirstIndent"/>
        <w:rPr>
          <w:lang w:val="en-US"/>
        </w:rPr>
      </w:pPr>
    </w:p>
    <w:p w14:paraId="4CC4554A" w14:textId="50EC0422" w:rsidR="00E43E43" w:rsidRDefault="00072848" w:rsidP="00692B49">
      <w:pPr>
        <w:pStyle w:val="Heading1"/>
        <w:rPr>
          <w:lang w:val="en-US"/>
        </w:rPr>
      </w:pPr>
      <w:bookmarkStart w:id="48" w:name="_Toc25999905"/>
      <w:r>
        <w:lastRenderedPageBreak/>
        <w:t>ANALISA KEBUTUHAN DAN PERANCANGAN</w:t>
      </w:r>
      <w:bookmarkEnd w:id="48"/>
      <w:r w:rsidR="00E43E43">
        <w:rPr>
          <w:lang w:val="en-US"/>
        </w:rPr>
        <w:t xml:space="preserve"> </w:t>
      </w:r>
    </w:p>
    <w:p w14:paraId="25BB685D" w14:textId="244FAE24" w:rsidR="00692B49" w:rsidRDefault="00072848" w:rsidP="00692B49">
      <w:pPr>
        <w:pStyle w:val="Heading2"/>
        <w:rPr>
          <w:lang w:val="en-US"/>
        </w:rPr>
      </w:pPr>
      <w:bookmarkStart w:id="49" w:name="_Toc25999906"/>
      <w:r>
        <w:t>Deskripsi Umum Sistem</w:t>
      </w:r>
      <w:bookmarkEnd w:id="49"/>
    </w:p>
    <w:p w14:paraId="702240AB" w14:textId="0A61A99B" w:rsidR="00064A2E" w:rsidRPr="00FC59E6" w:rsidRDefault="00064A2E" w:rsidP="00064A2E">
      <w:pPr>
        <w:pStyle w:val="BodyTextFirstIndent"/>
        <w:rPr>
          <w:lang w:val="en-US"/>
        </w:rPr>
      </w:pPr>
      <w:r>
        <w:t xml:space="preserve">Sistem pelacakan dalam gedung berbasis BLE menggunakan metode </w:t>
      </w:r>
      <w:r w:rsidR="00912D62" w:rsidRPr="00912D62">
        <w:rPr>
          <w:i/>
        </w:rPr>
        <w:t>fingerprinting</w:t>
      </w:r>
      <w:r>
        <w:rPr>
          <w:i/>
        </w:rPr>
        <w:t xml:space="preserve"> </w:t>
      </w:r>
      <w:r>
        <w:t xml:space="preserve">dibagi menjadi 2 tahap. Tahap pertama adalah melakukan pengumpulan data pola sinyal tiap ruangan yang dipilih berupa RSSI dari perangakat iTAG Bluetooth. Data yang terkumpul disimpan dalam sebuah database sederhana berupa file dengan format .csv. Tahap selanjutnya adalah tahap pelacakan perangkat. Pertama-tama, perangkat iTAG Bluetooth akan dibawa ke salah satu ruangan terpilih, kemudian saat sistem dinyalakan, maka sistem akan membaca karakteristik sinyal perangkat iTAG Bluetooth kemudian membandingkan karakterisik sinyal yang diperoleh dengan data karakteristik sinyal pada database file .csv yang telah dikumpulkan sebelumnya menggunakan algoritma </w:t>
      </w:r>
      <w:r w:rsidRPr="00FC59E6">
        <w:rPr>
          <w:i/>
        </w:rPr>
        <w:t>k-Nearest Neighbour</w:t>
      </w:r>
      <w:r>
        <w:t xml:space="preserve">. Setelah nama ruangan tempat perangkat iTAG Bluetooth telah ditemukan, maka sistem akan menampilkan nama ruangan dan waktu saat perangkat tersebut dilacak. Proses pelacakan ini berlangsung secara </w:t>
      </w:r>
      <w:r w:rsidRPr="00FC59E6">
        <w:rPr>
          <w:i/>
        </w:rPr>
        <w:t>real-time</w:t>
      </w:r>
      <w:r>
        <w:t>.</w:t>
      </w:r>
    </w:p>
    <w:p w14:paraId="6D17CE30" w14:textId="77777777" w:rsidR="00064A2E" w:rsidRDefault="00064A2E" w:rsidP="00064A2E">
      <w:pPr>
        <w:pStyle w:val="Heading2"/>
        <w:rPr>
          <w:lang w:val="en-US"/>
        </w:rPr>
      </w:pPr>
      <w:bookmarkStart w:id="50" w:name="_Toc25999907"/>
      <w:r>
        <w:t>Kebutuhan Sistem</w:t>
      </w:r>
      <w:bookmarkEnd w:id="50"/>
    </w:p>
    <w:p w14:paraId="454E0132" w14:textId="77777777" w:rsidR="00064A2E" w:rsidRPr="000B00F3" w:rsidRDefault="00064A2E" w:rsidP="00064A2E">
      <w:pPr>
        <w:pStyle w:val="ListNumber"/>
        <w:numPr>
          <w:ilvl w:val="0"/>
          <w:numId w:val="0"/>
        </w:numPr>
        <w:ind w:firstLine="340"/>
        <w:rPr>
          <w:lang w:val="id-ID"/>
        </w:rPr>
      </w:pPr>
      <w:r>
        <w:rPr>
          <w:lang w:val="id-ID"/>
        </w:rPr>
        <w:t xml:space="preserve">Kebutuhan sistem adalah kebutuhan yang diperlukan untuk perancangan dan implementasi sistem dalam pelacakan dalam gedung dengan menggunakan </w:t>
      </w:r>
      <w:r w:rsidRPr="000B00F3">
        <w:rPr>
          <w:i/>
          <w:lang w:val="id-ID"/>
        </w:rPr>
        <w:t>Bluetooth Low Energy</w:t>
      </w:r>
      <w:r>
        <w:rPr>
          <w:lang w:val="id-ID"/>
        </w:rPr>
        <w:t>.</w:t>
      </w:r>
    </w:p>
    <w:p w14:paraId="5C90BB72" w14:textId="77777777" w:rsidR="00064A2E" w:rsidRDefault="00064A2E" w:rsidP="00064A2E">
      <w:pPr>
        <w:pStyle w:val="Heading3"/>
        <w:rPr>
          <w:lang w:val="en-US"/>
        </w:rPr>
      </w:pPr>
      <w:bookmarkStart w:id="51" w:name="_Toc25999908"/>
      <w:r>
        <w:t>Kebutuhan Fungsional</w:t>
      </w:r>
      <w:bookmarkEnd w:id="51"/>
    </w:p>
    <w:p w14:paraId="3773EDEA" w14:textId="77777777" w:rsidR="00064A2E" w:rsidRDefault="00064A2E" w:rsidP="00064A2E">
      <w:pPr>
        <w:pStyle w:val="BodyTextFirstIndent"/>
      </w:pPr>
      <w:r>
        <w:t>Kebutuhan fungsional adalah kebutuhan yang harus ada pada sistem dan proses yang dapat dilakukan oleh sistem. Tabel 4.1 menunjukkan kebutuhan fungsional pada sistem pelacakan ini.</w:t>
      </w:r>
    </w:p>
    <w:p w14:paraId="757AFA41" w14:textId="39D0AC37" w:rsidR="00064A2E" w:rsidRDefault="00064A2E" w:rsidP="00064A2E">
      <w:pPr>
        <w:pStyle w:val="Caption"/>
        <w:rPr>
          <w:lang w:val="en-US"/>
        </w:rPr>
      </w:pPr>
      <w:r>
        <w:rPr>
          <w:lang w:val="en-US"/>
        </w:rPr>
        <w:t xml:space="preserve">    </w:t>
      </w:r>
      <w:bookmarkStart w:id="52" w:name="_Toc23966761"/>
      <w:r>
        <w:t xml:space="preserve">Tabel </w:t>
      </w:r>
      <w:r w:rsidR="00412E83">
        <w:fldChar w:fldCharType="begin"/>
      </w:r>
      <w:r w:rsidR="00412E83">
        <w:instrText xml:space="preserve"> STYLEREF 1 \s </w:instrText>
      </w:r>
      <w:r w:rsidR="00412E83">
        <w:fldChar w:fldCharType="separate"/>
      </w:r>
      <w:r w:rsidR="00626720">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626720">
        <w:rPr>
          <w:noProof/>
        </w:rPr>
        <w:t>1</w:t>
      </w:r>
      <w:r w:rsidR="00412E83">
        <w:fldChar w:fldCharType="end"/>
      </w:r>
      <w:r>
        <w:t xml:space="preserve"> Kebutuhan Fungsional</w:t>
      </w:r>
      <w:bookmarkEnd w:id="52"/>
    </w:p>
    <w:tbl>
      <w:tblPr>
        <w:tblStyle w:val="TableGrid"/>
        <w:tblW w:w="0" w:type="auto"/>
        <w:tblLook w:val="04A0" w:firstRow="1" w:lastRow="0" w:firstColumn="1" w:lastColumn="0" w:noHBand="0" w:noVBand="1"/>
      </w:tblPr>
      <w:tblGrid>
        <w:gridCol w:w="704"/>
        <w:gridCol w:w="7223"/>
      </w:tblGrid>
      <w:tr w:rsidR="00064A2E" w14:paraId="6E4E7CA0"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9DF7E10" w14:textId="77777777" w:rsidR="00064A2E" w:rsidRDefault="00064A2E" w:rsidP="00732C3F">
            <w:pPr>
              <w:pStyle w:val="BodyText"/>
              <w:jc w:val="center"/>
              <w:rPr>
                <w:b/>
                <w:bCs/>
                <w:sz w:val="20"/>
                <w:szCs w:val="20"/>
              </w:rPr>
            </w:pPr>
            <w:r>
              <w:rPr>
                <w:b/>
                <w:bCs/>
                <w:sz w:val="20"/>
                <w:szCs w:val="20"/>
              </w:rPr>
              <w:t>No.</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DF3D565" w14:textId="77777777" w:rsidR="00064A2E" w:rsidRDefault="00064A2E" w:rsidP="00732C3F">
            <w:pPr>
              <w:pStyle w:val="BodyText"/>
              <w:jc w:val="left"/>
              <w:rPr>
                <w:b/>
                <w:bCs/>
                <w:sz w:val="20"/>
                <w:szCs w:val="20"/>
              </w:rPr>
            </w:pPr>
            <w:r>
              <w:rPr>
                <w:b/>
                <w:bCs/>
                <w:sz w:val="20"/>
                <w:szCs w:val="20"/>
              </w:rPr>
              <w:t>Kebutuhan Fungsional</w:t>
            </w:r>
          </w:p>
        </w:tc>
      </w:tr>
      <w:tr w:rsidR="00064A2E" w14:paraId="0698334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40FE668" w14:textId="77777777" w:rsidR="00064A2E" w:rsidRDefault="00064A2E" w:rsidP="00732C3F">
            <w:pPr>
              <w:pStyle w:val="BodyText"/>
              <w:jc w:val="center"/>
              <w:rPr>
                <w:sz w:val="20"/>
                <w:szCs w:val="20"/>
              </w:rPr>
            </w:pPr>
            <w:r>
              <w:rPr>
                <w:sz w:val="20"/>
                <w:szCs w:val="20"/>
              </w:rPr>
              <w:t>1</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1070D5C" w14:textId="77777777" w:rsidR="00064A2E" w:rsidRDefault="00064A2E" w:rsidP="00732C3F">
            <w:pPr>
              <w:pStyle w:val="BodyText"/>
              <w:rPr>
                <w:sz w:val="20"/>
                <w:szCs w:val="20"/>
              </w:rPr>
            </w:pPr>
            <w:r>
              <w:rPr>
                <w:sz w:val="20"/>
                <w:szCs w:val="20"/>
              </w:rPr>
              <w:t>Sistem dapat mendapatkan sinyal RSSI iTAG Bluetooth</w:t>
            </w:r>
          </w:p>
        </w:tc>
      </w:tr>
      <w:tr w:rsidR="00064A2E" w14:paraId="241E1029"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7F3EEC2" w14:textId="77777777" w:rsidR="00064A2E" w:rsidRDefault="00064A2E" w:rsidP="00732C3F">
            <w:pPr>
              <w:pStyle w:val="BodyText"/>
              <w:jc w:val="center"/>
              <w:rPr>
                <w:sz w:val="20"/>
                <w:szCs w:val="20"/>
              </w:rPr>
            </w:pPr>
            <w:r>
              <w:rPr>
                <w:sz w:val="20"/>
                <w:szCs w:val="20"/>
              </w:rPr>
              <w:t>2</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41B3DCA" w14:textId="77777777" w:rsidR="00064A2E" w:rsidRDefault="00064A2E" w:rsidP="00732C3F">
            <w:pPr>
              <w:pStyle w:val="BodyText"/>
              <w:rPr>
                <w:sz w:val="20"/>
                <w:szCs w:val="20"/>
              </w:rPr>
            </w:pPr>
            <w:r>
              <w:rPr>
                <w:sz w:val="20"/>
                <w:szCs w:val="20"/>
              </w:rPr>
              <w:t xml:space="preserve">Sistem dapat mengirim sinyal RSSI iTAG Bluetooth menuju server </w:t>
            </w:r>
          </w:p>
        </w:tc>
      </w:tr>
      <w:tr w:rsidR="00064A2E" w14:paraId="225F78F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05EAD26" w14:textId="77777777" w:rsidR="00064A2E" w:rsidRDefault="00064A2E" w:rsidP="00732C3F">
            <w:pPr>
              <w:pStyle w:val="BodyText"/>
              <w:jc w:val="center"/>
              <w:rPr>
                <w:sz w:val="20"/>
                <w:szCs w:val="20"/>
              </w:rPr>
            </w:pPr>
            <w:r>
              <w:rPr>
                <w:sz w:val="20"/>
                <w:szCs w:val="20"/>
              </w:rPr>
              <w:t>3</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B2555F5" w14:textId="77777777" w:rsidR="00064A2E" w:rsidRDefault="00064A2E" w:rsidP="00732C3F">
            <w:pPr>
              <w:pStyle w:val="BodyText"/>
              <w:jc w:val="left"/>
              <w:rPr>
                <w:sz w:val="20"/>
                <w:szCs w:val="20"/>
              </w:rPr>
            </w:pPr>
            <w:r>
              <w:rPr>
                <w:sz w:val="20"/>
                <w:szCs w:val="20"/>
              </w:rPr>
              <w:t>Sistem dapat menyimpan karakteristik sinyal RSSI iTAG Bluetooth pada database file .csv</w:t>
            </w:r>
          </w:p>
        </w:tc>
      </w:tr>
      <w:tr w:rsidR="00064A2E" w14:paraId="4154F815"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3B050DB" w14:textId="77777777" w:rsidR="00064A2E" w:rsidRDefault="00064A2E" w:rsidP="00732C3F">
            <w:pPr>
              <w:pStyle w:val="BodyText"/>
              <w:jc w:val="center"/>
              <w:rPr>
                <w:sz w:val="20"/>
                <w:szCs w:val="20"/>
              </w:rPr>
            </w:pPr>
            <w:r>
              <w:rPr>
                <w:sz w:val="20"/>
                <w:szCs w:val="20"/>
              </w:rPr>
              <w:t>4</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1AB314" w14:textId="77777777" w:rsidR="00064A2E" w:rsidRDefault="00064A2E" w:rsidP="00732C3F">
            <w:pPr>
              <w:pStyle w:val="BodyText"/>
              <w:jc w:val="left"/>
              <w:rPr>
                <w:sz w:val="20"/>
                <w:szCs w:val="20"/>
              </w:rPr>
            </w:pPr>
            <w:r>
              <w:rPr>
                <w:sz w:val="20"/>
                <w:szCs w:val="20"/>
              </w:rPr>
              <w:t>Sistem dapat mengimplementasikan pelacakan dengan algoritma kNN</w:t>
            </w:r>
          </w:p>
        </w:tc>
      </w:tr>
      <w:tr w:rsidR="00064A2E" w14:paraId="058FF51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3BE1418" w14:textId="77777777" w:rsidR="00064A2E" w:rsidRDefault="00064A2E" w:rsidP="00732C3F">
            <w:pPr>
              <w:pStyle w:val="BodyText"/>
              <w:jc w:val="center"/>
              <w:rPr>
                <w:sz w:val="20"/>
                <w:szCs w:val="20"/>
              </w:rPr>
            </w:pPr>
            <w:r>
              <w:rPr>
                <w:sz w:val="20"/>
                <w:szCs w:val="20"/>
              </w:rPr>
              <w:t>5</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15CE15" w14:textId="77777777" w:rsidR="00064A2E" w:rsidRDefault="00064A2E" w:rsidP="00732C3F">
            <w:pPr>
              <w:pStyle w:val="BodyText"/>
              <w:jc w:val="left"/>
              <w:rPr>
                <w:sz w:val="20"/>
                <w:szCs w:val="20"/>
              </w:rPr>
            </w:pPr>
            <w:r>
              <w:rPr>
                <w:sz w:val="20"/>
                <w:szCs w:val="20"/>
              </w:rPr>
              <w:t>Sistem dapat menampilkan hasil pelacakan berupa nama ruangan</w:t>
            </w:r>
          </w:p>
        </w:tc>
      </w:tr>
      <w:tr w:rsidR="00064A2E" w14:paraId="52765C96"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EBA37B0" w14:textId="77777777" w:rsidR="00064A2E" w:rsidRDefault="00064A2E" w:rsidP="00732C3F">
            <w:pPr>
              <w:pStyle w:val="BodyText"/>
              <w:jc w:val="center"/>
              <w:rPr>
                <w:sz w:val="20"/>
                <w:szCs w:val="20"/>
              </w:rPr>
            </w:pPr>
            <w:r>
              <w:rPr>
                <w:sz w:val="20"/>
                <w:szCs w:val="20"/>
              </w:rPr>
              <w:t>6</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8F74DF4" w14:textId="77777777" w:rsidR="00064A2E" w:rsidRDefault="00064A2E" w:rsidP="00732C3F">
            <w:pPr>
              <w:pStyle w:val="BodyText"/>
              <w:jc w:val="left"/>
              <w:rPr>
                <w:sz w:val="20"/>
                <w:szCs w:val="20"/>
              </w:rPr>
            </w:pPr>
            <w:r>
              <w:rPr>
                <w:sz w:val="20"/>
                <w:szCs w:val="20"/>
              </w:rPr>
              <w:t>Sistem dapat mencatat hasil pelacakan pada sebuah file log dengan format .csv</w:t>
            </w:r>
          </w:p>
        </w:tc>
      </w:tr>
      <w:tr w:rsidR="00064A2E" w14:paraId="0329725A"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1CAC341" w14:textId="77777777" w:rsidR="00064A2E" w:rsidRDefault="00064A2E" w:rsidP="00732C3F">
            <w:pPr>
              <w:pStyle w:val="BodyText"/>
              <w:jc w:val="center"/>
              <w:rPr>
                <w:sz w:val="20"/>
                <w:szCs w:val="20"/>
              </w:rPr>
            </w:pPr>
            <w:r>
              <w:rPr>
                <w:sz w:val="20"/>
                <w:szCs w:val="20"/>
              </w:rPr>
              <w:t>7</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AB16981" w14:textId="77777777" w:rsidR="00064A2E" w:rsidRDefault="00064A2E" w:rsidP="00732C3F">
            <w:pPr>
              <w:pStyle w:val="BodyText"/>
              <w:jc w:val="left"/>
              <w:rPr>
                <w:sz w:val="20"/>
                <w:szCs w:val="20"/>
              </w:rPr>
            </w:pPr>
            <w:r>
              <w:rPr>
                <w:sz w:val="20"/>
                <w:szCs w:val="20"/>
              </w:rPr>
              <w:t>Sistem dapat melakukan perhitungan akurasi hasil pelacakan dalam hitungan persen</w:t>
            </w:r>
          </w:p>
        </w:tc>
      </w:tr>
    </w:tbl>
    <w:p w14:paraId="68149D2B" w14:textId="77777777" w:rsidR="00064A2E" w:rsidRPr="00C21BB3" w:rsidRDefault="00064A2E" w:rsidP="00064A2E">
      <w:pPr>
        <w:pStyle w:val="BodyTextFirstIndent"/>
      </w:pPr>
      <w:r>
        <w:t xml:space="preserve">Pada Tabel 4.1 menunjukkan beberapa kebutuhan fungsional dari sistem pelacakan dalam gedung berbasis BLE ini. Secara singkat kebutuhan fungsional dari sistem ini adalah melakukan pelacakan perangkat iTAG Bluetooth dengan menggunakan algoritma </w:t>
      </w:r>
      <w:r w:rsidRPr="00FC59E6">
        <w:rPr>
          <w:i/>
        </w:rPr>
        <w:t>k-Nearest Neighbour</w:t>
      </w:r>
      <w:r>
        <w:t xml:space="preserve"> secara </w:t>
      </w:r>
      <w:r w:rsidRPr="006D3580">
        <w:rPr>
          <w:i/>
        </w:rPr>
        <w:t>real-time</w:t>
      </w:r>
      <w:r>
        <w:t>.</w:t>
      </w:r>
    </w:p>
    <w:p w14:paraId="79DE567B" w14:textId="77777777" w:rsidR="00064A2E" w:rsidRDefault="00064A2E" w:rsidP="00064A2E">
      <w:pPr>
        <w:pStyle w:val="Heading3"/>
        <w:rPr>
          <w:lang w:val="en-US"/>
        </w:rPr>
      </w:pPr>
      <w:bookmarkStart w:id="53" w:name="_Toc25999909"/>
      <w:r>
        <w:lastRenderedPageBreak/>
        <w:t>Kebutuhan Non-Fungsional</w:t>
      </w:r>
      <w:bookmarkEnd w:id="53"/>
    </w:p>
    <w:p w14:paraId="61A8B80C" w14:textId="77777777" w:rsidR="00064A2E" w:rsidRDefault="00064A2E" w:rsidP="00064A2E">
      <w:pPr>
        <w:pStyle w:val="BodyTextFirstIndent"/>
      </w:pPr>
      <w:r>
        <w:t>Kebutuhan non-fungsional adalah kebutuhan untuk mendukung dalam perancangan dan implementasi sistem. Kebutuhan non-fungsional terususun dari kebutuhan perangkat lunak dan perangkat keras yang dibutuhkan untuk mengimplementasikan sistem yang akan dibuat pada penelitian ini.</w:t>
      </w:r>
    </w:p>
    <w:p w14:paraId="20A99EDF" w14:textId="77777777" w:rsidR="00064A2E" w:rsidRDefault="00064A2E" w:rsidP="00064A2E">
      <w:pPr>
        <w:pStyle w:val="Heading4"/>
      </w:pPr>
      <w:r>
        <w:t>Kebutuhan perangkat lunak</w:t>
      </w:r>
    </w:p>
    <w:p w14:paraId="264083D1" w14:textId="77777777" w:rsidR="00064A2E" w:rsidRDefault="00064A2E" w:rsidP="00064A2E">
      <w:pPr>
        <w:ind w:firstLine="426"/>
      </w:pPr>
      <w:r>
        <w:t>Kebutuhan perangkat lunak disini menjelaskan perangkat lunak apa saja yang dibutuhkan dalam pengimplementasian sistem pelacakan dalam gedung berbasis BLE. Kebutuhan perangkat lunak dapat dilihat pada Tabel 4.2</w:t>
      </w:r>
    </w:p>
    <w:p w14:paraId="140DA240" w14:textId="3BE93708" w:rsidR="00064A2E" w:rsidRDefault="00064A2E" w:rsidP="00064A2E">
      <w:pPr>
        <w:pStyle w:val="Caption"/>
      </w:pPr>
      <w:bookmarkStart w:id="54" w:name="_Toc23966762"/>
      <w:r>
        <w:t xml:space="preserve">Tabel </w:t>
      </w:r>
      <w:r w:rsidR="00412E83">
        <w:fldChar w:fldCharType="begin"/>
      </w:r>
      <w:r w:rsidR="00412E83">
        <w:instrText xml:space="preserve"> STYLEREF 1 \s </w:instrText>
      </w:r>
      <w:r w:rsidR="00412E83">
        <w:fldChar w:fldCharType="separate"/>
      </w:r>
      <w:r w:rsidR="00626720">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626720">
        <w:rPr>
          <w:noProof/>
        </w:rPr>
        <w:t>2</w:t>
      </w:r>
      <w:r w:rsidR="00412E83">
        <w:fldChar w:fldCharType="end"/>
      </w:r>
      <w:r>
        <w:t xml:space="preserve"> Kebutuhan perangkat lunak</w:t>
      </w:r>
      <w:bookmarkEnd w:id="54"/>
    </w:p>
    <w:tbl>
      <w:tblPr>
        <w:tblStyle w:val="TableGrid"/>
        <w:tblW w:w="0" w:type="auto"/>
        <w:tblLook w:val="04A0" w:firstRow="1" w:lastRow="0" w:firstColumn="1" w:lastColumn="0" w:noHBand="0" w:noVBand="1"/>
      </w:tblPr>
      <w:tblGrid>
        <w:gridCol w:w="625"/>
        <w:gridCol w:w="2790"/>
        <w:gridCol w:w="4512"/>
      </w:tblGrid>
      <w:tr w:rsidR="00064A2E" w:rsidRPr="0039787D" w14:paraId="66C00EB8"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6A162300"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6E49A837" w14:textId="77777777" w:rsidR="00064A2E" w:rsidRPr="0039787D" w:rsidRDefault="00064A2E" w:rsidP="00732C3F">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1AC7316E"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8F29C0A"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10186CD"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hideMark/>
          </w:tcPr>
          <w:p w14:paraId="629D5E22" w14:textId="77777777" w:rsidR="00064A2E" w:rsidRPr="00EC71BA" w:rsidRDefault="00064A2E" w:rsidP="00732C3F">
            <w:pPr>
              <w:pStyle w:val="BodyTextFirstIndent"/>
              <w:ind w:firstLine="0"/>
              <w:rPr>
                <w:i/>
                <w:sz w:val="20"/>
                <w:szCs w:val="20"/>
              </w:rPr>
            </w:pPr>
            <w:r>
              <w:rPr>
                <w:i/>
                <w:iCs/>
                <w:sz w:val="20"/>
                <w:szCs w:val="20"/>
              </w:rPr>
              <w:t>Arduino IDE</w:t>
            </w:r>
          </w:p>
        </w:tc>
        <w:tc>
          <w:tcPr>
            <w:tcW w:w="4512" w:type="dxa"/>
            <w:tcBorders>
              <w:top w:val="single" w:sz="4" w:space="0" w:color="000000"/>
              <w:left w:val="single" w:sz="4" w:space="0" w:color="000000"/>
              <w:bottom w:val="single" w:sz="4" w:space="0" w:color="000000"/>
              <w:right w:val="single" w:sz="4" w:space="0" w:color="000000"/>
            </w:tcBorders>
            <w:hideMark/>
          </w:tcPr>
          <w:p w14:paraId="4A311B56" w14:textId="77777777" w:rsidR="00064A2E" w:rsidRPr="00593292" w:rsidRDefault="00064A2E" w:rsidP="00732C3F">
            <w:pPr>
              <w:pStyle w:val="BodyTextFirstIndent"/>
              <w:ind w:firstLine="0"/>
              <w:rPr>
                <w:sz w:val="20"/>
                <w:szCs w:val="20"/>
              </w:rPr>
            </w:pPr>
            <w:r>
              <w:rPr>
                <w:sz w:val="20"/>
                <w:szCs w:val="20"/>
              </w:rPr>
              <w:t>Arduino IDE berfungsi untuk menulis sekaligus mengunggah code yang digunakan dalam sensor ESP32 yang berfungsi untuk menangkap sinyal RSSI dari perangkat iTAG bluetooth</w:t>
            </w:r>
          </w:p>
        </w:tc>
      </w:tr>
      <w:tr w:rsidR="00064A2E" w:rsidRPr="0039787D" w14:paraId="5DAE1041"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6E5917C0"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hideMark/>
          </w:tcPr>
          <w:p w14:paraId="6AF12512" w14:textId="77777777" w:rsidR="00064A2E" w:rsidRPr="00593292" w:rsidRDefault="00064A2E" w:rsidP="00732C3F">
            <w:pPr>
              <w:pStyle w:val="BodyTextFirstIndent"/>
              <w:ind w:firstLine="0"/>
              <w:rPr>
                <w:i/>
                <w:sz w:val="20"/>
                <w:szCs w:val="20"/>
              </w:rPr>
            </w:pPr>
            <w:r>
              <w:rPr>
                <w:i/>
                <w:sz w:val="20"/>
                <w:szCs w:val="20"/>
              </w:rPr>
              <w:t>Windows 10</w:t>
            </w:r>
          </w:p>
        </w:tc>
        <w:tc>
          <w:tcPr>
            <w:tcW w:w="4512" w:type="dxa"/>
            <w:tcBorders>
              <w:top w:val="single" w:sz="4" w:space="0" w:color="000000"/>
              <w:left w:val="single" w:sz="4" w:space="0" w:color="000000"/>
              <w:bottom w:val="single" w:sz="4" w:space="0" w:color="000000"/>
              <w:right w:val="single" w:sz="4" w:space="0" w:color="000000"/>
            </w:tcBorders>
            <w:hideMark/>
          </w:tcPr>
          <w:p w14:paraId="40281B5A" w14:textId="77777777" w:rsidR="00064A2E" w:rsidRPr="00593292" w:rsidRDefault="00064A2E" w:rsidP="00732C3F">
            <w:pPr>
              <w:pStyle w:val="BodyTextFirstIndent"/>
              <w:ind w:firstLine="0"/>
              <w:rPr>
                <w:sz w:val="20"/>
                <w:szCs w:val="20"/>
              </w:rPr>
            </w:pPr>
            <w:r>
              <w:rPr>
                <w:sz w:val="20"/>
                <w:szCs w:val="20"/>
              </w:rPr>
              <w:t xml:space="preserve">Windows 10 berfungsi sebagai lingkungan untuk menjalankan Python </w:t>
            </w:r>
            <w:r w:rsidRPr="0059495B">
              <w:rPr>
                <w:i/>
                <w:sz w:val="20"/>
                <w:szCs w:val="20"/>
              </w:rPr>
              <w:t xml:space="preserve">interpreter </w:t>
            </w:r>
            <w:r>
              <w:rPr>
                <w:sz w:val="20"/>
                <w:szCs w:val="20"/>
              </w:rPr>
              <w:t xml:space="preserve">dan perangkat lunak Visual Studio Code </w:t>
            </w:r>
          </w:p>
        </w:tc>
      </w:tr>
      <w:tr w:rsidR="00064A2E" w:rsidRPr="0039787D" w14:paraId="1FCF05A0" w14:textId="77777777" w:rsidTr="00732C3F">
        <w:tc>
          <w:tcPr>
            <w:tcW w:w="625" w:type="dxa"/>
            <w:tcBorders>
              <w:top w:val="single" w:sz="4" w:space="0" w:color="000000"/>
              <w:left w:val="single" w:sz="4" w:space="0" w:color="000000"/>
              <w:bottom w:val="single" w:sz="4" w:space="0" w:color="000000"/>
              <w:right w:val="single" w:sz="4" w:space="0" w:color="000000"/>
            </w:tcBorders>
          </w:tcPr>
          <w:p w14:paraId="79B26F2B"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4D5FB17E" w14:textId="77777777" w:rsidR="00064A2E" w:rsidRPr="0039787D" w:rsidRDefault="00064A2E" w:rsidP="00732C3F">
            <w:pPr>
              <w:pStyle w:val="BodyTextFirstIndent"/>
              <w:ind w:firstLine="0"/>
              <w:rPr>
                <w:i/>
                <w:sz w:val="20"/>
                <w:szCs w:val="20"/>
              </w:rPr>
            </w:pPr>
            <w:r>
              <w:rPr>
                <w:i/>
                <w:sz w:val="20"/>
                <w:szCs w:val="20"/>
              </w:rPr>
              <w:t>Python 3 Interpreter</w:t>
            </w:r>
          </w:p>
        </w:tc>
        <w:tc>
          <w:tcPr>
            <w:tcW w:w="4512" w:type="dxa"/>
            <w:tcBorders>
              <w:top w:val="single" w:sz="4" w:space="0" w:color="000000"/>
              <w:left w:val="single" w:sz="4" w:space="0" w:color="000000"/>
              <w:bottom w:val="single" w:sz="4" w:space="0" w:color="000000"/>
              <w:right w:val="single" w:sz="4" w:space="0" w:color="000000"/>
            </w:tcBorders>
          </w:tcPr>
          <w:p w14:paraId="6B2905C3" w14:textId="77777777" w:rsidR="00064A2E" w:rsidRPr="0059495B" w:rsidRDefault="00064A2E" w:rsidP="00732C3F">
            <w:pPr>
              <w:pStyle w:val="BodyTextFirstIndent"/>
              <w:ind w:firstLine="0"/>
              <w:rPr>
                <w:sz w:val="20"/>
                <w:szCs w:val="20"/>
              </w:rPr>
            </w:pPr>
            <w:r>
              <w:rPr>
                <w:sz w:val="20"/>
                <w:szCs w:val="20"/>
              </w:rPr>
              <w:t xml:space="preserve">Python 3 Interpreter berfungsi sebagai </w:t>
            </w:r>
            <w:r>
              <w:rPr>
                <w:i/>
                <w:sz w:val="20"/>
                <w:szCs w:val="20"/>
              </w:rPr>
              <w:t>interpreter</w:t>
            </w:r>
            <w:r>
              <w:rPr>
                <w:sz w:val="20"/>
                <w:szCs w:val="20"/>
              </w:rPr>
              <w:t xml:space="preserve"> atau penerjemah code dengan bahasa pemrograman Python dapat dicompile</w:t>
            </w:r>
          </w:p>
        </w:tc>
      </w:tr>
      <w:tr w:rsidR="00064A2E" w:rsidRPr="0039787D" w14:paraId="2D344BF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417814C"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74C826F5" w14:textId="77777777" w:rsidR="00064A2E" w:rsidRPr="0039787D" w:rsidRDefault="00064A2E" w:rsidP="00732C3F">
            <w:pPr>
              <w:pStyle w:val="BodyTextFirstIndent"/>
              <w:ind w:firstLine="0"/>
              <w:rPr>
                <w:i/>
                <w:sz w:val="20"/>
                <w:szCs w:val="20"/>
              </w:rPr>
            </w:pPr>
            <w:r w:rsidRPr="0039787D">
              <w:rPr>
                <w:i/>
                <w:sz w:val="20"/>
                <w:szCs w:val="20"/>
              </w:rPr>
              <w:t xml:space="preserve">Visual Studio </w:t>
            </w:r>
            <w:r w:rsidRPr="00575BB7">
              <w:rPr>
                <w:i/>
                <w:iCs/>
                <w:sz w:val="20"/>
                <w:szCs w:val="20"/>
              </w:rPr>
              <w:t>Code</w:t>
            </w:r>
          </w:p>
        </w:tc>
        <w:tc>
          <w:tcPr>
            <w:tcW w:w="4512" w:type="dxa"/>
            <w:tcBorders>
              <w:top w:val="single" w:sz="4" w:space="0" w:color="000000"/>
              <w:left w:val="single" w:sz="4" w:space="0" w:color="000000"/>
              <w:bottom w:val="single" w:sz="4" w:space="0" w:color="000000"/>
              <w:right w:val="single" w:sz="4" w:space="0" w:color="000000"/>
            </w:tcBorders>
          </w:tcPr>
          <w:p w14:paraId="3D8B89DA" w14:textId="77777777" w:rsidR="00064A2E" w:rsidRPr="00593292" w:rsidRDefault="00064A2E" w:rsidP="00732C3F">
            <w:pPr>
              <w:pStyle w:val="BodyTextFirstIndent"/>
              <w:ind w:firstLine="0"/>
              <w:rPr>
                <w:sz w:val="20"/>
                <w:szCs w:val="20"/>
              </w:rPr>
            </w:pPr>
            <w:r>
              <w:rPr>
                <w:sz w:val="20"/>
                <w:szCs w:val="20"/>
              </w:rPr>
              <w:t>Visual studio code berfungsi sebagai IDE untuk menuliskan code dalam sistem pelacakan dalam gedung berbasis BLE</w:t>
            </w:r>
          </w:p>
        </w:tc>
      </w:tr>
    </w:tbl>
    <w:p w14:paraId="4A53C994" w14:textId="77777777" w:rsidR="00064A2E" w:rsidRDefault="00064A2E" w:rsidP="00064A2E">
      <w:pPr>
        <w:ind w:firstLine="426"/>
      </w:pPr>
      <w:r>
        <w:t xml:space="preserve">Pada penelitian sistem pelacakan dalam gedung berbasis BLE ini dibutuhkan 4 perangkat lunak seperti yang tertulis pada Tabel 4.2. Perangkat lunak diatas digunakan mulai dari menuliskan </w:t>
      </w:r>
      <w:r w:rsidRPr="00F00AA4">
        <w:rPr>
          <w:i/>
        </w:rPr>
        <w:t>source code</w:t>
      </w:r>
      <w:r>
        <w:t xml:space="preserve"> yang dibutuhkan untuk memperoleh RSSI dari sinyal bluetooth perangkat iTAG sampai melacak nama ruangan tempat perangkat iTAG bluetooth berada.</w:t>
      </w:r>
    </w:p>
    <w:p w14:paraId="0B69141A" w14:textId="77777777" w:rsidR="00064A2E" w:rsidRDefault="00064A2E" w:rsidP="00064A2E">
      <w:pPr>
        <w:pStyle w:val="Heading4"/>
      </w:pPr>
      <w:r>
        <w:t>Kebutuhan perangkat keras</w:t>
      </w:r>
    </w:p>
    <w:p w14:paraId="5934DB0C" w14:textId="77777777" w:rsidR="00064A2E" w:rsidRDefault="00064A2E" w:rsidP="00064A2E">
      <w:pPr>
        <w:ind w:firstLine="426"/>
      </w:pPr>
      <w:r>
        <w:t>Kebutuhan perangkat keras adalah daftar perangkat keras yang diperlukan untuk pengimplementasian dalam pengumpulan data pola sinyal ruangan dan melacak ruangan tempat iTAG bluetooth. Kebutuhan perangkat keras serta penjelasannya dapat dilihat pada Tabel 4.3.</w:t>
      </w:r>
    </w:p>
    <w:p w14:paraId="5BC43EA3" w14:textId="086BF468" w:rsidR="00064A2E" w:rsidRDefault="00064A2E" w:rsidP="00064A2E">
      <w:pPr>
        <w:pStyle w:val="Caption"/>
        <w:jc w:val="left"/>
      </w:pPr>
      <w:bookmarkStart w:id="55" w:name="_Toc23966763"/>
      <w:r>
        <w:t xml:space="preserve">Tabel </w:t>
      </w:r>
      <w:r w:rsidR="00412E83">
        <w:fldChar w:fldCharType="begin"/>
      </w:r>
      <w:r w:rsidR="00412E83">
        <w:instrText xml:space="preserve"> STYLEREF 1 \s </w:instrText>
      </w:r>
      <w:r w:rsidR="00412E83">
        <w:fldChar w:fldCharType="separate"/>
      </w:r>
      <w:r w:rsidR="00626720">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626720">
        <w:rPr>
          <w:noProof/>
        </w:rPr>
        <w:t>3</w:t>
      </w:r>
      <w:r w:rsidR="00412E83">
        <w:fldChar w:fldCharType="end"/>
      </w:r>
      <w:r>
        <w:t xml:space="preserve"> Kebutuhan Perangkat Keras</w:t>
      </w:r>
      <w:bookmarkEnd w:id="55"/>
    </w:p>
    <w:tbl>
      <w:tblPr>
        <w:tblStyle w:val="TableGrid"/>
        <w:tblW w:w="0" w:type="auto"/>
        <w:tblLook w:val="04A0" w:firstRow="1" w:lastRow="0" w:firstColumn="1" w:lastColumn="0" w:noHBand="0" w:noVBand="1"/>
      </w:tblPr>
      <w:tblGrid>
        <w:gridCol w:w="625"/>
        <w:gridCol w:w="2790"/>
        <w:gridCol w:w="4512"/>
      </w:tblGrid>
      <w:tr w:rsidR="00064A2E" w:rsidRPr="0039787D" w14:paraId="47F542D4"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12A3E6E8"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34DE1724" w14:textId="77777777" w:rsidR="00064A2E" w:rsidRPr="0039787D" w:rsidRDefault="00064A2E" w:rsidP="00732C3F">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472A9725"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AC75C06"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711976F" w14:textId="77777777" w:rsidR="00064A2E" w:rsidRPr="0039787D" w:rsidRDefault="00064A2E" w:rsidP="00732C3F">
            <w:pPr>
              <w:pStyle w:val="BodyTextFirstIndent"/>
              <w:ind w:firstLine="0"/>
              <w:rPr>
                <w:sz w:val="20"/>
                <w:szCs w:val="20"/>
              </w:rPr>
            </w:pPr>
            <w:r>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68EB3DAF" w14:textId="77777777" w:rsidR="00064A2E" w:rsidRPr="0039787D" w:rsidRDefault="00064A2E" w:rsidP="00732C3F">
            <w:pPr>
              <w:pStyle w:val="BodyTextFirstIndent"/>
              <w:ind w:firstLine="0"/>
              <w:rPr>
                <w:sz w:val="20"/>
                <w:szCs w:val="20"/>
              </w:rPr>
            </w:pPr>
            <w:r>
              <w:rPr>
                <w:sz w:val="20"/>
                <w:szCs w:val="20"/>
              </w:rPr>
              <w:t>Mikrokontroller ESP32</w:t>
            </w:r>
          </w:p>
        </w:tc>
        <w:tc>
          <w:tcPr>
            <w:tcW w:w="4512" w:type="dxa"/>
            <w:tcBorders>
              <w:top w:val="single" w:sz="4" w:space="0" w:color="000000"/>
              <w:left w:val="single" w:sz="4" w:space="0" w:color="000000"/>
              <w:bottom w:val="single" w:sz="4" w:space="0" w:color="000000"/>
              <w:right w:val="single" w:sz="4" w:space="0" w:color="000000"/>
            </w:tcBorders>
          </w:tcPr>
          <w:p w14:paraId="23AA63E7" w14:textId="77777777" w:rsidR="00064A2E" w:rsidRPr="003B256A" w:rsidRDefault="00064A2E" w:rsidP="00732C3F">
            <w:pPr>
              <w:pStyle w:val="BodyTextFirstIndent"/>
              <w:ind w:firstLine="0"/>
              <w:rPr>
                <w:sz w:val="20"/>
                <w:szCs w:val="20"/>
              </w:rPr>
            </w:pPr>
            <w:r>
              <w:rPr>
                <w:sz w:val="20"/>
                <w:szCs w:val="20"/>
              </w:rPr>
              <w:t>Perangkat ini berfungsi sebagai sensor untuk menangkap sinyal bluetooth dari iTAG bluetooth kemudian mengirimkannya menuju server dengan menggunakan jaringan lokal dari hotspot handphone android</w:t>
            </w:r>
          </w:p>
        </w:tc>
      </w:tr>
    </w:tbl>
    <w:p w14:paraId="2D223A7B" w14:textId="77777777" w:rsidR="00064A2E" w:rsidRPr="00260792" w:rsidRDefault="00064A2E" w:rsidP="00064A2E">
      <w:pPr>
        <w:rPr>
          <w:b/>
        </w:rPr>
      </w:pPr>
      <w:r w:rsidRPr="00260792">
        <w:rPr>
          <w:b/>
        </w:rPr>
        <w:lastRenderedPageBreak/>
        <w:t>Tabel 4.3 Kebutuhan Perangkat Keras (lanjutan)</w:t>
      </w:r>
    </w:p>
    <w:tbl>
      <w:tblPr>
        <w:tblStyle w:val="TableGrid"/>
        <w:tblW w:w="0" w:type="auto"/>
        <w:tblLook w:val="04A0" w:firstRow="1" w:lastRow="0" w:firstColumn="1" w:lastColumn="0" w:noHBand="0" w:noVBand="1"/>
      </w:tblPr>
      <w:tblGrid>
        <w:gridCol w:w="625"/>
        <w:gridCol w:w="2790"/>
        <w:gridCol w:w="4512"/>
      </w:tblGrid>
      <w:tr w:rsidR="00064A2E" w14:paraId="33529FFF"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52A5488" w14:textId="77777777" w:rsidR="00064A2E" w:rsidRDefault="00064A2E" w:rsidP="00732C3F">
            <w:pPr>
              <w:pStyle w:val="BodyTextFirstIndent"/>
              <w:ind w:firstLine="0"/>
              <w:jc w:val="center"/>
              <w:rPr>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tcPr>
          <w:p w14:paraId="13F9A2B3" w14:textId="77777777" w:rsidR="00064A2E" w:rsidRDefault="00064A2E" w:rsidP="00732C3F">
            <w:pPr>
              <w:pStyle w:val="BodyTextFirstIndent"/>
              <w:ind w:firstLine="0"/>
              <w:jc w:val="center"/>
              <w:rPr>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tcPr>
          <w:p w14:paraId="6AE376D4" w14:textId="77777777" w:rsidR="00064A2E" w:rsidRDefault="00064A2E" w:rsidP="00732C3F">
            <w:pPr>
              <w:pStyle w:val="BodyTextFirstIndent"/>
              <w:ind w:firstLine="0"/>
              <w:jc w:val="center"/>
              <w:rPr>
                <w:sz w:val="20"/>
                <w:szCs w:val="20"/>
              </w:rPr>
            </w:pPr>
            <w:r w:rsidRPr="0039787D">
              <w:rPr>
                <w:b/>
                <w:bCs/>
                <w:sz w:val="20"/>
                <w:szCs w:val="20"/>
              </w:rPr>
              <w:t>Keterangan</w:t>
            </w:r>
          </w:p>
        </w:tc>
      </w:tr>
      <w:tr w:rsidR="00064A2E" w14:paraId="6C72EA9F" w14:textId="77777777" w:rsidTr="00732C3F">
        <w:tc>
          <w:tcPr>
            <w:tcW w:w="625" w:type="dxa"/>
            <w:tcBorders>
              <w:top w:val="single" w:sz="4" w:space="0" w:color="000000"/>
              <w:left w:val="single" w:sz="4" w:space="0" w:color="000000"/>
              <w:bottom w:val="single" w:sz="4" w:space="0" w:color="000000"/>
              <w:right w:val="single" w:sz="4" w:space="0" w:color="000000"/>
            </w:tcBorders>
          </w:tcPr>
          <w:p w14:paraId="03D0D295" w14:textId="77777777" w:rsidR="00064A2E" w:rsidRDefault="00064A2E" w:rsidP="00732C3F">
            <w:pPr>
              <w:pStyle w:val="BodyTextFirstIndent"/>
              <w:ind w:firstLine="0"/>
              <w:rPr>
                <w:sz w:val="20"/>
                <w:szCs w:val="20"/>
              </w:rPr>
            </w:pPr>
            <w:r>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7D2B428A" w14:textId="77777777" w:rsidR="00064A2E" w:rsidRDefault="00064A2E" w:rsidP="00732C3F">
            <w:pPr>
              <w:pStyle w:val="BodyTextFirstIndent"/>
              <w:ind w:firstLine="0"/>
              <w:rPr>
                <w:sz w:val="20"/>
                <w:szCs w:val="20"/>
              </w:rPr>
            </w:pPr>
            <w:r>
              <w:rPr>
                <w:sz w:val="20"/>
                <w:szCs w:val="20"/>
              </w:rPr>
              <w:t>iTAG Bluetooth</w:t>
            </w:r>
          </w:p>
        </w:tc>
        <w:tc>
          <w:tcPr>
            <w:tcW w:w="4512" w:type="dxa"/>
            <w:tcBorders>
              <w:top w:val="single" w:sz="4" w:space="0" w:color="000000"/>
              <w:left w:val="single" w:sz="4" w:space="0" w:color="000000"/>
              <w:bottom w:val="single" w:sz="4" w:space="0" w:color="000000"/>
              <w:right w:val="single" w:sz="4" w:space="0" w:color="000000"/>
            </w:tcBorders>
          </w:tcPr>
          <w:p w14:paraId="7FA4B2F9" w14:textId="77777777" w:rsidR="00064A2E" w:rsidRDefault="00064A2E" w:rsidP="00732C3F">
            <w:pPr>
              <w:pStyle w:val="BodyTextFirstIndent"/>
              <w:ind w:firstLine="0"/>
              <w:rPr>
                <w:sz w:val="20"/>
                <w:szCs w:val="20"/>
              </w:rPr>
            </w:pPr>
            <w:r>
              <w:rPr>
                <w:sz w:val="20"/>
                <w:szCs w:val="20"/>
              </w:rPr>
              <w:t xml:space="preserve">Perangkat ini digunakan sebagai </w:t>
            </w:r>
            <w:r>
              <w:rPr>
                <w:i/>
                <w:sz w:val="20"/>
                <w:szCs w:val="20"/>
              </w:rPr>
              <w:t>beacon</w:t>
            </w:r>
            <w:r>
              <w:rPr>
                <w:sz w:val="20"/>
                <w:szCs w:val="20"/>
              </w:rPr>
              <w:t xml:space="preserve"> yang memancarkan sinyal bluetooth untuk kemudian ditangkap oleh sensor ESP32</w:t>
            </w:r>
          </w:p>
        </w:tc>
      </w:tr>
    </w:tbl>
    <w:p w14:paraId="0F9FD2D2" w14:textId="77777777" w:rsidR="00064A2E" w:rsidRDefault="00064A2E" w:rsidP="00064A2E">
      <w:pPr>
        <w:ind w:firstLine="426"/>
      </w:pPr>
    </w:p>
    <w:p w14:paraId="01677BEA" w14:textId="77777777" w:rsidR="00064A2E" w:rsidRDefault="00064A2E" w:rsidP="00064A2E">
      <w:pPr>
        <w:ind w:firstLine="426"/>
      </w:pPr>
      <w:r>
        <w:t>Kebutuhan perangkat keras dalam penelitian merupakan komponen utama dalam sistem pelacakan dalam gedung berbasis BLE. Karena apabila kebutuhan perangkat keras yang telah disebutkan pada Tabel 4.3 tidak terpenuhi, sistem pelacakan dalam gedung berbasis BLE ini tidak akan dapat dilakukan.</w:t>
      </w:r>
    </w:p>
    <w:p w14:paraId="7A096744" w14:textId="77777777" w:rsidR="00064A2E" w:rsidRDefault="00064A2E" w:rsidP="00064A2E">
      <w:pPr>
        <w:pStyle w:val="Heading4"/>
      </w:pPr>
      <w:r>
        <w:t>Kebutuhan pendukung</w:t>
      </w:r>
    </w:p>
    <w:p w14:paraId="55CBA2CD" w14:textId="77777777" w:rsidR="00064A2E" w:rsidRPr="00861ABD" w:rsidRDefault="00064A2E" w:rsidP="00064A2E">
      <w:pPr>
        <w:ind w:firstLine="426"/>
      </w:pPr>
      <w:r>
        <w:t>Kebutuhan pendukung adalah kebutuhan dukungan yang berguna untuk menyokong implementasi sistem pelacakan dalam gedung berbasis BLE ini. Adapun kebutuhan pendukung dijelaskan dalam Tabel 4.4 dibawah ini.</w:t>
      </w:r>
    </w:p>
    <w:p w14:paraId="003164AC" w14:textId="20D94369"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626720">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626720">
        <w:rPr>
          <w:noProof/>
        </w:rPr>
        <w:t>4</w:t>
      </w:r>
      <w:r w:rsidR="00412E83">
        <w:fldChar w:fldCharType="end"/>
      </w:r>
      <w:r>
        <w:t xml:space="preserve"> Kebutuhan pendukung</w:t>
      </w:r>
    </w:p>
    <w:tbl>
      <w:tblPr>
        <w:tblStyle w:val="TableGrid"/>
        <w:tblW w:w="0" w:type="auto"/>
        <w:tblLook w:val="04A0" w:firstRow="1" w:lastRow="0" w:firstColumn="1" w:lastColumn="0" w:noHBand="0" w:noVBand="1"/>
      </w:tblPr>
      <w:tblGrid>
        <w:gridCol w:w="625"/>
        <w:gridCol w:w="2790"/>
        <w:gridCol w:w="4512"/>
      </w:tblGrid>
      <w:tr w:rsidR="00064A2E" w14:paraId="3B539087" w14:textId="77777777" w:rsidTr="00732C3F">
        <w:tc>
          <w:tcPr>
            <w:tcW w:w="625" w:type="dxa"/>
            <w:tcBorders>
              <w:top w:val="single" w:sz="4" w:space="0" w:color="000000"/>
              <w:left w:val="single" w:sz="4" w:space="0" w:color="000000"/>
              <w:bottom w:val="single" w:sz="4" w:space="0" w:color="000000"/>
              <w:right w:val="single" w:sz="4" w:space="0" w:color="000000"/>
            </w:tcBorders>
            <w:vAlign w:val="center"/>
          </w:tcPr>
          <w:p w14:paraId="01EFD7EE" w14:textId="77777777" w:rsidR="00064A2E" w:rsidRPr="0039787D" w:rsidRDefault="00064A2E" w:rsidP="00732C3F">
            <w:pPr>
              <w:pStyle w:val="BodyTextFirstIndent"/>
              <w:ind w:firstLine="0"/>
              <w:jc w:val="center"/>
              <w:rPr>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vAlign w:val="center"/>
          </w:tcPr>
          <w:p w14:paraId="693B76D7" w14:textId="77777777" w:rsidR="00064A2E" w:rsidRDefault="00064A2E" w:rsidP="00732C3F">
            <w:pPr>
              <w:pStyle w:val="BodyTextFirstIndent"/>
              <w:ind w:firstLine="0"/>
              <w:jc w:val="center"/>
              <w:rPr>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vAlign w:val="center"/>
          </w:tcPr>
          <w:p w14:paraId="294AF2DB" w14:textId="77777777" w:rsidR="00064A2E" w:rsidRDefault="00064A2E" w:rsidP="00732C3F">
            <w:pPr>
              <w:pStyle w:val="BodyTextFirstIndent"/>
              <w:ind w:firstLine="0"/>
              <w:jc w:val="center"/>
              <w:rPr>
                <w:sz w:val="20"/>
                <w:szCs w:val="20"/>
              </w:rPr>
            </w:pPr>
            <w:r w:rsidRPr="0039787D">
              <w:rPr>
                <w:b/>
                <w:bCs/>
                <w:sz w:val="20"/>
                <w:szCs w:val="20"/>
              </w:rPr>
              <w:t>Keterangan</w:t>
            </w:r>
          </w:p>
        </w:tc>
      </w:tr>
      <w:tr w:rsidR="00064A2E" w14:paraId="7196A1F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0FDC6423"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14FA4512" w14:textId="77777777" w:rsidR="00064A2E" w:rsidRDefault="00064A2E" w:rsidP="00732C3F">
            <w:pPr>
              <w:pStyle w:val="BodyTextFirstIndent"/>
              <w:ind w:firstLine="0"/>
              <w:rPr>
                <w:sz w:val="20"/>
                <w:szCs w:val="20"/>
              </w:rPr>
            </w:pPr>
            <w:r>
              <w:rPr>
                <w:sz w:val="20"/>
                <w:szCs w:val="20"/>
              </w:rPr>
              <w:t>Laptop HP 14-af118AU</w:t>
            </w:r>
          </w:p>
        </w:tc>
        <w:tc>
          <w:tcPr>
            <w:tcW w:w="4512" w:type="dxa"/>
            <w:tcBorders>
              <w:top w:val="single" w:sz="4" w:space="0" w:color="000000"/>
              <w:left w:val="single" w:sz="4" w:space="0" w:color="000000"/>
              <w:bottom w:val="single" w:sz="4" w:space="0" w:color="000000"/>
              <w:right w:val="single" w:sz="4" w:space="0" w:color="000000"/>
            </w:tcBorders>
          </w:tcPr>
          <w:p w14:paraId="60387969" w14:textId="77777777" w:rsidR="00064A2E" w:rsidRDefault="00064A2E" w:rsidP="00732C3F">
            <w:pPr>
              <w:pStyle w:val="BodyTextFirstIndent"/>
              <w:ind w:firstLine="0"/>
              <w:rPr>
                <w:sz w:val="20"/>
                <w:szCs w:val="20"/>
              </w:rPr>
            </w:pPr>
            <w:r>
              <w:rPr>
                <w:sz w:val="20"/>
                <w:szCs w:val="20"/>
              </w:rPr>
              <w:t>Perangkat ini berfungsi sebagai server sekaligus database dalam sistem pelacakan dalam gedung berbasis BLE ini. Perangkat ini dibekali prosesor AMD A8, RAM 4 GB, VGA AMD R5 dan kapasitas harddisk sebesar 500 GB</w:t>
            </w:r>
          </w:p>
        </w:tc>
      </w:tr>
      <w:tr w:rsidR="00064A2E" w:rsidRPr="00DC5F7C" w14:paraId="4CCFDA9B" w14:textId="77777777" w:rsidTr="00732C3F">
        <w:tc>
          <w:tcPr>
            <w:tcW w:w="625" w:type="dxa"/>
            <w:tcBorders>
              <w:top w:val="single" w:sz="4" w:space="0" w:color="000000"/>
              <w:left w:val="single" w:sz="4" w:space="0" w:color="000000"/>
              <w:bottom w:val="single" w:sz="4" w:space="0" w:color="000000"/>
              <w:right w:val="single" w:sz="4" w:space="0" w:color="000000"/>
            </w:tcBorders>
          </w:tcPr>
          <w:p w14:paraId="3AD12F84" w14:textId="77777777" w:rsidR="00064A2E" w:rsidRPr="00DC5F7C" w:rsidRDefault="00064A2E" w:rsidP="00732C3F">
            <w:pPr>
              <w:pStyle w:val="BodyTextFirstIndent"/>
              <w:ind w:firstLine="0"/>
              <w:jc w:val="left"/>
              <w:rPr>
                <w:sz w:val="20"/>
                <w:szCs w:val="20"/>
              </w:rPr>
            </w:pPr>
            <w:r>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0618B53F" w14:textId="77777777" w:rsidR="00064A2E" w:rsidRPr="00DC5F7C" w:rsidRDefault="00064A2E" w:rsidP="00732C3F">
            <w:pPr>
              <w:pStyle w:val="BodyTextFirstIndent"/>
              <w:ind w:firstLine="0"/>
              <w:jc w:val="left"/>
              <w:rPr>
                <w:sz w:val="20"/>
                <w:szCs w:val="20"/>
              </w:rPr>
            </w:pPr>
            <w:r>
              <w:rPr>
                <w:sz w:val="20"/>
                <w:szCs w:val="20"/>
              </w:rPr>
              <w:t>Handphone Android</w:t>
            </w:r>
          </w:p>
        </w:tc>
        <w:tc>
          <w:tcPr>
            <w:tcW w:w="4512" w:type="dxa"/>
            <w:tcBorders>
              <w:top w:val="single" w:sz="4" w:space="0" w:color="000000"/>
              <w:left w:val="single" w:sz="4" w:space="0" w:color="000000"/>
              <w:bottom w:val="single" w:sz="4" w:space="0" w:color="000000"/>
              <w:right w:val="single" w:sz="4" w:space="0" w:color="000000"/>
            </w:tcBorders>
          </w:tcPr>
          <w:p w14:paraId="7CEDE0A3" w14:textId="77777777" w:rsidR="00064A2E" w:rsidRPr="00DC5F7C" w:rsidRDefault="00064A2E" w:rsidP="00732C3F">
            <w:pPr>
              <w:pStyle w:val="BodyTextFirstIndent"/>
              <w:ind w:firstLine="0"/>
              <w:rPr>
                <w:sz w:val="20"/>
                <w:szCs w:val="20"/>
              </w:rPr>
            </w:pPr>
            <w:r>
              <w:rPr>
                <w:sz w:val="20"/>
                <w:szCs w:val="20"/>
              </w:rPr>
              <w:t>Perangkat ini berfungsi sebagai penyedia jaringan lokal melalui hotspot-nya yang digunakan oleh sensor ESP32 untuk mengirim data RSSI bluetooth perangkat iTAG bluetooth menuju server</w:t>
            </w:r>
          </w:p>
        </w:tc>
      </w:tr>
    </w:tbl>
    <w:p w14:paraId="5D023CDB" w14:textId="77777777" w:rsidR="00064A2E" w:rsidRPr="00861ABD" w:rsidRDefault="00064A2E" w:rsidP="00064A2E"/>
    <w:p w14:paraId="39E58183" w14:textId="22CA86DA" w:rsidR="00064A2E" w:rsidRDefault="00064A2E" w:rsidP="00064A2E">
      <w:pPr>
        <w:pStyle w:val="Heading2"/>
        <w:rPr>
          <w:lang w:val="en-US"/>
        </w:rPr>
      </w:pPr>
      <w:bookmarkStart w:id="56" w:name="_Toc25999910"/>
      <w:r>
        <w:t xml:space="preserve">Perancangan Implementasi Metode </w:t>
      </w:r>
      <w:r w:rsidR="00912D62" w:rsidRPr="00912D62">
        <w:rPr>
          <w:i/>
        </w:rPr>
        <w:t>Fingerprinting</w:t>
      </w:r>
      <w:bookmarkEnd w:id="56"/>
    </w:p>
    <w:p w14:paraId="34A66445" w14:textId="07056E78" w:rsidR="00064A2E" w:rsidRPr="007D53C6" w:rsidRDefault="00064A2E" w:rsidP="00064A2E">
      <w:pPr>
        <w:pStyle w:val="BodyTextFirstIndent"/>
      </w:pPr>
      <w:r>
        <w:t xml:space="preserve">Implementasi metode </w:t>
      </w:r>
      <w:r w:rsidR="00912D62" w:rsidRPr="00912D62">
        <w:rPr>
          <w:i/>
        </w:rPr>
        <w:t>fingerprinting</w:t>
      </w:r>
      <w:r>
        <w:t xml:space="preserve"> dibagi menjadi 2 tahap. Tahap Pertama adalah tahap </w:t>
      </w:r>
      <w:r>
        <w:rPr>
          <w:i/>
        </w:rPr>
        <w:t>offline</w:t>
      </w:r>
      <w:r>
        <w:t xml:space="preserve"> atau tahap pengumpulan data. Data yang dikumpulkan adalah data pola sinyal bluetooth yang ditangkap oleh sensor ESP32 terhadap perangkat iTAG bluetooth. Tahap kedua adalah tahap </w:t>
      </w:r>
      <w:r>
        <w:rPr>
          <w:i/>
        </w:rPr>
        <w:t>online</w:t>
      </w:r>
      <w:r>
        <w:t xml:space="preserve"> atau tahap pelacakan, dimana pelacakan ini dilakukan dengan menangkap sinyal bluetooth dari perangkat iTAG bluetooth yang berada pada suatu ruangan kemudian dikomparasikan dengan data yang telah dikumpulkan sebelumnya pada tahap </w:t>
      </w:r>
      <w:r>
        <w:rPr>
          <w:i/>
        </w:rPr>
        <w:t>offline</w:t>
      </w:r>
      <w:r>
        <w:t>.</w:t>
      </w:r>
    </w:p>
    <w:p w14:paraId="6E617132" w14:textId="77777777" w:rsidR="00064A2E" w:rsidRDefault="00064A2E" w:rsidP="00064A2E">
      <w:pPr>
        <w:pStyle w:val="Heading3"/>
        <w:rPr>
          <w:szCs w:val="24"/>
          <w:lang w:val="en-US"/>
        </w:rPr>
      </w:pPr>
      <w:bookmarkStart w:id="57" w:name="_Toc25999911"/>
      <w:r>
        <w:t>Pengumpulan Data Pola sinyal</w:t>
      </w:r>
      <w:bookmarkEnd w:id="57"/>
    </w:p>
    <w:p w14:paraId="2B408BF8" w14:textId="77777777" w:rsidR="00064A2E" w:rsidRPr="00E410E8" w:rsidRDefault="00064A2E" w:rsidP="00064A2E">
      <w:pPr>
        <w:pStyle w:val="BodyTextFirstIndent"/>
        <w:rPr>
          <w:szCs w:val="24"/>
          <w:lang w:val="en-US"/>
        </w:rPr>
      </w:pPr>
      <w:r>
        <w:rPr>
          <w:szCs w:val="24"/>
        </w:rPr>
        <w:t>Tahap ini dilakukan dengan tujuan untuk mengumpulkan data pola sinyal dari tiap ruangan, dimana tiap ruangan akan diambil data selama kurang lebih 3 menit. Alur proses dalam pengambilan data pola sinyal ditunjukkan pada Gambar 4.1.</w:t>
      </w:r>
      <w:r>
        <w:rPr>
          <w:szCs w:val="24"/>
          <w:lang w:val="en-US"/>
        </w:rPr>
        <w:t xml:space="preserve"> </w:t>
      </w:r>
    </w:p>
    <w:p w14:paraId="664665DC" w14:textId="77777777" w:rsidR="00064A2E" w:rsidRDefault="00064A2E" w:rsidP="00064A2E">
      <w:pPr>
        <w:pStyle w:val="BodyTextFirstIndent"/>
        <w:keepNext/>
        <w:jc w:val="center"/>
      </w:pPr>
      <w:r w:rsidRPr="00B73ED7">
        <w:rPr>
          <w:noProof/>
          <w:lang w:val="en-US"/>
        </w:rPr>
        <w:lastRenderedPageBreak/>
        <w:drawing>
          <wp:inline distT="0" distB="0" distL="0" distR="0" wp14:anchorId="09BF8FD3" wp14:editId="14FD3FD0">
            <wp:extent cx="3048000" cy="8148876"/>
            <wp:effectExtent l="0" t="0" r="0" b="5080"/>
            <wp:docPr id="20" name="Picture 20" descr="D:\DATA KULIAH\SEMESTER VIII\SKRIPSI!!!\GAMBAR\Diagram Alir tahap off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GAMBAR\Diagram Alir tahap offlin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54278" cy="8165659"/>
                    </a:xfrm>
                    <a:prstGeom prst="rect">
                      <a:avLst/>
                    </a:prstGeom>
                    <a:noFill/>
                    <a:ln>
                      <a:noFill/>
                    </a:ln>
                  </pic:spPr>
                </pic:pic>
              </a:graphicData>
            </a:graphic>
          </wp:inline>
        </w:drawing>
      </w:r>
    </w:p>
    <w:p w14:paraId="35BE8EAD" w14:textId="21C107F2" w:rsidR="00064A2E" w:rsidRDefault="00064A2E" w:rsidP="00064A2E">
      <w:pPr>
        <w:pStyle w:val="Caption"/>
      </w:pPr>
      <w:bookmarkStart w:id="58" w:name="_Toc24054130"/>
      <w:r>
        <w:t xml:space="preserve">Gambar </w:t>
      </w:r>
      <w:r w:rsidR="004B0C99">
        <w:fldChar w:fldCharType="begin"/>
      </w:r>
      <w:r w:rsidR="004B0C99">
        <w:instrText xml:space="preserve"> STYLEREF 1 \s </w:instrText>
      </w:r>
      <w:r w:rsidR="004B0C99">
        <w:fldChar w:fldCharType="separate"/>
      </w:r>
      <w:r w:rsidR="00626720">
        <w:rPr>
          <w:noProof/>
        </w:rPr>
        <w:t>4</w:t>
      </w:r>
      <w:r w:rsidR="004B0C99">
        <w:fldChar w:fldCharType="end"/>
      </w:r>
      <w:r w:rsidR="004B0C99">
        <w:t>.</w:t>
      </w:r>
      <w:r w:rsidR="004B0C99">
        <w:fldChar w:fldCharType="begin"/>
      </w:r>
      <w:r w:rsidR="004B0C99">
        <w:instrText xml:space="preserve"> SEQ Gambar \* ARABIC \s 1 </w:instrText>
      </w:r>
      <w:r w:rsidR="004B0C99">
        <w:fldChar w:fldCharType="separate"/>
      </w:r>
      <w:r w:rsidR="00626720">
        <w:rPr>
          <w:noProof/>
        </w:rPr>
        <w:t>1</w:t>
      </w:r>
      <w:r w:rsidR="004B0C99">
        <w:fldChar w:fldCharType="end"/>
      </w:r>
      <w:r>
        <w:t xml:space="preserve"> Diagram alir tahap pertama metode </w:t>
      </w:r>
      <w:r w:rsidR="00912D62" w:rsidRPr="00912D62">
        <w:rPr>
          <w:i/>
        </w:rPr>
        <w:t>fingerprinting</w:t>
      </w:r>
      <w:bookmarkEnd w:id="58"/>
    </w:p>
    <w:p w14:paraId="6A744FF2" w14:textId="77777777" w:rsidR="00064A2E" w:rsidRDefault="00064A2E" w:rsidP="00064A2E">
      <w:pPr>
        <w:pStyle w:val="BodyText"/>
      </w:pPr>
    </w:p>
    <w:p w14:paraId="0B2BF399" w14:textId="5F05801F" w:rsidR="00064A2E" w:rsidRDefault="00064A2E" w:rsidP="00064A2E">
      <w:pPr>
        <w:pStyle w:val="BodyText"/>
        <w:ind w:firstLine="426"/>
      </w:pPr>
      <w:r>
        <w:t xml:space="preserve">Pada tahap pertama metode </w:t>
      </w:r>
      <w:r w:rsidR="00912D62" w:rsidRPr="00912D62">
        <w:rPr>
          <w:i/>
        </w:rPr>
        <w:t>fingerprinting</w:t>
      </w:r>
      <w:r>
        <w:t xml:space="preserve"> ini dibagi menjadi beberapa langkah untuk pengambilan data pola sinyal tiap ruangan, yakni :</w:t>
      </w:r>
    </w:p>
    <w:p w14:paraId="302CF1A6" w14:textId="77777777" w:rsidR="00064A2E" w:rsidRDefault="00064A2E" w:rsidP="00064A2E">
      <w:pPr>
        <w:pStyle w:val="BodyText"/>
        <w:numPr>
          <w:ilvl w:val="6"/>
          <w:numId w:val="5"/>
        </w:numPr>
        <w:ind w:left="426" w:hanging="426"/>
      </w:pPr>
      <w:r>
        <w:t>Memasang sensor ESP32 yang telah diprogram untuk menangkap sinyal bluetooth yang dipancarkan perangkat iTAG bluetooth pada 3 ruangan yang dipilih seperti yang terlihat pada Gambar 4.2.</w:t>
      </w:r>
    </w:p>
    <w:p w14:paraId="473F4891" w14:textId="77777777" w:rsidR="00064A2E" w:rsidRDefault="00064A2E" w:rsidP="00064A2E">
      <w:pPr>
        <w:pStyle w:val="BodyText"/>
        <w:keepNext/>
        <w:ind w:left="426"/>
        <w:jc w:val="center"/>
      </w:pPr>
      <w:r w:rsidRPr="00E410E8">
        <w:rPr>
          <w:noProof/>
          <w:lang w:val="en-US"/>
        </w:rPr>
        <w:drawing>
          <wp:inline distT="0" distB="0" distL="0" distR="0" wp14:anchorId="5285BDD7" wp14:editId="6FD0D28B">
            <wp:extent cx="3619500" cy="4391955"/>
            <wp:effectExtent l="0" t="0" r="0" b="8890"/>
            <wp:docPr id="8" name="Picture 8" descr="D:\DATA KULIAH\SEMESTER VIII\SKRIPSI!!!\GAMBAR\Denah penempatan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GAMBAR\Denah penempatan sensor.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2254" cy="4395297"/>
                    </a:xfrm>
                    <a:prstGeom prst="rect">
                      <a:avLst/>
                    </a:prstGeom>
                    <a:noFill/>
                    <a:ln>
                      <a:noFill/>
                    </a:ln>
                  </pic:spPr>
                </pic:pic>
              </a:graphicData>
            </a:graphic>
          </wp:inline>
        </w:drawing>
      </w:r>
    </w:p>
    <w:p w14:paraId="61CFC5A8" w14:textId="032F987F" w:rsidR="00064A2E" w:rsidRDefault="00064A2E" w:rsidP="00064A2E">
      <w:pPr>
        <w:pStyle w:val="Caption"/>
      </w:pPr>
      <w:bookmarkStart w:id="59" w:name="_Toc24054131"/>
      <w:r>
        <w:t xml:space="preserve">Gambar </w:t>
      </w:r>
      <w:r w:rsidR="004B0C99">
        <w:fldChar w:fldCharType="begin"/>
      </w:r>
      <w:r w:rsidR="004B0C99">
        <w:instrText xml:space="preserve"> STYLEREF 1 \s </w:instrText>
      </w:r>
      <w:r w:rsidR="004B0C99">
        <w:fldChar w:fldCharType="separate"/>
      </w:r>
      <w:r w:rsidR="00626720">
        <w:rPr>
          <w:noProof/>
        </w:rPr>
        <w:t>4</w:t>
      </w:r>
      <w:r w:rsidR="004B0C99">
        <w:fldChar w:fldCharType="end"/>
      </w:r>
      <w:r w:rsidR="004B0C99">
        <w:t>.</w:t>
      </w:r>
      <w:r w:rsidR="004B0C99">
        <w:fldChar w:fldCharType="begin"/>
      </w:r>
      <w:r w:rsidR="004B0C99">
        <w:instrText xml:space="preserve"> SEQ Gambar \* ARABIC \s 1 </w:instrText>
      </w:r>
      <w:r w:rsidR="004B0C99">
        <w:fldChar w:fldCharType="separate"/>
      </w:r>
      <w:r w:rsidR="00626720">
        <w:rPr>
          <w:noProof/>
        </w:rPr>
        <w:t>2</w:t>
      </w:r>
      <w:r w:rsidR="004B0C99">
        <w:fldChar w:fldCharType="end"/>
      </w:r>
      <w:r>
        <w:t xml:space="preserve"> Denah ruangan implementasi sistem pelacakan dalam gedung</w:t>
      </w:r>
      <w:bookmarkEnd w:id="59"/>
    </w:p>
    <w:p w14:paraId="7ADE95D8" w14:textId="77777777" w:rsidR="00064A2E" w:rsidRPr="00B73ED7" w:rsidRDefault="00064A2E" w:rsidP="00064A2E">
      <w:pPr>
        <w:pStyle w:val="BodyText"/>
        <w:numPr>
          <w:ilvl w:val="6"/>
          <w:numId w:val="5"/>
        </w:numPr>
        <w:ind w:left="426" w:hanging="426"/>
      </w:pPr>
      <w:r>
        <w:t>Menyalakan hotspot pada handphone android sebagai sumber jaringan lokal untuk server dan sensor ESP32</w:t>
      </w:r>
    </w:p>
    <w:p w14:paraId="48277B2D" w14:textId="77777777" w:rsidR="00064A2E" w:rsidRDefault="00064A2E" w:rsidP="00064A2E">
      <w:pPr>
        <w:pStyle w:val="BodyText"/>
        <w:numPr>
          <w:ilvl w:val="6"/>
          <w:numId w:val="5"/>
        </w:numPr>
        <w:ind w:left="426" w:hanging="426"/>
      </w:pPr>
      <w:r>
        <w:t>Memposisikan perangkat iTAG bluetooth pada Ruang 1 dan memberi nilai pada variabel ruang di server dengan String “Ruang 1”</w:t>
      </w:r>
    </w:p>
    <w:p w14:paraId="2DAD42FE" w14:textId="77777777" w:rsidR="00064A2E" w:rsidRDefault="00064A2E" w:rsidP="00064A2E">
      <w:pPr>
        <w:pStyle w:val="BodyText"/>
        <w:numPr>
          <w:ilvl w:val="6"/>
          <w:numId w:val="5"/>
        </w:numPr>
        <w:ind w:left="426" w:hanging="426"/>
      </w:pPr>
      <w:r>
        <w:t>Menjalankan server pada laptop</w:t>
      </w:r>
    </w:p>
    <w:p w14:paraId="6AEFD559" w14:textId="77777777" w:rsidR="00064A2E" w:rsidRDefault="00064A2E" w:rsidP="00064A2E">
      <w:pPr>
        <w:pStyle w:val="BodyText"/>
        <w:numPr>
          <w:ilvl w:val="6"/>
          <w:numId w:val="5"/>
        </w:numPr>
        <w:ind w:left="426" w:hanging="426"/>
      </w:pPr>
      <w:r>
        <w:t>Menyalakan perangkat iTAG Bluetooth. Saat perangkat iTAG Bluetooth dinyalakan, sensor menangkap sinyal bluetooth yang dipancarkan perangkat iTAG Bluetooth kemudian oleh kelima sensor ESP32 dikirimkan menuju server berupa data MAC address sensor dan nilai RSSI dalam bentuk JSON.</w:t>
      </w:r>
    </w:p>
    <w:p w14:paraId="0DD8B7B0" w14:textId="77777777" w:rsidR="00064A2E" w:rsidRDefault="00064A2E" w:rsidP="00064A2E">
      <w:pPr>
        <w:pStyle w:val="BodyText"/>
        <w:numPr>
          <w:ilvl w:val="6"/>
          <w:numId w:val="5"/>
        </w:numPr>
        <w:ind w:left="426" w:hanging="426"/>
      </w:pPr>
      <w:r>
        <w:lastRenderedPageBreak/>
        <w:t>Server menerima data JSON yang memuat MAC address sensor dan data RSSI dari perangkat iTAG Bluetooth. Kemudian oleh server disimpan dalam database berbentuk file .csv</w:t>
      </w:r>
    </w:p>
    <w:p w14:paraId="4E0B9442" w14:textId="77777777" w:rsidR="00064A2E" w:rsidRDefault="00064A2E" w:rsidP="00064A2E">
      <w:pPr>
        <w:pStyle w:val="BodyText"/>
        <w:numPr>
          <w:ilvl w:val="6"/>
          <w:numId w:val="5"/>
        </w:numPr>
        <w:ind w:left="426" w:hanging="426"/>
      </w:pPr>
      <w:r>
        <w:t>Setelah data pola sinyal terkumpul selama 3 menit, perangkat iTAG Bluetooth dimatikan, sehingga saat sensor tidak dapat menangkap sinyal bluetooth perangkat iTAG Bluetooth dan server berhenti menuliskan data RSSI pada database</w:t>
      </w:r>
    </w:p>
    <w:p w14:paraId="2D438018" w14:textId="77777777" w:rsidR="00064A2E" w:rsidRDefault="00064A2E" w:rsidP="00064A2E">
      <w:pPr>
        <w:pStyle w:val="BodyText"/>
        <w:numPr>
          <w:ilvl w:val="6"/>
          <w:numId w:val="5"/>
        </w:numPr>
        <w:ind w:left="426" w:hanging="426"/>
      </w:pPr>
      <w:r>
        <w:t>Setelah perangkat iTAG Bluetooth dimatikan, langkah selanjutnya adalah mematikan server dan mengubah variabel ruang menjadi ruang ke-n dimana jika belum ruang ke-3 maka ditulis “Ruang n” dan apabila sudah ruang ke-3 maka menjadi “Lorong”</w:t>
      </w:r>
    </w:p>
    <w:p w14:paraId="1195E393" w14:textId="77777777" w:rsidR="00064A2E" w:rsidRDefault="00064A2E" w:rsidP="00064A2E">
      <w:pPr>
        <w:pStyle w:val="BodyText"/>
        <w:numPr>
          <w:ilvl w:val="6"/>
          <w:numId w:val="5"/>
        </w:numPr>
        <w:ind w:left="426" w:hanging="426"/>
      </w:pPr>
      <w:r>
        <w:t>Proses nomor 4 sampai nomor 8 diulang kembali sampai apabila data pada ruang terakhir yakni di “Lorong” maka proses pengambilan data pola sinyal telah selesai</w:t>
      </w:r>
    </w:p>
    <w:p w14:paraId="3E48437D" w14:textId="77777777" w:rsidR="00064A2E" w:rsidRDefault="00064A2E" w:rsidP="00064A2E">
      <w:pPr>
        <w:pStyle w:val="Heading3"/>
        <w:rPr>
          <w:i/>
        </w:rPr>
      </w:pPr>
      <w:bookmarkStart w:id="60" w:name="_Toc25999912"/>
      <w:r>
        <w:t xml:space="preserve">Pelacakan Ruangan Secara </w:t>
      </w:r>
      <w:r w:rsidRPr="00B70186">
        <w:rPr>
          <w:i/>
        </w:rPr>
        <w:t>Real-Time</w:t>
      </w:r>
      <w:bookmarkEnd w:id="60"/>
    </w:p>
    <w:p w14:paraId="7551D804" w14:textId="36000422" w:rsidR="00064A2E" w:rsidRDefault="00064A2E" w:rsidP="00064A2E">
      <w:pPr>
        <w:pStyle w:val="BodyText"/>
        <w:ind w:firstLine="426"/>
      </w:pPr>
      <w:r>
        <w:rPr>
          <w:rFonts w:eastAsia="Times New Roman" w:cs="Times New Roman"/>
          <w:bCs/>
        </w:rPr>
        <w:t xml:space="preserve">Tahap kedua dari metode </w:t>
      </w:r>
      <w:r w:rsidR="00912D62" w:rsidRPr="00912D62">
        <w:rPr>
          <w:rFonts w:eastAsia="Times New Roman" w:cs="Times New Roman"/>
          <w:bCs/>
          <w:i/>
        </w:rPr>
        <w:t>fingerprinting</w:t>
      </w:r>
      <w:r>
        <w:rPr>
          <w:rFonts w:eastAsia="Times New Roman" w:cs="Times New Roman"/>
          <w:bCs/>
        </w:rPr>
        <w:t xml:space="preserve"> adalah tahap </w:t>
      </w:r>
      <w:r>
        <w:rPr>
          <w:rFonts w:eastAsia="Times New Roman" w:cs="Times New Roman"/>
          <w:bCs/>
          <w:i/>
        </w:rPr>
        <w:t>online</w:t>
      </w:r>
      <w:r>
        <w:rPr>
          <w:rFonts w:eastAsia="Times New Roman" w:cs="Times New Roman"/>
          <w:bCs/>
        </w:rPr>
        <w:t xml:space="preserve"> atau tahap pelacakan terhadap perangkat </w:t>
      </w:r>
      <w:r>
        <w:t xml:space="preserve">iTAG Bluetooth. Pada tahap ini, sistem akan melacak nama ruangan dari perangkat iTAG Bluetooth berada secara </w:t>
      </w:r>
      <w:r>
        <w:rPr>
          <w:i/>
        </w:rPr>
        <w:t>real-time</w:t>
      </w:r>
      <w:r>
        <w:t>. Alur dari sistem pelacakan ini adalah seperti yang ditunjukkan pada Gambar  4.3.</w:t>
      </w:r>
    </w:p>
    <w:p w14:paraId="5FD907D7" w14:textId="77777777" w:rsidR="00064A2E" w:rsidRDefault="00064A2E" w:rsidP="00064A2E">
      <w:pPr>
        <w:pStyle w:val="BodyText"/>
        <w:keepNext/>
        <w:ind w:firstLine="426"/>
        <w:jc w:val="center"/>
      </w:pPr>
      <w:r w:rsidRPr="00B70186">
        <w:rPr>
          <w:noProof/>
          <w:lang w:val="en-US"/>
        </w:rPr>
        <w:lastRenderedPageBreak/>
        <w:drawing>
          <wp:inline distT="0" distB="0" distL="0" distR="0" wp14:anchorId="392A1ED9" wp14:editId="1FEE4A85">
            <wp:extent cx="2439720" cy="7047717"/>
            <wp:effectExtent l="0" t="0" r="0" b="1270"/>
            <wp:docPr id="21" name="Picture 21" descr="D:\DATA KULIAH\SEMESTER VIII\SKRIPSI!!!\GAMBAR\Diagram Alur Pelacakan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GAMBAR\Diagram Alur Pelacakan (tahap onlin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67587" cy="7128217"/>
                    </a:xfrm>
                    <a:prstGeom prst="rect">
                      <a:avLst/>
                    </a:prstGeom>
                    <a:noFill/>
                    <a:ln>
                      <a:noFill/>
                    </a:ln>
                  </pic:spPr>
                </pic:pic>
              </a:graphicData>
            </a:graphic>
          </wp:inline>
        </w:drawing>
      </w:r>
    </w:p>
    <w:p w14:paraId="240E9CA6" w14:textId="59361C3A" w:rsidR="00064A2E" w:rsidRDefault="00064A2E" w:rsidP="00064A2E">
      <w:pPr>
        <w:pStyle w:val="Caption"/>
      </w:pPr>
      <w:bookmarkStart w:id="61" w:name="_Toc24054132"/>
      <w:r>
        <w:t xml:space="preserve">Gambar </w:t>
      </w:r>
      <w:r w:rsidR="004B0C99">
        <w:fldChar w:fldCharType="begin"/>
      </w:r>
      <w:r w:rsidR="004B0C99">
        <w:instrText xml:space="preserve"> STYLEREF 1 \s </w:instrText>
      </w:r>
      <w:r w:rsidR="004B0C99">
        <w:fldChar w:fldCharType="separate"/>
      </w:r>
      <w:r w:rsidR="00626720">
        <w:rPr>
          <w:noProof/>
        </w:rPr>
        <w:t>4</w:t>
      </w:r>
      <w:r w:rsidR="004B0C99">
        <w:fldChar w:fldCharType="end"/>
      </w:r>
      <w:r w:rsidR="004B0C99">
        <w:t>.</w:t>
      </w:r>
      <w:r w:rsidR="004B0C99">
        <w:fldChar w:fldCharType="begin"/>
      </w:r>
      <w:r w:rsidR="004B0C99">
        <w:instrText xml:space="preserve"> SEQ Gambar \* ARABIC \s 1 </w:instrText>
      </w:r>
      <w:r w:rsidR="004B0C99">
        <w:fldChar w:fldCharType="separate"/>
      </w:r>
      <w:r w:rsidR="00626720">
        <w:rPr>
          <w:noProof/>
        </w:rPr>
        <w:t>3</w:t>
      </w:r>
      <w:r w:rsidR="004B0C99">
        <w:fldChar w:fldCharType="end"/>
      </w:r>
      <w:r>
        <w:t xml:space="preserve"> Diagram alir pelacakan perangkat iTAG Bluetooth</w:t>
      </w:r>
      <w:bookmarkEnd w:id="61"/>
    </w:p>
    <w:p w14:paraId="5F9C421A" w14:textId="77777777" w:rsidR="00064A2E" w:rsidRDefault="00064A2E" w:rsidP="00064A2E">
      <w:pPr>
        <w:pStyle w:val="BodyText"/>
      </w:pPr>
    </w:p>
    <w:p w14:paraId="08A0C953" w14:textId="77777777" w:rsidR="00064A2E" w:rsidRDefault="00064A2E" w:rsidP="00064A2E">
      <w:pPr>
        <w:pStyle w:val="BodyText"/>
      </w:pPr>
    </w:p>
    <w:p w14:paraId="1B581B85" w14:textId="77777777" w:rsidR="00064A2E" w:rsidRDefault="00064A2E" w:rsidP="00064A2E">
      <w:pPr>
        <w:pStyle w:val="BodyText"/>
      </w:pPr>
    </w:p>
    <w:p w14:paraId="1E2470CB" w14:textId="77777777" w:rsidR="00064A2E" w:rsidRDefault="00064A2E" w:rsidP="00064A2E">
      <w:pPr>
        <w:pStyle w:val="BodyText"/>
      </w:pPr>
    </w:p>
    <w:p w14:paraId="7707ED6A" w14:textId="77777777" w:rsidR="00064A2E" w:rsidRDefault="00064A2E" w:rsidP="00064A2E">
      <w:pPr>
        <w:pStyle w:val="BodyText"/>
        <w:ind w:firstLine="284"/>
      </w:pPr>
      <w:r>
        <w:lastRenderedPageBreak/>
        <w:t>Pada alur sistem pelacakan dalam gedung berbasis BLE ini, dibagi menjadi beberapa langkah, yakni :</w:t>
      </w:r>
    </w:p>
    <w:p w14:paraId="062BFB44" w14:textId="77777777" w:rsidR="00064A2E" w:rsidRDefault="00064A2E" w:rsidP="00064A2E">
      <w:pPr>
        <w:pStyle w:val="BodyText"/>
        <w:numPr>
          <w:ilvl w:val="6"/>
          <w:numId w:val="5"/>
        </w:numPr>
        <w:ind w:left="426" w:hanging="426"/>
      </w:pPr>
      <w:r>
        <w:t>Menyalakan hotspot handphone android sebagai sumber jaringan lokal antara sever dan sensor ESP32</w:t>
      </w:r>
    </w:p>
    <w:p w14:paraId="605307A3" w14:textId="77777777" w:rsidR="00064A2E" w:rsidRDefault="00064A2E" w:rsidP="00064A2E">
      <w:pPr>
        <w:pStyle w:val="BodyText"/>
        <w:numPr>
          <w:ilvl w:val="6"/>
          <w:numId w:val="5"/>
        </w:numPr>
        <w:ind w:left="426" w:hanging="426"/>
      </w:pPr>
      <w:r>
        <w:t>Menyalakan sensor ESP32 yang telah diletakkan pada masing-masing ruangan terpilih</w:t>
      </w:r>
    </w:p>
    <w:p w14:paraId="6C58F14C" w14:textId="77777777" w:rsidR="00064A2E" w:rsidRDefault="00064A2E" w:rsidP="00064A2E">
      <w:pPr>
        <w:pStyle w:val="BodyText"/>
        <w:numPr>
          <w:ilvl w:val="6"/>
          <w:numId w:val="5"/>
        </w:numPr>
        <w:ind w:left="426" w:hanging="426"/>
      </w:pPr>
      <w:r>
        <w:t>Menjalankan program pelacak atau bisa disebut server yang berfungsi untuk melacak perangkat iTAG Bluetooth</w:t>
      </w:r>
    </w:p>
    <w:p w14:paraId="2B2DDED5" w14:textId="77777777" w:rsidR="00064A2E" w:rsidRDefault="00064A2E" w:rsidP="00064A2E">
      <w:pPr>
        <w:pStyle w:val="BodyText"/>
        <w:numPr>
          <w:ilvl w:val="6"/>
          <w:numId w:val="5"/>
        </w:numPr>
        <w:ind w:left="426" w:hanging="426"/>
      </w:pPr>
      <w:r>
        <w:t>Menyalakan perangkat iTAG Bluetooth sehingga sensor pada ruangan dimana perangkat iTAG Bluetooth berada menangkap sinyal bluetooth yang dipancarkan oleh perangkat iTAG Bluetooth</w:t>
      </w:r>
    </w:p>
    <w:p w14:paraId="19CA4C5A" w14:textId="77777777" w:rsidR="00064A2E" w:rsidRDefault="00064A2E" w:rsidP="00064A2E">
      <w:pPr>
        <w:pStyle w:val="BodyText"/>
        <w:numPr>
          <w:ilvl w:val="6"/>
          <w:numId w:val="5"/>
        </w:numPr>
        <w:ind w:left="426" w:hanging="426"/>
      </w:pPr>
      <w:r>
        <w:t>Sensor yang menangkap sinyal dari perangkat iTAG Bluetooth kemudian mengirimkan data RSSI perangkat iTAG Bluetooth menuju server</w:t>
      </w:r>
    </w:p>
    <w:p w14:paraId="00DFCA4D" w14:textId="77777777" w:rsidR="00064A2E" w:rsidRDefault="00064A2E" w:rsidP="00064A2E">
      <w:pPr>
        <w:pStyle w:val="BodyText"/>
        <w:numPr>
          <w:ilvl w:val="6"/>
          <w:numId w:val="5"/>
        </w:numPr>
        <w:ind w:left="426" w:hanging="426"/>
      </w:pPr>
      <w:r>
        <w:t xml:space="preserve">Server menerima data RSSI yang dikirimkan oleh sensor ESP32 kemudian melakukan klasifikasi berdasarkan data pola sinyal yang telah dikumpulkan pada tahap pertama menggunakan algoritma </w:t>
      </w:r>
      <w:r w:rsidRPr="00BA587C">
        <w:rPr>
          <w:i/>
        </w:rPr>
        <w:t>k-Nearest Neighbour</w:t>
      </w:r>
      <w:r>
        <w:t xml:space="preserve"> untuk memperoleh nama ruangan</w:t>
      </w:r>
    </w:p>
    <w:p w14:paraId="2460A8E4" w14:textId="77777777" w:rsidR="00064A2E" w:rsidRDefault="00064A2E" w:rsidP="00064A2E">
      <w:pPr>
        <w:pStyle w:val="BodyText"/>
        <w:numPr>
          <w:ilvl w:val="6"/>
          <w:numId w:val="5"/>
        </w:numPr>
        <w:ind w:left="426" w:hanging="426"/>
      </w:pPr>
      <w:r>
        <w:t>Hasil klasifikasi dari server kemudian ditampilkan pada layar berupa nama ruangan tempat perangkat iTAG Bluetooth berada dan mencatat pada file log dengan ekstensi file .csv</w:t>
      </w:r>
    </w:p>
    <w:p w14:paraId="2B3C0028" w14:textId="77777777" w:rsidR="00064A2E" w:rsidRPr="00956079" w:rsidRDefault="00064A2E" w:rsidP="00064A2E">
      <w:pPr>
        <w:pStyle w:val="BodyText"/>
        <w:ind w:firstLine="284"/>
      </w:pPr>
    </w:p>
    <w:p w14:paraId="37DECEE5" w14:textId="77777777" w:rsidR="00064A2E" w:rsidRDefault="00064A2E" w:rsidP="00064A2E">
      <w:pPr>
        <w:pStyle w:val="Heading2"/>
      </w:pPr>
      <w:bookmarkStart w:id="62" w:name="_Toc25999913"/>
      <w:r>
        <w:t>Perancangan Parameter Pengujian</w:t>
      </w:r>
      <w:bookmarkEnd w:id="62"/>
    </w:p>
    <w:p w14:paraId="79B3E68A" w14:textId="77777777" w:rsidR="00064A2E" w:rsidRDefault="00064A2E" w:rsidP="00064A2E">
      <w:pPr>
        <w:pStyle w:val="Heading3"/>
      </w:pPr>
      <w:bookmarkStart w:id="63" w:name="_Toc25999914"/>
      <w:r>
        <w:t>Akurasi Kesalahan Pelacakan Secara Umum</w:t>
      </w:r>
      <w:bookmarkEnd w:id="63"/>
    </w:p>
    <w:p w14:paraId="05A03F43" w14:textId="77777777" w:rsidR="00064A2E" w:rsidRDefault="00064A2E" w:rsidP="00064A2E">
      <w:pPr>
        <w:ind w:firstLine="284"/>
      </w:pPr>
      <w:r>
        <w:t xml:space="preserve">Akurasi kesalahan pelacakan secara umum ini menghitung akurasi secara keseluruhan hasil pelacakan berdasarkan </w:t>
      </w:r>
      <w:r>
        <w:rPr>
          <w:i/>
        </w:rPr>
        <w:t>file log</w:t>
      </w:r>
      <w:r>
        <w:t xml:space="preserve"> yang ditulis oleh server dimana akurasi diperoleh dari jumlah prediksi salah dibagi keseluruhan total prediksi. Persamaan 4.1 merupakan persamaan untuk menghitung akurasi hasil pelacakan.</w:t>
      </w:r>
    </w:p>
    <w:p w14:paraId="6FA79C05" w14:textId="77777777" w:rsidR="00064A2E" w:rsidRDefault="00064A2E" w:rsidP="00064A2E">
      <w:r>
        <w:t xml:space="preserve">          </w:t>
      </w: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 xml:space="preserve"> </w:t>
      </w:r>
      <w:r>
        <w:tab/>
      </w:r>
      <w:r>
        <w:tab/>
        <w:t>(4.1)</w:t>
      </w:r>
    </w:p>
    <w:p w14:paraId="0C194BE1" w14:textId="77777777" w:rsidR="00064A2E" w:rsidRDefault="00064A2E" w:rsidP="00064A2E">
      <w:pPr>
        <w:ind w:firstLine="284"/>
      </w:pPr>
    </w:p>
    <w:p w14:paraId="4180A51E" w14:textId="77777777" w:rsidR="00064A2E" w:rsidRDefault="00064A2E" w:rsidP="00064A2E">
      <w:pPr>
        <w:ind w:firstLine="284"/>
      </w:pPr>
      <w:r>
        <w:t>Kemudian untuk script perhitungan akurasi kesalahan secara umum seperti yang tertera dibawah ini.</w:t>
      </w:r>
    </w:p>
    <w:tbl>
      <w:tblPr>
        <w:tblStyle w:val="TableGrid"/>
        <w:tblW w:w="7927" w:type="dxa"/>
        <w:tblLook w:val="04A0" w:firstRow="1" w:lastRow="0" w:firstColumn="1" w:lastColumn="0" w:noHBand="0" w:noVBand="1"/>
      </w:tblPr>
      <w:tblGrid>
        <w:gridCol w:w="321"/>
        <w:gridCol w:w="7606"/>
      </w:tblGrid>
      <w:tr w:rsidR="00064A2E" w:rsidRPr="0039787D" w14:paraId="638114E4" w14:textId="77777777" w:rsidTr="00732C3F">
        <w:tc>
          <w:tcPr>
            <w:tcW w:w="321" w:type="dxa"/>
          </w:tcPr>
          <w:p w14:paraId="7F4B5A71" w14:textId="77777777" w:rsidR="00064A2E" w:rsidRPr="0039787D" w:rsidRDefault="00064A2E" w:rsidP="00732C3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w:t>
            </w:r>
          </w:p>
          <w:p w14:paraId="08D9AC7F" w14:textId="77777777" w:rsidR="00064A2E" w:rsidRDefault="00064A2E" w:rsidP="00732C3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w:t>
            </w:r>
          </w:p>
          <w:p w14:paraId="21BB38F7"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3</w:t>
            </w:r>
          </w:p>
          <w:p w14:paraId="26851162"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4</w:t>
            </w:r>
          </w:p>
          <w:p w14:paraId="59F8922D"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5</w:t>
            </w:r>
          </w:p>
          <w:p w14:paraId="300C9D51" w14:textId="77777777" w:rsidR="00064A2E" w:rsidRPr="0039787D"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6</w:t>
            </w:r>
          </w:p>
        </w:tc>
        <w:tc>
          <w:tcPr>
            <w:tcW w:w="7606" w:type="dxa"/>
          </w:tcPr>
          <w:p w14:paraId="6EFC0583"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f</w:t>
            </w:r>
            <w:r w:rsidRPr="00BE71B0">
              <w:rPr>
                <w:rFonts w:ascii="Courier New" w:hAnsi="Courier New" w:cs="Courier New"/>
                <w:sz w:val="18"/>
                <w:szCs w:val="18"/>
              </w:rPr>
              <w:t>or i in range(len(arr)):</w:t>
            </w:r>
          </w:p>
          <w:p w14:paraId="556C71AB"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    if arr[i][3] == "Mismatch":</w:t>
            </w:r>
          </w:p>
          <w:p w14:paraId="3C51895C"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 xml:space="preserve">       </w:t>
            </w:r>
            <w:r w:rsidRPr="00BE71B0">
              <w:rPr>
                <w:rFonts w:ascii="Courier New" w:hAnsi="Courier New" w:cs="Courier New"/>
                <w:sz w:val="18"/>
                <w:szCs w:val="18"/>
              </w:rPr>
              <w:t>mismatch = mismatch + 1</w:t>
            </w:r>
          </w:p>
          <w:p w14:paraId="1F0F58E7"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ercent = mismatch / len(arr) * 100    </w:t>
            </w:r>
          </w:p>
          <w:p w14:paraId="2AD25E86" w14:textId="77777777" w:rsidR="00064A2E" w:rsidRPr="00BE71B0"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rint("Akurasi kesalahan pelacakan secara umum =",round(percent,2),"%")</w:t>
            </w:r>
          </w:p>
        </w:tc>
      </w:tr>
    </w:tbl>
    <w:p w14:paraId="6A0B6357" w14:textId="77777777" w:rsidR="00064A2E" w:rsidRDefault="00064A2E" w:rsidP="00064A2E">
      <w:pPr>
        <w:ind w:firstLine="284"/>
      </w:pPr>
    </w:p>
    <w:p w14:paraId="51EEEBC1" w14:textId="77777777" w:rsidR="00064A2E" w:rsidRDefault="00064A2E" w:rsidP="00064A2E">
      <w:pPr>
        <w:ind w:firstLine="284"/>
      </w:pPr>
    </w:p>
    <w:p w14:paraId="55D71B36" w14:textId="77777777" w:rsidR="00064A2E" w:rsidRDefault="00064A2E" w:rsidP="00064A2E">
      <w:pPr>
        <w:ind w:firstLine="284"/>
      </w:pPr>
      <w:r>
        <w:lastRenderedPageBreak/>
        <w:t xml:space="preserve">Script diatas menghitung berapa kelas yang bernilaikan “Mismatch” atau tidak cocok dengan memanfaatkan perulangan </w:t>
      </w:r>
      <w:r>
        <w:rPr>
          <w:i/>
        </w:rPr>
        <w:t>for</w:t>
      </w:r>
      <w:r>
        <w:t xml:space="preserve"> dimana nilai variabel “mismatch” akan bertambah setiap ada kelas dengan nilai “Mismatch” dan perulangan dilakukan sejumlah baris yang terdapat pada </w:t>
      </w:r>
      <w:r>
        <w:rPr>
          <w:i/>
        </w:rPr>
        <w:t>log file</w:t>
      </w:r>
      <w:r>
        <w:t xml:space="preserve"> hasil pelacakan secara </w:t>
      </w:r>
      <w:r>
        <w:rPr>
          <w:i/>
        </w:rPr>
        <w:t>real time</w:t>
      </w:r>
      <w:r>
        <w:t>. Setelah total dari kesalahan pelacakan diperoleh, maka hasilnya akan dikali dengan 100 kemudian ditampilkan pada layar.</w:t>
      </w:r>
    </w:p>
    <w:p w14:paraId="383BC720" w14:textId="77777777" w:rsidR="00064A2E" w:rsidRDefault="00064A2E" w:rsidP="00064A2E">
      <w:pPr>
        <w:pStyle w:val="Heading3"/>
      </w:pPr>
      <w:bookmarkStart w:id="64" w:name="_Toc25999915"/>
      <w:r>
        <w:t>Akurasi Kesalahan per sub-lokasi dalam ruang</w:t>
      </w:r>
      <w:bookmarkEnd w:id="64"/>
    </w:p>
    <w:p w14:paraId="6852EEAA" w14:textId="77777777" w:rsidR="00064A2E" w:rsidRDefault="00064A2E" w:rsidP="00064A2E">
      <w:pPr>
        <w:pStyle w:val="BodyText"/>
        <w:ind w:firstLine="284"/>
      </w:pPr>
      <w:r>
        <w:t>Parameter pengujian ini membagi ruangan menjadi 4 bagian sub-lokasi yang bertujuan untuk memetakan akurasi kesalahan pelacakan pada tiap sub-lokasi, sehingga diketahui pada sub-lokasi mana pada suatu ruangan yang memiliki tingkat akurasi kesalahan paling tinggi. Pada Tabel 4.5</w:t>
      </w:r>
    </w:p>
    <w:p w14:paraId="509ADA01" w14:textId="77777777" w:rsidR="00064A2E" w:rsidRPr="002E68C3" w:rsidRDefault="00064A2E" w:rsidP="00064A2E">
      <w:pPr>
        <w:pStyle w:val="BodyText"/>
        <w:ind w:firstLine="284"/>
      </w:pPr>
      <w:r>
        <w:t xml:space="preserve"> </w:t>
      </w:r>
    </w:p>
    <w:p w14:paraId="5FAA47EE" w14:textId="7A8FD94A"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626720">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626720">
        <w:rPr>
          <w:noProof/>
        </w:rPr>
        <w:t>5</w:t>
      </w:r>
      <w:r w:rsidR="00412E83">
        <w:fldChar w:fldCharType="end"/>
      </w:r>
      <w:r>
        <w:t xml:space="preserve"> Tabel akurasi kesalahan per sub-lokasi dalam ruang</w:t>
      </w:r>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064A2E" w:rsidRPr="004637E0" w14:paraId="420029C1" w14:textId="77777777" w:rsidTr="00732C3F">
        <w:trPr>
          <w:trHeight w:val="327"/>
          <w:jc w:val="center"/>
        </w:trPr>
        <w:tc>
          <w:tcPr>
            <w:tcW w:w="708" w:type="dxa"/>
            <w:shd w:val="clear" w:color="auto" w:fill="auto"/>
            <w:vAlign w:val="center"/>
            <w:hideMark/>
          </w:tcPr>
          <w:p w14:paraId="2296610F" w14:textId="77777777" w:rsidR="00064A2E" w:rsidRPr="00F21C41" w:rsidRDefault="00064A2E" w:rsidP="00732C3F">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7E164FFE"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3907B16B"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72E304E"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Akurasi kesalahan</w:t>
            </w:r>
          </w:p>
        </w:tc>
      </w:tr>
      <w:tr w:rsidR="00064A2E" w:rsidRPr="004637E0" w14:paraId="0D8F40FF" w14:textId="77777777" w:rsidTr="00732C3F">
        <w:trPr>
          <w:trHeight w:val="419"/>
          <w:jc w:val="center"/>
        </w:trPr>
        <w:tc>
          <w:tcPr>
            <w:tcW w:w="708" w:type="dxa"/>
            <w:vMerge w:val="restart"/>
            <w:shd w:val="clear" w:color="auto" w:fill="auto"/>
            <w:vAlign w:val="center"/>
            <w:hideMark/>
          </w:tcPr>
          <w:p w14:paraId="1B4EB00D"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34C49B85"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758F0B04"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BA68028" w14:textId="77777777" w:rsidR="00064A2E" w:rsidRPr="00F21C41" w:rsidRDefault="00064A2E" w:rsidP="00732C3F">
            <w:pPr>
              <w:spacing w:after="0"/>
              <w:jc w:val="center"/>
              <w:rPr>
                <w:rFonts w:ascii="Arial" w:eastAsia="Times New Roman" w:hAnsi="Arial"/>
                <w:sz w:val="20"/>
                <w:szCs w:val="20"/>
              </w:rPr>
            </w:pPr>
          </w:p>
        </w:tc>
      </w:tr>
      <w:tr w:rsidR="00064A2E" w:rsidRPr="004637E0" w14:paraId="22E6FE25" w14:textId="77777777" w:rsidTr="00732C3F">
        <w:trPr>
          <w:trHeight w:val="420"/>
          <w:jc w:val="center"/>
        </w:trPr>
        <w:tc>
          <w:tcPr>
            <w:tcW w:w="708" w:type="dxa"/>
            <w:vMerge/>
            <w:shd w:val="clear" w:color="auto" w:fill="auto"/>
            <w:vAlign w:val="center"/>
            <w:hideMark/>
          </w:tcPr>
          <w:p w14:paraId="4BBD2E88" w14:textId="77777777" w:rsidR="00064A2E" w:rsidRPr="00F21C41" w:rsidRDefault="00064A2E" w:rsidP="00732C3F">
            <w:pPr>
              <w:spacing w:after="0"/>
              <w:jc w:val="center"/>
              <w:rPr>
                <w:rFonts w:ascii="Arial" w:eastAsia="Times New Roman" w:hAnsi="Arial"/>
                <w:sz w:val="20"/>
                <w:szCs w:val="20"/>
              </w:rPr>
            </w:pPr>
          </w:p>
        </w:tc>
        <w:tc>
          <w:tcPr>
            <w:tcW w:w="1557" w:type="dxa"/>
            <w:vMerge/>
            <w:shd w:val="clear" w:color="auto" w:fill="auto"/>
            <w:noWrap/>
            <w:vAlign w:val="bottom"/>
          </w:tcPr>
          <w:p w14:paraId="33AF0494"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5C4F6E31"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E433221" w14:textId="77777777" w:rsidR="00064A2E" w:rsidRPr="00F21C41" w:rsidRDefault="00064A2E" w:rsidP="00732C3F">
            <w:pPr>
              <w:spacing w:after="0"/>
              <w:jc w:val="center"/>
              <w:rPr>
                <w:rFonts w:ascii="Arial" w:eastAsia="Times New Roman" w:hAnsi="Arial"/>
                <w:sz w:val="20"/>
                <w:szCs w:val="20"/>
              </w:rPr>
            </w:pPr>
          </w:p>
        </w:tc>
      </w:tr>
      <w:tr w:rsidR="00064A2E" w:rsidRPr="004637E0" w14:paraId="2565EBA0" w14:textId="77777777" w:rsidTr="00732C3F">
        <w:trPr>
          <w:trHeight w:val="420"/>
          <w:jc w:val="center"/>
        </w:trPr>
        <w:tc>
          <w:tcPr>
            <w:tcW w:w="708" w:type="dxa"/>
            <w:vMerge/>
            <w:shd w:val="clear" w:color="auto" w:fill="auto"/>
            <w:vAlign w:val="center"/>
            <w:hideMark/>
          </w:tcPr>
          <w:p w14:paraId="12B0A97C" w14:textId="77777777" w:rsidR="00064A2E" w:rsidRPr="00F21C41" w:rsidRDefault="00064A2E" w:rsidP="00732C3F">
            <w:pPr>
              <w:spacing w:after="0"/>
              <w:jc w:val="center"/>
              <w:rPr>
                <w:rFonts w:ascii="Arial" w:eastAsia="Times New Roman" w:hAnsi="Arial"/>
                <w:sz w:val="20"/>
                <w:szCs w:val="20"/>
              </w:rPr>
            </w:pPr>
          </w:p>
        </w:tc>
        <w:tc>
          <w:tcPr>
            <w:tcW w:w="1557" w:type="dxa"/>
            <w:vMerge/>
            <w:shd w:val="clear" w:color="auto" w:fill="auto"/>
            <w:noWrap/>
            <w:vAlign w:val="bottom"/>
          </w:tcPr>
          <w:p w14:paraId="1E62BDEF"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4D1D4307"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6A14F23" w14:textId="77777777" w:rsidR="00064A2E" w:rsidRPr="00F21C41" w:rsidRDefault="00064A2E" w:rsidP="00732C3F">
            <w:pPr>
              <w:spacing w:after="0"/>
              <w:jc w:val="center"/>
              <w:rPr>
                <w:rFonts w:ascii="Arial" w:eastAsia="Times New Roman" w:hAnsi="Arial"/>
                <w:sz w:val="20"/>
                <w:szCs w:val="20"/>
              </w:rPr>
            </w:pPr>
          </w:p>
        </w:tc>
      </w:tr>
      <w:tr w:rsidR="00064A2E" w:rsidRPr="004637E0" w14:paraId="383262CB" w14:textId="77777777" w:rsidTr="00732C3F">
        <w:trPr>
          <w:trHeight w:val="420"/>
          <w:jc w:val="center"/>
        </w:trPr>
        <w:tc>
          <w:tcPr>
            <w:tcW w:w="708" w:type="dxa"/>
            <w:vMerge/>
            <w:shd w:val="clear" w:color="auto" w:fill="auto"/>
            <w:vAlign w:val="center"/>
          </w:tcPr>
          <w:p w14:paraId="520D20FB"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5CB71E70"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7817A60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3E4A01C3" w14:textId="77777777" w:rsidR="00064A2E" w:rsidRPr="00F21C41" w:rsidRDefault="00064A2E" w:rsidP="00732C3F">
            <w:pPr>
              <w:spacing w:after="0"/>
              <w:jc w:val="center"/>
              <w:rPr>
                <w:rFonts w:ascii="Arial" w:eastAsia="Times New Roman" w:hAnsi="Arial"/>
                <w:sz w:val="20"/>
                <w:szCs w:val="20"/>
              </w:rPr>
            </w:pPr>
          </w:p>
        </w:tc>
      </w:tr>
      <w:tr w:rsidR="00064A2E" w:rsidRPr="004637E0" w14:paraId="61B3F541" w14:textId="77777777" w:rsidTr="00732C3F">
        <w:trPr>
          <w:trHeight w:val="420"/>
          <w:jc w:val="center"/>
        </w:trPr>
        <w:tc>
          <w:tcPr>
            <w:tcW w:w="708" w:type="dxa"/>
            <w:vMerge w:val="restart"/>
            <w:shd w:val="clear" w:color="auto" w:fill="auto"/>
            <w:vAlign w:val="center"/>
          </w:tcPr>
          <w:p w14:paraId="0004CE22"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2</w:t>
            </w:r>
          </w:p>
        </w:tc>
        <w:tc>
          <w:tcPr>
            <w:tcW w:w="1557" w:type="dxa"/>
            <w:vMerge w:val="restart"/>
            <w:shd w:val="clear" w:color="auto" w:fill="auto"/>
            <w:noWrap/>
            <w:vAlign w:val="center"/>
          </w:tcPr>
          <w:p w14:paraId="53648D4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538D7720"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751FD825" w14:textId="77777777" w:rsidR="00064A2E" w:rsidRPr="00F21C41" w:rsidRDefault="00064A2E" w:rsidP="00732C3F">
            <w:pPr>
              <w:spacing w:after="0"/>
              <w:jc w:val="center"/>
              <w:rPr>
                <w:rFonts w:ascii="Arial" w:eastAsia="Times New Roman" w:hAnsi="Arial"/>
                <w:sz w:val="20"/>
                <w:szCs w:val="20"/>
              </w:rPr>
            </w:pPr>
          </w:p>
        </w:tc>
      </w:tr>
      <w:tr w:rsidR="00064A2E" w:rsidRPr="004637E0" w14:paraId="1CC52A18" w14:textId="77777777" w:rsidTr="00732C3F">
        <w:trPr>
          <w:trHeight w:val="420"/>
          <w:jc w:val="center"/>
        </w:trPr>
        <w:tc>
          <w:tcPr>
            <w:tcW w:w="708" w:type="dxa"/>
            <w:vMerge/>
            <w:shd w:val="clear" w:color="auto" w:fill="auto"/>
            <w:vAlign w:val="center"/>
          </w:tcPr>
          <w:p w14:paraId="4FD4BB85"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2F2AAF4A"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139378C9"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1B8D74C3" w14:textId="77777777" w:rsidR="00064A2E" w:rsidRPr="00F21C41" w:rsidRDefault="00064A2E" w:rsidP="00732C3F">
            <w:pPr>
              <w:spacing w:after="0"/>
              <w:jc w:val="center"/>
              <w:rPr>
                <w:rFonts w:ascii="Arial" w:eastAsia="Times New Roman" w:hAnsi="Arial"/>
                <w:sz w:val="20"/>
                <w:szCs w:val="20"/>
              </w:rPr>
            </w:pPr>
          </w:p>
        </w:tc>
      </w:tr>
      <w:tr w:rsidR="00064A2E" w:rsidRPr="004637E0" w14:paraId="293F73CF" w14:textId="77777777" w:rsidTr="00732C3F">
        <w:trPr>
          <w:trHeight w:val="420"/>
          <w:jc w:val="center"/>
        </w:trPr>
        <w:tc>
          <w:tcPr>
            <w:tcW w:w="708" w:type="dxa"/>
            <w:vMerge/>
            <w:shd w:val="clear" w:color="auto" w:fill="auto"/>
            <w:vAlign w:val="center"/>
          </w:tcPr>
          <w:p w14:paraId="52EC989C"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59A773DC"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08149AF0"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19889EC4" w14:textId="77777777" w:rsidR="00064A2E" w:rsidRPr="00F21C41" w:rsidRDefault="00064A2E" w:rsidP="00732C3F">
            <w:pPr>
              <w:spacing w:after="0"/>
              <w:jc w:val="center"/>
              <w:rPr>
                <w:rFonts w:ascii="Arial" w:eastAsia="Times New Roman" w:hAnsi="Arial"/>
                <w:sz w:val="20"/>
                <w:szCs w:val="20"/>
              </w:rPr>
            </w:pPr>
          </w:p>
        </w:tc>
      </w:tr>
      <w:tr w:rsidR="00064A2E" w:rsidRPr="004637E0" w14:paraId="7F7D957B" w14:textId="77777777" w:rsidTr="00732C3F">
        <w:trPr>
          <w:trHeight w:val="420"/>
          <w:jc w:val="center"/>
        </w:trPr>
        <w:tc>
          <w:tcPr>
            <w:tcW w:w="708" w:type="dxa"/>
            <w:vMerge/>
            <w:shd w:val="clear" w:color="auto" w:fill="auto"/>
            <w:vAlign w:val="center"/>
          </w:tcPr>
          <w:p w14:paraId="024AA54B"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04B3E09A"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03BC29D3"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649D3EC2" w14:textId="77777777" w:rsidR="00064A2E" w:rsidRPr="00F21C41" w:rsidRDefault="00064A2E" w:rsidP="00732C3F">
            <w:pPr>
              <w:spacing w:after="0"/>
              <w:jc w:val="center"/>
              <w:rPr>
                <w:rFonts w:ascii="Arial" w:eastAsia="Times New Roman" w:hAnsi="Arial"/>
                <w:sz w:val="20"/>
                <w:szCs w:val="20"/>
              </w:rPr>
            </w:pPr>
          </w:p>
        </w:tc>
      </w:tr>
      <w:tr w:rsidR="00064A2E" w:rsidRPr="004637E0" w14:paraId="4E6BED88" w14:textId="77777777" w:rsidTr="00732C3F">
        <w:trPr>
          <w:trHeight w:val="420"/>
          <w:jc w:val="center"/>
        </w:trPr>
        <w:tc>
          <w:tcPr>
            <w:tcW w:w="708" w:type="dxa"/>
            <w:vMerge w:val="restart"/>
            <w:shd w:val="clear" w:color="auto" w:fill="auto"/>
            <w:vAlign w:val="center"/>
          </w:tcPr>
          <w:p w14:paraId="0FDC9668"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1C82DE0A"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638CD955"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D7A7875" w14:textId="77777777" w:rsidR="00064A2E" w:rsidRPr="00F21C41" w:rsidRDefault="00064A2E" w:rsidP="00732C3F">
            <w:pPr>
              <w:spacing w:after="0"/>
              <w:jc w:val="center"/>
              <w:rPr>
                <w:rFonts w:ascii="Arial" w:eastAsia="Times New Roman" w:hAnsi="Arial"/>
                <w:sz w:val="20"/>
                <w:szCs w:val="20"/>
              </w:rPr>
            </w:pPr>
          </w:p>
        </w:tc>
      </w:tr>
      <w:tr w:rsidR="00064A2E" w:rsidRPr="004637E0" w14:paraId="66AF876A" w14:textId="77777777" w:rsidTr="00732C3F">
        <w:trPr>
          <w:trHeight w:val="420"/>
          <w:jc w:val="center"/>
        </w:trPr>
        <w:tc>
          <w:tcPr>
            <w:tcW w:w="708" w:type="dxa"/>
            <w:vMerge/>
            <w:shd w:val="clear" w:color="auto" w:fill="auto"/>
          </w:tcPr>
          <w:p w14:paraId="1D8449C2"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770E58A9"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7C6C4CA4"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1C53C84" w14:textId="77777777" w:rsidR="00064A2E" w:rsidRPr="00F21C41" w:rsidRDefault="00064A2E" w:rsidP="00732C3F">
            <w:pPr>
              <w:spacing w:after="0"/>
              <w:jc w:val="center"/>
              <w:rPr>
                <w:rFonts w:ascii="Arial" w:eastAsia="Times New Roman" w:hAnsi="Arial"/>
                <w:sz w:val="20"/>
                <w:szCs w:val="20"/>
              </w:rPr>
            </w:pPr>
          </w:p>
        </w:tc>
      </w:tr>
      <w:tr w:rsidR="00064A2E" w:rsidRPr="004637E0" w14:paraId="144379D6" w14:textId="77777777" w:rsidTr="00732C3F">
        <w:trPr>
          <w:trHeight w:val="420"/>
          <w:jc w:val="center"/>
        </w:trPr>
        <w:tc>
          <w:tcPr>
            <w:tcW w:w="708" w:type="dxa"/>
            <w:vMerge/>
            <w:shd w:val="clear" w:color="auto" w:fill="auto"/>
          </w:tcPr>
          <w:p w14:paraId="76EAEA2F"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2D2716DE"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4FA51DF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0C7C3680" w14:textId="77777777" w:rsidR="00064A2E" w:rsidRPr="00F21C41" w:rsidRDefault="00064A2E" w:rsidP="00732C3F">
            <w:pPr>
              <w:spacing w:after="0"/>
              <w:jc w:val="center"/>
              <w:rPr>
                <w:rFonts w:ascii="Arial" w:eastAsia="Times New Roman" w:hAnsi="Arial"/>
                <w:sz w:val="20"/>
                <w:szCs w:val="20"/>
              </w:rPr>
            </w:pPr>
          </w:p>
        </w:tc>
      </w:tr>
      <w:tr w:rsidR="00064A2E" w:rsidRPr="004637E0" w14:paraId="65460303" w14:textId="77777777" w:rsidTr="00732C3F">
        <w:trPr>
          <w:trHeight w:val="420"/>
          <w:jc w:val="center"/>
        </w:trPr>
        <w:tc>
          <w:tcPr>
            <w:tcW w:w="708" w:type="dxa"/>
            <w:vMerge/>
            <w:shd w:val="clear" w:color="auto" w:fill="auto"/>
          </w:tcPr>
          <w:p w14:paraId="7BA5B618"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1F47AF21"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1C165AEF"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0AB436A" w14:textId="77777777" w:rsidR="00064A2E" w:rsidRPr="00F21C41" w:rsidRDefault="00064A2E" w:rsidP="00732C3F">
            <w:pPr>
              <w:spacing w:after="0"/>
              <w:jc w:val="center"/>
              <w:rPr>
                <w:rFonts w:ascii="Arial" w:eastAsia="Times New Roman" w:hAnsi="Arial"/>
                <w:sz w:val="20"/>
                <w:szCs w:val="20"/>
              </w:rPr>
            </w:pPr>
          </w:p>
        </w:tc>
      </w:tr>
    </w:tbl>
    <w:p w14:paraId="49EE6B32" w14:textId="77777777" w:rsidR="00064A2E" w:rsidRDefault="00064A2E" w:rsidP="00064A2E">
      <w:pPr>
        <w:pStyle w:val="BodyText"/>
        <w:ind w:firstLine="284"/>
      </w:pPr>
    </w:p>
    <w:p w14:paraId="5A934696" w14:textId="77777777" w:rsidR="00064A2E" w:rsidRDefault="00064A2E" w:rsidP="00064A2E">
      <w:pPr>
        <w:pStyle w:val="BodyText"/>
        <w:ind w:firstLine="284"/>
      </w:pPr>
      <w:r>
        <w:t>Pada Tabel 4.5 disajikan data berupa nama ruang, sub lokasi dan akurasi kesalahan. Tiap-tiap ruang yang digunakan untuk implementasi akan dibagi menjadi 4 bagian, kemudian akurasi kesalahannya dihitung menggunakan Persamaan 4.1.</w:t>
      </w:r>
    </w:p>
    <w:p w14:paraId="5F07D822" w14:textId="77777777" w:rsidR="00064A2E" w:rsidRDefault="00064A2E" w:rsidP="00064A2E">
      <w:pPr>
        <w:pStyle w:val="BodyText"/>
        <w:ind w:firstLine="284"/>
      </w:pPr>
    </w:p>
    <w:p w14:paraId="4AFB82EB" w14:textId="77777777" w:rsidR="00064A2E" w:rsidRDefault="00064A2E" w:rsidP="00064A2E">
      <w:pPr>
        <w:pStyle w:val="BodyText"/>
        <w:ind w:firstLine="284"/>
      </w:pPr>
    </w:p>
    <w:p w14:paraId="2DDA40CC" w14:textId="77777777" w:rsidR="00064A2E" w:rsidRDefault="00064A2E" w:rsidP="00064A2E">
      <w:pPr>
        <w:pStyle w:val="BodyText"/>
        <w:ind w:firstLine="284"/>
      </w:pPr>
    </w:p>
    <w:p w14:paraId="28F49A44" w14:textId="77777777" w:rsidR="00064A2E" w:rsidRDefault="00064A2E" w:rsidP="00064A2E">
      <w:pPr>
        <w:pStyle w:val="BodyText"/>
        <w:ind w:firstLine="284"/>
      </w:pPr>
    </w:p>
    <w:p w14:paraId="4ACEF978" w14:textId="77777777" w:rsidR="00064A2E" w:rsidRDefault="00064A2E" w:rsidP="00064A2E">
      <w:pPr>
        <w:pStyle w:val="Heading2"/>
      </w:pPr>
      <w:bookmarkStart w:id="65" w:name="_Toc25999916"/>
      <w:r>
        <w:lastRenderedPageBreak/>
        <w:t>Perancangan Sistem</w:t>
      </w:r>
      <w:bookmarkEnd w:id="65"/>
    </w:p>
    <w:p w14:paraId="01455779" w14:textId="77777777" w:rsidR="00064A2E" w:rsidRDefault="00064A2E" w:rsidP="00064A2E">
      <w:pPr>
        <w:pStyle w:val="Heading3"/>
      </w:pPr>
      <w:bookmarkStart w:id="66" w:name="_Toc25999917"/>
      <w:r>
        <w:t>Pengumpulan Data Pola Sinyal</w:t>
      </w:r>
      <w:bookmarkEnd w:id="66"/>
    </w:p>
    <w:p w14:paraId="5C397F7E" w14:textId="77777777" w:rsidR="00064A2E" w:rsidRPr="00A02DEA" w:rsidRDefault="00064A2E" w:rsidP="00064A2E">
      <w:pPr>
        <w:pStyle w:val="BodyText"/>
        <w:ind w:firstLine="426"/>
      </w:pPr>
      <w:r>
        <w:t xml:space="preserve">Pnegumpulan data pola sinyal ini menggunakan </w:t>
      </w:r>
      <w:r>
        <w:rPr>
          <w:i/>
        </w:rPr>
        <w:t xml:space="preserve">Bluetooth Low Energy </w:t>
      </w:r>
      <w:r>
        <w:t xml:space="preserve">atau BLE sebagai protokol komunikasi antara sensor ESP32 dengan perangkat iTAG Bluetooth. Sensor ESP32 berjumlah 5 buah akan ditempatkan pada 3 ruangan berbeda, dimana pada ruang 1 dan ruang 2 berjumlah 2 sensor sedangkan pada lorong akan ditempatkan 1 buah sensor. Pada sensor ESP32 dibutuhkan 4 </w:t>
      </w:r>
      <w:r w:rsidRPr="00BC1721">
        <w:rPr>
          <w:i/>
        </w:rPr>
        <w:t>library</w:t>
      </w:r>
      <w:r>
        <w:t xml:space="preserve"> pendukung untuk menjalankan pemindaian bluetooth dan mengirim data melalui jaringan hotspot, yakni </w:t>
      </w:r>
      <w:r w:rsidRPr="00D55339">
        <w:rPr>
          <w:i/>
        </w:rPr>
        <w:t>library</w:t>
      </w:r>
      <w:r>
        <w:t xml:space="preserve"> BLEDevice, WiFi, HTTPclient dan ArduinoJson. Sensor kemudian </w:t>
      </w:r>
      <w:r w:rsidRPr="00BC1721">
        <w:t>diprogram</w:t>
      </w:r>
      <w:r>
        <w:t xml:space="preserve"> untuk memindai semua sinyal bluetooth yang ada, kemudian apabila ditemukan sinyal bluetooth dari perangkat iTAG Bluetooth dengan MAC </w:t>
      </w:r>
      <w:r>
        <w:rPr>
          <w:i/>
        </w:rPr>
        <w:t>address</w:t>
      </w:r>
      <w:r>
        <w:t xml:space="preserve"> “</w:t>
      </w:r>
      <w:r>
        <w:rPr>
          <w:rStyle w:val="pl-s"/>
        </w:rPr>
        <w:t xml:space="preserve">ff:ff:c2:0f:ed:8d”, pemindaian dihentikan kemudian data RSSI dari perangkat iTAG bluetooth akan disimpan pada variabel “rssi”. </w:t>
      </w:r>
    </w:p>
    <w:p w14:paraId="24DCEA01" w14:textId="77777777" w:rsidR="00064A2E" w:rsidRDefault="00064A2E" w:rsidP="00064A2E">
      <w:pPr>
        <w:pStyle w:val="BodyText"/>
        <w:ind w:firstLine="426"/>
        <w:rPr>
          <w:rStyle w:val="pl-s"/>
        </w:rPr>
      </w:pPr>
      <w:r>
        <w:t xml:space="preserve">Selanjutnya, sensor akan memindah data rssi dari variabel “rssi” ke sebuah variabel JSON. Pada variabel JSON ditambahkan juga MAC </w:t>
      </w:r>
      <w:r>
        <w:rPr>
          <w:i/>
        </w:rPr>
        <w:t>address</w:t>
      </w:r>
      <w:r>
        <w:t xml:space="preserve"> dari sensor agar server mengenali datangnya paket berdasarkan MAC </w:t>
      </w:r>
      <w:r>
        <w:rPr>
          <w:i/>
        </w:rPr>
        <w:t>address</w:t>
      </w:r>
      <w:r>
        <w:t xml:space="preserve"> sensor. Sebelum sensor mengirim data rssi menuju server, sensor memindai wiFi dari hotspot hanphone android dengan SSID “Nokia 3”. Setelah wiFi ditemukan, sensor akan terhubung dengan jaringan hotspot “Nokia 3” dengan </w:t>
      </w:r>
      <w:r w:rsidRPr="005E0936">
        <w:rPr>
          <w:i/>
        </w:rPr>
        <w:t>password</w:t>
      </w:r>
      <w:r>
        <w:t xml:space="preserve"> “hasbi1202”. Kemudian sensor mengirim data rssi menuju server dengan alamat </w:t>
      </w:r>
      <w:r w:rsidRPr="005E0936">
        <w:rPr>
          <w:rStyle w:val="pl-s"/>
        </w:rPr>
        <w:t>http://192.168.43.242:8080/</w:t>
      </w:r>
      <w:r>
        <w:rPr>
          <w:rStyle w:val="pl-s"/>
        </w:rPr>
        <w:t xml:space="preserve"> pada port 8080 tiap maksimal 0,5 detik. Pada Tabel 4.6 akan dipaparkan rincian konfigurasi pada sensor ESP32</w:t>
      </w:r>
    </w:p>
    <w:p w14:paraId="4A09F683" w14:textId="41675A16"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626720">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626720">
        <w:rPr>
          <w:noProof/>
        </w:rPr>
        <w:t>6</w:t>
      </w:r>
      <w:r w:rsidR="00412E83">
        <w:fldChar w:fldCharType="end"/>
      </w:r>
      <w:r>
        <w:t xml:space="preserve"> Konfigurasi sensor ESP32</w:t>
      </w:r>
    </w:p>
    <w:tbl>
      <w:tblPr>
        <w:tblStyle w:val="TableGrid"/>
        <w:tblW w:w="0" w:type="auto"/>
        <w:tblLook w:val="04A0" w:firstRow="1" w:lastRow="0" w:firstColumn="1" w:lastColumn="0" w:noHBand="0" w:noVBand="1"/>
      </w:tblPr>
      <w:tblGrid>
        <w:gridCol w:w="625"/>
        <w:gridCol w:w="2790"/>
        <w:gridCol w:w="4512"/>
      </w:tblGrid>
      <w:tr w:rsidR="00064A2E" w:rsidRPr="0039787D" w14:paraId="4FE2A975"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B42EABC"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513424C2"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5873070F"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1276F90B"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458BD3A2"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2042B76F" w14:textId="77777777" w:rsidR="00064A2E" w:rsidRPr="00BC1721" w:rsidRDefault="00064A2E" w:rsidP="00732C3F">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3A83DF09" w14:textId="77777777" w:rsidR="00064A2E" w:rsidRDefault="00064A2E" w:rsidP="00732C3F">
            <w:pPr>
              <w:pStyle w:val="BodyTextFirstIndent"/>
              <w:numPr>
                <w:ilvl w:val="0"/>
                <w:numId w:val="41"/>
              </w:numPr>
              <w:spacing w:after="0"/>
              <w:ind w:left="441"/>
              <w:rPr>
                <w:sz w:val="20"/>
                <w:szCs w:val="20"/>
              </w:rPr>
            </w:pPr>
            <w:r>
              <w:rPr>
                <w:sz w:val="20"/>
                <w:szCs w:val="20"/>
              </w:rPr>
              <w:t>BLEDevice.h</w:t>
            </w:r>
          </w:p>
          <w:p w14:paraId="70104192" w14:textId="77777777" w:rsidR="00064A2E" w:rsidRDefault="00064A2E" w:rsidP="00732C3F">
            <w:pPr>
              <w:pStyle w:val="BodyTextFirstIndent"/>
              <w:numPr>
                <w:ilvl w:val="0"/>
                <w:numId w:val="41"/>
              </w:numPr>
              <w:spacing w:after="0"/>
              <w:ind w:left="441"/>
              <w:rPr>
                <w:sz w:val="20"/>
                <w:szCs w:val="20"/>
              </w:rPr>
            </w:pPr>
            <w:r>
              <w:rPr>
                <w:sz w:val="20"/>
                <w:szCs w:val="20"/>
              </w:rPr>
              <w:t>WiFi.h</w:t>
            </w:r>
          </w:p>
          <w:p w14:paraId="3AB06E0F" w14:textId="77777777" w:rsidR="00064A2E" w:rsidRDefault="00064A2E" w:rsidP="00732C3F">
            <w:pPr>
              <w:pStyle w:val="BodyTextFirstIndent"/>
              <w:numPr>
                <w:ilvl w:val="0"/>
                <w:numId w:val="41"/>
              </w:numPr>
              <w:spacing w:after="0"/>
              <w:ind w:left="441"/>
              <w:rPr>
                <w:sz w:val="20"/>
                <w:szCs w:val="20"/>
              </w:rPr>
            </w:pPr>
            <w:r>
              <w:rPr>
                <w:sz w:val="20"/>
                <w:szCs w:val="20"/>
              </w:rPr>
              <w:t>HTTPClient.h</w:t>
            </w:r>
          </w:p>
          <w:p w14:paraId="1D7AFE35" w14:textId="77777777" w:rsidR="00064A2E" w:rsidRPr="00593292" w:rsidRDefault="00064A2E" w:rsidP="00732C3F">
            <w:pPr>
              <w:pStyle w:val="BodyTextFirstIndent"/>
              <w:numPr>
                <w:ilvl w:val="0"/>
                <w:numId w:val="41"/>
              </w:numPr>
              <w:spacing w:after="0"/>
              <w:ind w:left="441"/>
              <w:rPr>
                <w:sz w:val="20"/>
                <w:szCs w:val="20"/>
              </w:rPr>
            </w:pPr>
            <w:r>
              <w:rPr>
                <w:sz w:val="20"/>
                <w:szCs w:val="20"/>
              </w:rPr>
              <w:t>ArduinoJson.h</w:t>
            </w:r>
          </w:p>
        </w:tc>
      </w:tr>
      <w:tr w:rsidR="00064A2E" w:rsidRPr="0039787D" w14:paraId="543A8341"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93CE0E7"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F8CE9D1" w14:textId="77777777" w:rsidR="00064A2E" w:rsidRPr="00BC1721" w:rsidRDefault="00064A2E" w:rsidP="00732C3F">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4BF2BFFB" w14:textId="77777777" w:rsidR="00064A2E" w:rsidRDefault="00064A2E" w:rsidP="00732C3F">
            <w:pPr>
              <w:pStyle w:val="BodyTextFirstIndent"/>
              <w:ind w:firstLine="0"/>
              <w:rPr>
                <w:sz w:val="20"/>
                <w:szCs w:val="20"/>
              </w:rPr>
            </w:pPr>
            <w:r>
              <w:rPr>
                <w:sz w:val="20"/>
                <w:szCs w:val="20"/>
              </w:rPr>
              <w:t>SSID : Nokia 3</w:t>
            </w:r>
          </w:p>
          <w:p w14:paraId="3ABBDDD8" w14:textId="77777777" w:rsidR="00064A2E" w:rsidRPr="00593292" w:rsidRDefault="00064A2E" w:rsidP="00732C3F">
            <w:pPr>
              <w:pStyle w:val="BodyTextFirstIndent"/>
              <w:ind w:firstLine="0"/>
              <w:rPr>
                <w:sz w:val="20"/>
                <w:szCs w:val="20"/>
              </w:rPr>
            </w:pPr>
            <w:r>
              <w:rPr>
                <w:sz w:val="20"/>
                <w:szCs w:val="20"/>
              </w:rPr>
              <w:t>Password : hasbi1202</w:t>
            </w:r>
          </w:p>
        </w:tc>
      </w:tr>
      <w:tr w:rsidR="00064A2E" w:rsidRPr="0039787D" w14:paraId="53D488C9"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3CA4202"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6153280F" w14:textId="77777777" w:rsidR="00064A2E" w:rsidRPr="00EB7802" w:rsidRDefault="00064A2E" w:rsidP="00732C3F">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4E349F6A" w14:textId="77777777" w:rsidR="00064A2E" w:rsidRPr="0059495B" w:rsidRDefault="00064A2E" w:rsidP="00732C3F">
            <w:pPr>
              <w:pStyle w:val="BodyTextFirstIndent"/>
              <w:ind w:firstLine="0"/>
              <w:rPr>
                <w:sz w:val="20"/>
                <w:szCs w:val="20"/>
              </w:rPr>
            </w:pPr>
            <w:r>
              <w:rPr>
                <w:sz w:val="20"/>
                <w:szCs w:val="20"/>
              </w:rPr>
              <w:t>ff:ff:c2:0f:ed:8d</w:t>
            </w:r>
          </w:p>
        </w:tc>
      </w:tr>
      <w:tr w:rsidR="00064A2E" w:rsidRPr="0039787D" w14:paraId="42D715D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B907AB6"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10C05CFB" w14:textId="77777777" w:rsidR="00064A2E" w:rsidRPr="00EB7802" w:rsidRDefault="00064A2E" w:rsidP="00732C3F">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3EBBB9E3" w14:textId="77777777" w:rsidR="00064A2E" w:rsidRPr="00593292" w:rsidRDefault="00064A2E" w:rsidP="00732C3F">
            <w:pPr>
              <w:pStyle w:val="BodyTextFirstIndent"/>
              <w:ind w:firstLine="0"/>
              <w:rPr>
                <w:sz w:val="20"/>
                <w:szCs w:val="20"/>
              </w:rPr>
            </w:pPr>
            <w:r w:rsidRPr="00EB7802">
              <w:rPr>
                <w:sz w:val="20"/>
                <w:szCs w:val="20"/>
              </w:rPr>
              <w:t>WiFi.macAddress()</w:t>
            </w:r>
          </w:p>
        </w:tc>
      </w:tr>
      <w:tr w:rsidR="00064A2E" w:rsidRPr="0039787D" w14:paraId="7CCC0DE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506E249C" w14:textId="77777777" w:rsidR="00064A2E" w:rsidRDefault="00064A2E" w:rsidP="00732C3F">
            <w:pPr>
              <w:pStyle w:val="BodyTextFirstIndent"/>
              <w:ind w:firstLine="0"/>
              <w:rPr>
                <w:sz w:val="20"/>
                <w:szCs w:val="20"/>
              </w:rPr>
            </w:pPr>
            <w:r>
              <w:rPr>
                <w:sz w:val="20"/>
                <w:szCs w:val="20"/>
              </w:rPr>
              <w:t>5</w:t>
            </w:r>
          </w:p>
        </w:tc>
        <w:tc>
          <w:tcPr>
            <w:tcW w:w="2790" w:type="dxa"/>
            <w:tcBorders>
              <w:top w:val="single" w:sz="4" w:space="0" w:color="000000"/>
              <w:left w:val="single" w:sz="4" w:space="0" w:color="000000"/>
              <w:bottom w:val="single" w:sz="4" w:space="0" w:color="000000"/>
              <w:right w:val="single" w:sz="4" w:space="0" w:color="000000"/>
            </w:tcBorders>
          </w:tcPr>
          <w:p w14:paraId="2C7F5B66" w14:textId="77777777" w:rsidR="00064A2E" w:rsidRDefault="00064A2E" w:rsidP="00732C3F">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2CE23305" w14:textId="77777777" w:rsidR="00064A2E" w:rsidRPr="00EB7802" w:rsidRDefault="00064A2E" w:rsidP="00732C3F">
            <w:pPr>
              <w:pStyle w:val="BodyTextFirstIndent"/>
              <w:ind w:firstLine="0"/>
              <w:rPr>
                <w:sz w:val="20"/>
                <w:szCs w:val="20"/>
              </w:rPr>
            </w:pPr>
            <w:r w:rsidRPr="00D02912">
              <w:rPr>
                <w:sz w:val="20"/>
                <w:szCs w:val="20"/>
              </w:rPr>
              <w:t>advertisedDevice.getRSSI()</w:t>
            </w:r>
          </w:p>
        </w:tc>
      </w:tr>
      <w:tr w:rsidR="00064A2E" w:rsidRPr="0039787D" w14:paraId="540C3DC1" w14:textId="77777777" w:rsidTr="00732C3F">
        <w:tc>
          <w:tcPr>
            <w:tcW w:w="625" w:type="dxa"/>
            <w:tcBorders>
              <w:top w:val="single" w:sz="4" w:space="0" w:color="000000"/>
              <w:left w:val="single" w:sz="4" w:space="0" w:color="000000"/>
              <w:bottom w:val="single" w:sz="4" w:space="0" w:color="000000"/>
              <w:right w:val="single" w:sz="4" w:space="0" w:color="000000"/>
            </w:tcBorders>
          </w:tcPr>
          <w:p w14:paraId="3B3EFF09" w14:textId="77777777" w:rsidR="00064A2E" w:rsidRDefault="00064A2E" w:rsidP="00732C3F">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7ACAD01C" w14:textId="77777777" w:rsidR="00064A2E" w:rsidRDefault="00064A2E" w:rsidP="00732C3F">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519ECC30" w14:textId="77777777" w:rsidR="00064A2E" w:rsidRDefault="00064A2E" w:rsidP="00732C3F">
            <w:pPr>
              <w:pStyle w:val="BodyTextFirstIndent"/>
              <w:ind w:firstLine="0"/>
              <w:rPr>
                <w:sz w:val="20"/>
                <w:szCs w:val="20"/>
              </w:rPr>
            </w:pPr>
            <w:r w:rsidRPr="00EB7802">
              <w:rPr>
                <w:sz w:val="20"/>
                <w:szCs w:val="20"/>
              </w:rPr>
              <w:t>http://192.168.43.242:8080/</w:t>
            </w:r>
          </w:p>
        </w:tc>
      </w:tr>
      <w:tr w:rsidR="00064A2E" w:rsidRPr="0039787D" w14:paraId="1AED333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74A9F9AA" w14:textId="77777777" w:rsidR="00064A2E" w:rsidRDefault="00064A2E" w:rsidP="00732C3F">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37DBE5D2" w14:textId="77777777" w:rsidR="00064A2E" w:rsidRDefault="00064A2E" w:rsidP="00732C3F">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0A0C74E5" w14:textId="77777777" w:rsidR="00064A2E" w:rsidRDefault="00064A2E" w:rsidP="00732C3F">
            <w:pPr>
              <w:pStyle w:val="BodyTextFirstIndent"/>
              <w:ind w:firstLine="0"/>
              <w:rPr>
                <w:sz w:val="20"/>
                <w:szCs w:val="20"/>
              </w:rPr>
            </w:pPr>
            <w:r>
              <w:rPr>
                <w:sz w:val="20"/>
                <w:szCs w:val="20"/>
              </w:rPr>
              <w:t>JSON</w:t>
            </w:r>
          </w:p>
        </w:tc>
      </w:tr>
      <w:tr w:rsidR="00064A2E" w:rsidRPr="0039787D" w14:paraId="20C5EE69"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8D34790" w14:textId="77777777" w:rsidR="00064A2E" w:rsidRDefault="00064A2E" w:rsidP="00732C3F">
            <w:pPr>
              <w:pStyle w:val="BodyTextFirstIndent"/>
              <w:ind w:firstLine="0"/>
              <w:rPr>
                <w:sz w:val="20"/>
                <w:szCs w:val="20"/>
              </w:rPr>
            </w:pPr>
            <w:r>
              <w:rPr>
                <w:sz w:val="20"/>
                <w:szCs w:val="20"/>
              </w:rPr>
              <w:t>8</w:t>
            </w:r>
          </w:p>
        </w:tc>
        <w:tc>
          <w:tcPr>
            <w:tcW w:w="2790" w:type="dxa"/>
            <w:tcBorders>
              <w:top w:val="single" w:sz="4" w:space="0" w:color="000000"/>
              <w:left w:val="single" w:sz="4" w:space="0" w:color="000000"/>
              <w:bottom w:val="single" w:sz="4" w:space="0" w:color="000000"/>
              <w:right w:val="single" w:sz="4" w:space="0" w:color="000000"/>
            </w:tcBorders>
          </w:tcPr>
          <w:p w14:paraId="7C6D0CB7" w14:textId="77777777" w:rsidR="00064A2E" w:rsidRDefault="00064A2E" w:rsidP="00732C3F">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7E8DCB87" w14:textId="77777777" w:rsidR="00064A2E" w:rsidRDefault="00064A2E" w:rsidP="00732C3F">
            <w:pPr>
              <w:pStyle w:val="BodyTextFirstIndent"/>
              <w:ind w:firstLine="0"/>
              <w:rPr>
                <w:sz w:val="20"/>
                <w:szCs w:val="20"/>
              </w:rPr>
            </w:pPr>
            <w:r>
              <w:rPr>
                <w:sz w:val="20"/>
                <w:szCs w:val="20"/>
              </w:rPr>
              <w:t>500 ms</w:t>
            </w:r>
          </w:p>
        </w:tc>
      </w:tr>
    </w:tbl>
    <w:p w14:paraId="6457E911" w14:textId="77777777" w:rsidR="00064A2E" w:rsidRDefault="00064A2E" w:rsidP="00064A2E">
      <w:pPr>
        <w:pStyle w:val="BodyText"/>
        <w:ind w:firstLine="426"/>
      </w:pPr>
    </w:p>
    <w:p w14:paraId="1B95107D" w14:textId="77777777" w:rsidR="00064A2E" w:rsidRPr="00C5207D" w:rsidRDefault="00064A2E" w:rsidP="00064A2E">
      <w:pPr>
        <w:pStyle w:val="BodyText"/>
        <w:ind w:firstLine="426"/>
      </w:pPr>
      <w:r>
        <w:t xml:space="preserve">Pada sisi server, konfigurasi yang dilakukan adalah mengatur agar data RSSI yang dikirim sensor tersimpan pada suatu elemen dalam variabel array berdasarkan MAC </w:t>
      </w:r>
      <w:r>
        <w:rPr>
          <w:i/>
        </w:rPr>
        <w:t xml:space="preserve">address </w:t>
      </w:r>
      <w:r>
        <w:t xml:space="preserve">sensor yang mengirimnya. Kemudian setelah variabel array rssi telah terisi sepenuhnya, server akan menuliskan data rssi dengan format </w:t>
      </w:r>
      <w:r>
        <w:lastRenderedPageBreak/>
        <w:t>nama ruangan, waktu, rssi 1, rssi 2, dst pada file dengan format .csv. Pengambilan data pola sinyal tiap ruangan kurang lebih selama 3 menit. Pada Tabel 4.7 merupakan konfigurasi yang dilakukan pada server saat pengumpulan pola sinyal.</w:t>
      </w:r>
    </w:p>
    <w:p w14:paraId="40A640AF" w14:textId="29ED27F8"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626720">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626720">
        <w:rPr>
          <w:noProof/>
        </w:rPr>
        <w:t>7</w:t>
      </w:r>
      <w:r w:rsidR="00412E83">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004F2BE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450C5908"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05C0717C"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42CE52E6"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00732B6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785326E9"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2908A020"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4AF3A7A4"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6BA1709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D53D1D2"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73A55E39"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2A1C9C75"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26AAEFC6"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06BD4C69"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27290494"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6794DC3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2B692DFE"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7D163AB8"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58D78FB1"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60B0540A"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68EA8035"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4D05ED4"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58D2BDBC"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27C5C385"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356DE2F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745689E" w14:textId="77777777" w:rsidR="00064A2E" w:rsidRPr="00593292"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0CCB3671" w14:textId="77777777" w:rsidR="00064A2E" w:rsidRPr="00EE74F6" w:rsidRDefault="00064A2E" w:rsidP="00732C3F">
            <w:pPr>
              <w:pStyle w:val="BodyTextFirstIndent"/>
              <w:ind w:firstLine="0"/>
              <w:rPr>
                <w:sz w:val="20"/>
                <w:szCs w:val="20"/>
              </w:rPr>
            </w:pPr>
            <w:r>
              <w:rPr>
                <w:sz w:val="20"/>
                <w:szCs w:val="20"/>
              </w:rPr>
              <w:t>File data .csv</w:t>
            </w:r>
          </w:p>
        </w:tc>
        <w:tc>
          <w:tcPr>
            <w:tcW w:w="5528" w:type="dxa"/>
            <w:tcBorders>
              <w:top w:val="single" w:sz="4" w:space="0" w:color="000000"/>
              <w:left w:val="single" w:sz="4" w:space="0" w:color="000000"/>
              <w:bottom w:val="single" w:sz="4" w:space="0" w:color="000000"/>
              <w:right w:val="single" w:sz="4" w:space="0" w:color="000000"/>
            </w:tcBorders>
          </w:tcPr>
          <w:p w14:paraId="6AF433A3" w14:textId="77777777" w:rsidR="00064A2E" w:rsidRPr="00593292" w:rsidRDefault="00064A2E" w:rsidP="00732C3F">
            <w:pPr>
              <w:pStyle w:val="BodyTextFirstIndent"/>
              <w:ind w:firstLine="0"/>
              <w:rPr>
                <w:sz w:val="20"/>
                <w:szCs w:val="20"/>
              </w:rPr>
            </w:pPr>
            <w:r>
              <w:rPr>
                <w:sz w:val="20"/>
                <w:szCs w:val="20"/>
              </w:rPr>
              <w:t>rssi_collected.csv</w:t>
            </w:r>
          </w:p>
        </w:tc>
      </w:tr>
    </w:tbl>
    <w:p w14:paraId="53A8BCD3" w14:textId="77777777" w:rsidR="00064A2E" w:rsidRDefault="00064A2E" w:rsidP="00064A2E">
      <w:pPr>
        <w:ind w:firstLine="426"/>
      </w:pPr>
    </w:p>
    <w:p w14:paraId="0B60D31B" w14:textId="77777777" w:rsidR="00064A2E" w:rsidRDefault="00064A2E" w:rsidP="00064A2E">
      <w:pPr>
        <w:ind w:firstLine="426"/>
      </w:pPr>
      <w:r>
        <w:t>Library logging digunakan untuk mengatur tampilan pada terminal agar menampilkan log yang diinginkan saja. Library datetime digunakan untuk memanggil fungsi agar mengetahui waktu sekarang. Library warning digunakan untuk mengabaikan pesan peringatan yang ditampilkan pada terminal. Library Flask berguna untuk membuat server. Dan library csv digunakan untuk menuliskan file dalam bentuk csv. Variabel array MAC sensor digunakan apabila ada data RSSI yang masuk dari sensor, maka akan dicocokkan MAC address sensor dengan elemen pada variabel array kemudian data RSSI akan dimasukkan pada variabel array RSSI sesuai urutan MAC sensor nya.</w:t>
      </w:r>
    </w:p>
    <w:p w14:paraId="1C8F6E3B" w14:textId="77777777" w:rsidR="00064A2E" w:rsidRDefault="00064A2E" w:rsidP="00064A2E">
      <w:pPr>
        <w:pStyle w:val="Heading3"/>
      </w:pPr>
      <w:bookmarkStart w:id="67" w:name="_Toc25999918"/>
      <w:r>
        <w:t xml:space="preserve">Pelacakan Lokasi Secara </w:t>
      </w:r>
      <w:r w:rsidRPr="00C5207D">
        <w:rPr>
          <w:i/>
        </w:rPr>
        <w:t>Real-Time</w:t>
      </w:r>
      <w:bookmarkEnd w:id="67"/>
    </w:p>
    <w:p w14:paraId="4584827C" w14:textId="77777777" w:rsidR="00064A2E" w:rsidRDefault="00064A2E" w:rsidP="00064A2E">
      <w:pPr>
        <w:pStyle w:val="BodyText"/>
        <w:ind w:firstLine="426"/>
        <w:rPr>
          <w:rStyle w:val="pl-s"/>
        </w:rPr>
      </w:pPr>
      <w:r>
        <w:t>Konfigurasi sensor ESP32 pada pelacakan lokasi secara real-time ini sama dengan konfigurasi pada saat pengumpulan data pola sinyal. Karena pada dasarnya tugas dari sensor ESP32 ini adalah menangkap sinyal Bluetooth perangkat iTAG kemudian mengirimkan data RSSI nya menuju server. Pada Tabel 4.8 merupakan konfigurasi yang diterapkan pada sensor ESP32.</w:t>
      </w:r>
    </w:p>
    <w:p w14:paraId="078E999B" w14:textId="35F45DDA"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626720">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626720">
        <w:rPr>
          <w:noProof/>
        </w:rPr>
        <w:t>8</w:t>
      </w:r>
      <w:r w:rsidR="00412E83">
        <w:fldChar w:fldCharType="end"/>
      </w:r>
      <w:r>
        <w:t xml:space="preserve"> Konfigurasi sensor ESP32</w:t>
      </w:r>
    </w:p>
    <w:tbl>
      <w:tblPr>
        <w:tblStyle w:val="TableGrid"/>
        <w:tblW w:w="0" w:type="auto"/>
        <w:tblLook w:val="04A0" w:firstRow="1" w:lastRow="0" w:firstColumn="1" w:lastColumn="0" w:noHBand="0" w:noVBand="1"/>
      </w:tblPr>
      <w:tblGrid>
        <w:gridCol w:w="625"/>
        <w:gridCol w:w="2790"/>
        <w:gridCol w:w="4512"/>
      </w:tblGrid>
      <w:tr w:rsidR="00064A2E" w:rsidRPr="0039787D" w14:paraId="3F73E5BF"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04A77886"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27C75C69"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2630F6AC"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10A0827B"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5C41B23E"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5F5FD6E7" w14:textId="77777777" w:rsidR="00064A2E" w:rsidRPr="00BC1721" w:rsidRDefault="00064A2E" w:rsidP="00732C3F">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7AC448B6" w14:textId="77777777" w:rsidR="00064A2E" w:rsidRDefault="00064A2E" w:rsidP="00732C3F">
            <w:pPr>
              <w:pStyle w:val="BodyTextFirstIndent"/>
              <w:numPr>
                <w:ilvl w:val="0"/>
                <w:numId w:val="41"/>
              </w:numPr>
              <w:spacing w:after="0"/>
              <w:ind w:left="441"/>
              <w:rPr>
                <w:sz w:val="20"/>
                <w:szCs w:val="20"/>
              </w:rPr>
            </w:pPr>
            <w:r>
              <w:rPr>
                <w:sz w:val="20"/>
                <w:szCs w:val="20"/>
              </w:rPr>
              <w:t>BLEDevice.h</w:t>
            </w:r>
          </w:p>
          <w:p w14:paraId="5726646E" w14:textId="77777777" w:rsidR="00064A2E" w:rsidRDefault="00064A2E" w:rsidP="00732C3F">
            <w:pPr>
              <w:pStyle w:val="BodyTextFirstIndent"/>
              <w:numPr>
                <w:ilvl w:val="0"/>
                <w:numId w:val="41"/>
              </w:numPr>
              <w:spacing w:after="0"/>
              <w:ind w:left="441"/>
              <w:rPr>
                <w:sz w:val="20"/>
                <w:szCs w:val="20"/>
              </w:rPr>
            </w:pPr>
            <w:r>
              <w:rPr>
                <w:sz w:val="20"/>
                <w:szCs w:val="20"/>
              </w:rPr>
              <w:t>WiFi.h</w:t>
            </w:r>
          </w:p>
          <w:p w14:paraId="76E7A29B" w14:textId="77777777" w:rsidR="00064A2E" w:rsidRDefault="00064A2E" w:rsidP="00732C3F">
            <w:pPr>
              <w:pStyle w:val="BodyTextFirstIndent"/>
              <w:numPr>
                <w:ilvl w:val="0"/>
                <w:numId w:val="41"/>
              </w:numPr>
              <w:spacing w:after="0"/>
              <w:ind w:left="441"/>
              <w:rPr>
                <w:sz w:val="20"/>
                <w:szCs w:val="20"/>
              </w:rPr>
            </w:pPr>
            <w:r>
              <w:rPr>
                <w:sz w:val="20"/>
                <w:szCs w:val="20"/>
              </w:rPr>
              <w:t>HTTPClient.h</w:t>
            </w:r>
          </w:p>
          <w:p w14:paraId="2F55FB90" w14:textId="77777777" w:rsidR="00064A2E" w:rsidRPr="00593292" w:rsidRDefault="00064A2E" w:rsidP="00732C3F">
            <w:pPr>
              <w:pStyle w:val="BodyTextFirstIndent"/>
              <w:numPr>
                <w:ilvl w:val="0"/>
                <w:numId w:val="41"/>
              </w:numPr>
              <w:spacing w:after="0"/>
              <w:ind w:left="441"/>
              <w:rPr>
                <w:sz w:val="20"/>
                <w:szCs w:val="20"/>
              </w:rPr>
            </w:pPr>
            <w:r>
              <w:rPr>
                <w:sz w:val="20"/>
                <w:szCs w:val="20"/>
              </w:rPr>
              <w:t>ArduinoJson.h</w:t>
            </w:r>
          </w:p>
        </w:tc>
      </w:tr>
      <w:tr w:rsidR="00064A2E" w:rsidRPr="0039787D" w14:paraId="2D09754F"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8BA60E0"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1237A6C" w14:textId="77777777" w:rsidR="00064A2E" w:rsidRPr="00BC1721" w:rsidRDefault="00064A2E" w:rsidP="00732C3F">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691C3D40" w14:textId="77777777" w:rsidR="00064A2E" w:rsidRDefault="00064A2E" w:rsidP="00732C3F">
            <w:pPr>
              <w:pStyle w:val="BodyTextFirstIndent"/>
              <w:ind w:firstLine="0"/>
              <w:rPr>
                <w:sz w:val="20"/>
                <w:szCs w:val="20"/>
              </w:rPr>
            </w:pPr>
            <w:r>
              <w:rPr>
                <w:sz w:val="20"/>
                <w:szCs w:val="20"/>
              </w:rPr>
              <w:t>SSID : Nokia 3</w:t>
            </w:r>
          </w:p>
          <w:p w14:paraId="7B66AD0B" w14:textId="77777777" w:rsidR="00064A2E" w:rsidRPr="00593292" w:rsidRDefault="00064A2E" w:rsidP="00732C3F">
            <w:pPr>
              <w:pStyle w:val="BodyTextFirstIndent"/>
              <w:ind w:firstLine="0"/>
              <w:rPr>
                <w:sz w:val="20"/>
                <w:szCs w:val="20"/>
              </w:rPr>
            </w:pPr>
            <w:r>
              <w:rPr>
                <w:sz w:val="20"/>
                <w:szCs w:val="20"/>
              </w:rPr>
              <w:t>Password : hasbi1202</w:t>
            </w:r>
          </w:p>
        </w:tc>
      </w:tr>
      <w:tr w:rsidR="00064A2E" w:rsidRPr="0039787D" w14:paraId="177FEFD5" w14:textId="77777777" w:rsidTr="00732C3F">
        <w:tc>
          <w:tcPr>
            <w:tcW w:w="625" w:type="dxa"/>
            <w:tcBorders>
              <w:top w:val="single" w:sz="4" w:space="0" w:color="000000"/>
              <w:left w:val="single" w:sz="4" w:space="0" w:color="000000"/>
              <w:bottom w:val="single" w:sz="4" w:space="0" w:color="000000"/>
              <w:right w:val="single" w:sz="4" w:space="0" w:color="000000"/>
            </w:tcBorders>
          </w:tcPr>
          <w:p w14:paraId="5EE62A58"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3EF35938" w14:textId="77777777" w:rsidR="00064A2E" w:rsidRPr="00EB7802" w:rsidRDefault="00064A2E" w:rsidP="00732C3F">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18B29EB9" w14:textId="77777777" w:rsidR="00064A2E" w:rsidRPr="0059495B" w:rsidRDefault="00064A2E" w:rsidP="00732C3F">
            <w:pPr>
              <w:pStyle w:val="BodyTextFirstIndent"/>
              <w:ind w:firstLine="0"/>
              <w:rPr>
                <w:sz w:val="20"/>
                <w:szCs w:val="20"/>
              </w:rPr>
            </w:pPr>
            <w:r>
              <w:rPr>
                <w:sz w:val="20"/>
                <w:szCs w:val="20"/>
              </w:rPr>
              <w:t>ff:ff:c2:0f:ed:8d</w:t>
            </w:r>
          </w:p>
        </w:tc>
      </w:tr>
      <w:tr w:rsidR="00064A2E" w:rsidRPr="0039787D" w14:paraId="653AFB1B"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22082F1"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544C12BE" w14:textId="77777777" w:rsidR="00064A2E" w:rsidRPr="00EB7802" w:rsidRDefault="00064A2E" w:rsidP="00732C3F">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0577EFE6" w14:textId="77777777" w:rsidR="00064A2E" w:rsidRPr="00593292" w:rsidRDefault="00064A2E" w:rsidP="00732C3F">
            <w:pPr>
              <w:pStyle w:val="BodyTextFirstIndent"/>
              <w:ind w:firstLine="0"/>
              <w:rPr>
                <w:sz w:val="20"/>
                <w:szCs w:val="20"/>
              </w:rPr>
            </w:pPr>
            <w:r w:rsidRPr="00EB7802">
              <w:rPr>
                <w:sz w:val="20"/>
                <w:szCs w:val="20"/>
              </w:rPr>
              <w:t>WiFi.macAddress()</w:t>
            </w:r>
          </w:p>
        </w:tc>
      </w:tr>
      <w:tr w:rsidR="00064A2E" w:rsidRPr="0039787D" w14:paraId="04321BD8"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2C02FA0" w14:textId="77777777" w:rsidR="00064A2E" w:rsidRDefault="00064A2E" w:rsidP="00732C3F">
            <w:pPr>
              <w:pStyle w:val="BodyTextFirstIndent"/>
              <w:ind w:firstLine="0"/>
              <w:rPr>
                <w:sz w:val="20"/>
                <w:szCs w:val="20"/>
              </w:rPr>
            </w:pPr>
            <w:r>
              <w:rPr>
                <w:sz w:val="20"/>
                <w:szCs w:val="20"/>
              </w:rPr>
              <w:lastRenderedPageBreak/>
              <w:t>5</w:t>
            </w:r>
          </w:p>
        </w:tc>
        <w:tc>
          <w:tcPr>
            <w:tcW w:w="2790" w:type="dxa"/>
            <w:tcBorders>
              <w:top w:val="single" w:sz="4" w:space="0" w:color="000000"/>
              <w:left w:val="single" w:sz="4" w:space="0" w:color="000000"/>
              <w:bottom w:val="single" w:sz="4" w:space="0" w:color="000000"/>
              <w:right w:val="single" w:sz="4" w:space="0" w:color="000000"/>
            </w:tcBorders>
          </w:tcPr>
          <w:p w14:paraId="41EFC76B" w14:textId="77777777" w:rsidR="00064A2E" w:rsidRDefault="00064A2E" w:rsidP="00732C3F">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26C239DA" w14:textId="77777777" w:rsidR="00064A2E" w:rsidRPr="00EB7802" w:rsidRDefault="00064A2E" w:rsidP="00732C3F">
            <w:pPr>
              <w:pStyle w:val="BodyTextFirstIndent"/>
              <w:ind w:firstLine="0"/>
              <w:rPr>
                <w:sz w:val="20"/>
                <w:szCs w:val="20"/>
              </w:rPr>
            </w:pPr>
            <w:r w:rsidRPr="00D02912">
              <w:rPr>
                <w:sz w:val="20"/>
                <w:szCs w:val="20"/>
              </w:rPr>
              <w:t>advertisedDevice.getRSSI()</w:t>
            </w:r>
          </w:p>
        </w:tc>
      </w:tr>
      <w:tr w:rsidR="00064A2E" w:rsidRPr="0039787D" w14:paraId="711C4556"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162D110" w14:textId="77777777" w:rsidR="00064A2E" w:rsidRDefault="00064A2E" w:rsidP="00732C3F">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16FB1101" w14:textId="77777777" w:rsidR="00064A2E" w:rsidRDefault="00064A2E" w:rsidP="00732C3F">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38C82410" w14:textId="77777777" w:rsidR="00064A2E" w:rsidRDefault="00064A2E" w:rsidP="00732C3F">
            <w:pPr>
              <w:pStyle w:val="BodyTextFirstIndent"/>
              <w:ind w:firstLine="0"/>
              <w:rPr>
                <w:sz w:val="20"/>
                <w:szCs w:val="20"/>
              </w:rPr>
            </w:pPr>
            <w:r w:rsidRPr="00EB7802">
              <w:rPr>
                <w:sz w:val="20"/>
                <w:szCs w:val="20"/>
              </w:rPr>
              <w:t>http://192.168.43.242:8080/</w:t>
            </w:r>
          </w:p>
        </w:tc>
      </w:tr>
      <w:tr w:rsidR="00064A2E" w:rsidRPr="0039787D" w14:paraId="4AC2859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49CF80A" w14:textId="77777777" w:rsidR="00064A2E" w:rsidRDefault="00064A2E" w:rsidP="00732C3F">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74E484F3" w14:textId="77777777" w:rsidR="00064A2E" w:rsidRDefault="00064A2E" w:rsidP="00732C3F">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7DCD5F00" w14:textId="77777777" w:rsidR="00064A2E" w:rsidRDefault="00064A2E" w:rsidP="00732C3F">
            <w:pPr>
              <w:pStyle w:val="BodyTextFirstIndent"/>
              <w:ind w:firstLine="0"/>
              <w:rPr>
                <w:sz w:val="20"/>
                <w:szCs w:val="20"/>
              </w:rPr>
            </w:pPr>
            <w:r>
              <w:rPr>
                <w:sz w:val="20"/>
                <w:szCs w:val="20"/>
              </w:rPr>
              <w:t>JSON</w:t>
            </w:r>
          </w:p>
        </w:tc>
      </w:tr>
      <w:tr w:rsidR="00064A2E" w:rsidRPr="0039787D" w14:paraId="23D2942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38C2F80" w14:textId="77777777" w:rsidR="00064A2E" w:rsidRDefault="00064A2E" w:rsidP="00732C3F">
            <w:pPr>
              <w:pStyle w:val="BodyTextFirstIndent"/>
              <w:ind w:firstLine="0"/>
              <w:rPr>
                <w:sz w:val="20"/>
                <w:szCs w:val="20"/>
              </w:rPr>
            </w:pPr>
            <w:r>
              <w:rPr>
                <w:sz w:val="20"/>
                <w:szCs w:val="20"/>
              </w:rPr>
              <w:t>8</w:t>
            </w:r>
          </w:p>
        </w:tc>
        <w:tc>
          <w:tcPr>
            <w:tcW w:w="2790" w:type="dxa"/>
            <w:tcBorders>
              <w:top w:val="single" w:sz="4" w:space="0" w:color="000000"/>
              <w:left w:val="single" w:sz="4" w:space="0" w:color="000000"/>
              <w:bottom w:val="single" w:sz="4" w:space="0" w:color="000000"/>
              <w:right w:val="single" w:sz="4" w:space="0" w:color="000000"/>
            </w:tcBorders>
          </w:tcPr>
          <w:p w14:paraId="54071113" w14:textId="77777777" w:rsidR="00064A2E" w:rsidRDefault="00064A2E" w:rsidP="00732C3F">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2E26DBFF" w14:textId="77777777" w:rsidR="00064A2E" w:rsidRDefault="00064A2E" w:rsidP="00732C3F">
            <w:pPr>
              <w:pStyle w:val="BodyTextFirstIndent"/>
              <w:ind w:firstLine="0"/>
              <w:rPr>
                <w:sz w:val="20"/>
                <w:szCs w:val="20"/>
              </w:rPr>
            </w:pPr>
            <w:r>
              <w:rPr>
                <w:sz w:val="20"/>
                <w:szCs w:val="20"/>
              </w:rPr>
              <w:t>500 ms</w:t>
            </w:r>
          </w:p>
        </w:tc>
      </w:tr>
    </w:tbl>
    <w:p w14:paraId="608AD085" w14:textId="77777777" w:rsidR="00064A2E" w:rsidRDefault="00064A2E" w:rsidP="00064A2E">
      <w:pPr>
        <w:pStyle w:val="BodyText"/>
        <w:ind w:firstLine="426"/>
      </w:pPr>
    </w:p>
    <w:p w14:paraId="486E602C" w14:textId="7DE9C993" w:rsidR="00064A2E" w:rsidRDefault="00064A2E" w:rsidP="00064A2E">
      <w:pPr>
        <w:pStyle w:val="BodyText"/>
        <w:ind w:firstLine="426"/>
      </w:pPr>
      <w:r>
        <w:t xml:space="preserve">Pada sisi server, konfigurasi yang dilakukan adalah mengatur agar data RSSI yang dikirim sensor tersimpan pada suatu elemen dalam variabel array berdasarkan MAC </w:t>
      </w:r>
      <w:r>
        <w:rPr>
          <w:i/>
        </w:rPr>
        <w:t xml:space="preserve">address </w:t>
      </w:r>
      <w:r>
        <w:t xml:space="preserve">sensor yang mengirimnya. Kemudian setelah variabel array RSSI telah terisi sepenuhnya, server akan mengklasifikasikan di ruang mana perangkat iTAG Bluetooth berada menggunakan fungsi kNN pada </w:t>
      </w:r>
      <w:r w:rsidRPr="008A0482">
        <w:rPr>
          <w:i/>
        </w:rPr>
        <w:t>library</w:t>
      </w:r>
      <w:r>
        <w:t xml:space="preserve"> Scikit Learn. Klasifikasi atau proses menentukan lokasi ini mengacu pada data training yang telah diambil pada tahap pertama </w:t>
      </w:r>
      <w:r w:rsidR="00912D62" w:rsidRPr="00912D62">
        <w:rPr>
          <w:i/>
        </w:rPr>
        <w:t>fingerprinting</w:t>
      </w:r>
      <w:r>
        <w:t xml:space="preserve"> yang tersimpan dalam sebuah file berekstensi .csv. Hasil dari proses pelacakan lokasi oleh server ditampilkan pada layar dan disimpan dalam sebuah berkas Log yang akan digunakan dalam proses pengujian. Adapun format berkas dari berkas Log hasil pelacakan adalah .csv. Pada Tabel 4.9 menjabarkan tentang konfigurasi pada server.</w:t>
      </w:r>
    </w:p>
    <w:p w14:paraId="4D6C5A5D" w14:textId="5624DC17"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626720">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626720">
        <w:rPr>
          <w:noProof/>
        </w:rPr>
        <w:t>9</w:t>
      </w:r>
      <w:r w:rsidR="00412E83">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4A2EE90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0D38E95"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5F11BA13"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461C63D6"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CED9713"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4AE74AF"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33BF0776"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428E01F3"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22B10F89"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21C99EE7"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4EE1C614"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4678D604" w14:textId="77777777" w:rsidR="00064A2E" w:rsidRDefault="00064A2E" w:rsidP="00732C3F">
            <w:pPr>
              <w:pStyle w:val="BodyTextFirstIndent"/>
              <w:numPr>
                <w:ilvl w:val="0"/>
                <w:numId w:val="41"/>
              </w:numPr>
              <w:spacing w:after="0"/>
              <w:ind w:left="441"/>
              <w:rPr>
                <w:sz w:val="20"/>
                <w:szCs w:val="20"/>
              </w:rPr>
            </w:pPr>
            <w:r>
              <w:rPr>
                <w:sz w:val="20"/>
                <w:szCs w:val="20"/>
              </w:rPr>
              <w:t>Pandas</w:t>
            </w:r>
          </w:p>
          <w:p w14:paraId="24B72EBF"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22892051"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01A98F7B" w14:textId="77777777" w:rsidR="00064A2E" w:rsidRDefault="00064A2E" w:rsidP="00732C3F">
            <w:pPr>
              <w:pStyle w:val="BodyTextFirstIndent"/>
              <w:numPr>
                <w:ilvl w:val="0"/>
                <w:numId w:val="41"/>
              </w:numPr>
              <w:spacing w:after="0"/>
              <w:ind w:left="441"/>
              <w:rPr>
                <w:sz w:val="20"/>
                <w:szCs w:val="20"/>
              </w:rPr>
            </w:pPr>
            <w:r>
              <w:rPr>
                <w:sz w:val="20"/>
                <w:szCs w:val="20"/>
              </w:rPr>
              <w:t>Sklearn (Scikit Learn)</w:t>
            </w:r>
          </w:p>
          <w:p w14:paraId="60F2232B" w14:textId="77777777" w:rsidR="00064A2E" w:rsidRDefault="00064A2E" w:rsidP="00732C3F">
            <w:pPr>
              <w:pStyle w:val="BodyTextFirstIndent"/>
              <w:numPr>
                <w:ilvl w:val="0"/>
                <w:numId w:val="41"/>
              </w:numPr>
              <w:spacing w:after="0"/>
              <w:ind w:left="441"/>
              <w:rPr>
                <w:sz w:val="20"/>
                <w:szCs w:val="20"/>
              </w:rPr>
            </w:pPr>
            <w:r>
              <w:rPr>
                <w:sz w:val="20"/>
                <w:szCs w:val="20"/>
              </w:rPr>
              <w:t>warning</w:t>
            </w:r>
          </w:p>
          <w:p w14:paraId="443C1F62"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518CD415"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323532D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7DADAF71"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0B30767E"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5D3E7DBD"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416A9DD1"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34295F1F"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3DEB583D"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08A4ED9C"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3A3C3E28"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00BAFCF3"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3232F2E4" w14:textId="77777777" w:rsidR="00064A2E" w:rsidRPr="00593292"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679CEB5E" w14:textId="77777777" w:rsidR="00064A2E" w:rsidRPr="00EE74F6" w:rsidRDefault="00064A2E" w:rsidP="00732C3F">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09FE6D7D" w14:textId="77777777" w:rsidR="00064A2E" w:rsidRPr="00593292" w:rsidRDefault="00064A2E" w:rsidP="00732C3F">
            <w:pPr>
              <w:pStyle w:val="BodyTextFirstIndent"/>
              <w:ind w:firstLine="0"/>
              <w:rPr>
                <w:sz w:val="20"/>
                <w:szCs w:val="20"/>
              </w:rPr>
            </w:pPr>
            <w:r>
              <w:rPr>
                <w:sz w:val="20"/>
                <w:szCs w:val="20"/>
              </w:rPr>
              <w:t>rssi_collected.csv</w:t>
            </w:r>
          </w:p>
        </w:tc>
      </w:tr>
      <w:tr w:rsidR="00064A2E" w:rsidRPr="0039787D" w14:paraId="69107C4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2086B405" w14:textId="77777777" w:rsidR="00064A2E" w:rsidRDefault="00064A2E" w:rsidP="00732C3F">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6AB4F111" w14:textId="77777777" w:rsidR="00064A2E" w:rsidRPr="00EE74F6" w:rsidRDefault="00064A2E" w:rsidP="00732C3F">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3A9108EF" w14:textId="77777777" w:rsidR="00064A2E" w:rsidRPr="00EB7802" w:rsidRDefault="00064A2E" w:rsidP="00732C3F">
            <w:pPr>
              <w:pStyle w:val="BodyTextFirstIndent"/>
              <w:ind w:firstLine="0"/>
              <w:rPr>
                <w:sz w:val="20"/>
                <w:szCs w:val="20"/>
              </w:rPr>
            </w:pPr>
            <w:r w:rsidRPr="00767FC0">
              <w:rPr>
                <w:sz w:val="20"/>
                <w:szCs w:val="20"/>
              </w:rPr>
              <w:t>real_time_result.csv</w:t>
            </w:r>
          </w:p>
        </w:tc>
      </w:tr>
    </w:tbl>
    <w:p w14:paraId="387BDC19" w14:textId="77777777" w:rsidR="00064A2E" w:rsidRDefault="00064A2E" w:rsidP="00064A2E">
      <w:pPr>
        <w:pStyle w:val="BodyText"/>
        <w:ind w:firstLine="426"/>
      </w:pPr>
    </w:p>
    <w:p w14:paraId="02B7890C" w14:textId="77777777" w:rsidR="00064A2E" w:rsidRDefault="00064A2E" w:rsidP="00064A2E">
      <w:pPr>
        <w:pStyle w:val="BodyText"/>
        <w:ind w:firstLine="426"/>
      </w:pPr>
      <w:r>
        <w:t xml:space="preserve">Library Pandas digunakan untuk membuka file data training “rssi_collected.csv” kemudian disimpan dalam suatu variabel. Library logging digunakan untuk mengatur tampilan pada terminal agar menampilkan log yang diinginkan saja. Library datetime digunakan untuk memanggil fungsi agar mengetahui waktu sekarang. Library Scikit Learn digunakan untuk memanggil fungsi KNN yang akan mengklasifikasikan pola sinyal yang dikirimkan sensor. Library warning digunakan untuk mengabaikan pesan peringatan yang ditampilkan pada terminal. Library Flask berguna untuk membuat server. Dan library csv digunakan untuk menuliskan file log dalam bentuk csv. Variabel array </w:t>
      </w:r>
      <w:r>
        <w:lastRenderedPageBreak/>
        <w:t>MAC sensor digunakan apabila ada data RSSI yang masuk dari sensor, maka akan dicocokkan MAC address sensor dengan elemen pada variabel array kemudian data RSSI akan dimasukkan pada variabel array RSSI sesuai urutan MAC sensor nya.</w:t>
      </w:r>
    </w:p>
    <w:p w14:paraId="56113C4B" w14:textId="77777777" w:rsidR="00064A2E" w:rsidRDefault="00064A2E" w:rsidP="00064A2E">
      <w:pPr>
        <w:pStyle w:val="Heading2"/>
      </w:pPr>
      <w:bookmarkStart w:id="68" w:name="_Toc25999919"/>
      <w:r>
        <w:t>Perancangan Skenario Pengujian</w:t>
      </w:r>
      <w:bookmarkEnd w:id="68"/>
    </w:p>
    <w:p w14:paraId="6E42E628" w14:textId="77777777" w:rsidR="00064A2E" w:rsidRDefault="00064A2E" w:rsidP="00064A2E">
      <w:pPr>
        <w:pStyle w:val="BodyText"/>
        <w:ind w:firstLine="426"/>
      </w:pPr>
      <w:r>
        <w:t xml:space="preserve">Perancangan skenario pengujian dilakukan untuk menghitung kesalahan klasifikasi pelacakan. Setelah itu diperoleh akurasi kesalahan pelacakan secara umum dan juga akurasi kesalahan per-sub lokasi dalam ruangan sehingga diketahui pada sub-lokasi manakah pada tiap ruangan yang memiliki akurasi kesalahan pelacakan paling tinggi. Pengujian ini dilakukan untuk mengetahui akurasi pelacakan sistem yang telah dibuat. Langkah yang dilakukan sama dengan pelacakan secara </w:t>
      </w:r>
      <w:r w:rsidRPr="00315E9B">
        <w:rPr>
          <w:i/>
        </w:rPr>
        <w:t>real-time</w:t>
      </w:r>
      <w:r>
        <w:t xml:space="preserve"> hanya ada beberapa konfigurasi tambahan pada server. Konfigurasi yang dilakukan adalah dengan menambah variabel “true_loc” yang berisi lokasi ruangan sebenarnya dan variabel “sub_loc” yang berisi sub-lokasi pada sebuah ruangan. Variabel “sub_loc” akan digunakan sebagai parameter sub lokasi pada pengujian kedua. Kedua variabel ini akan diinisialisasi dengan cara mengirim paket JSON berisikan nama ruangan sebenarnya dan nama sub lokasi perangkat berada dengan bantuan sebuah perangkat lunak Postman. Perangkat Lunak Postman akan mengirimkan paket JSON setiap perangkat iTAG berpindah posisi dari satu sub lokasi ke sub lokasi yang lain, atau dari satu ruangan ke ruangan yang lain dan nilai pada variabel JSON tersebut akan berubah sesuai dengan nama ruangan dan nama sub lokasi perangkat iTAG. Kemudian ditambahkan juga variabel ”compatibility” yang mana nilainya adalah boolean. Apabila hasil klasifikasi ruangan dan variabel “true_loc” bernilai sama, atau hasil klasifikasi menghasilkan nama ruangan yang benar maka “compatibility” bernilai “Match”. Sebaliknya, jika hasil klasifikasi tidak sama dengan variabel “true_loc” maka variabel “compatibility” bernilai “Mismatch” Pada Tabel 4.10 akan dijabarkan mengenai konfigurasi yang akan dilakukan pada server.</w:t>
      </w:r>
    </w:p>
    <w:p w14:paraId="1784865E" w14:textId="052FF866"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626720">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626720">
        <w:rPr>
          <w:noProof/>
        </w:rPr>
        <w:t>10</w:t>
      </w:r>
      <w:r w:rsidR="00412E83">
        <w:fldChar w:fldCharType="end"/>
      </w:r>
      <w:r>
        <w:t xml:space="preserve"> Konfigurasi server pengujian</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10DBF63A"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223851C"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37B66F85"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6CE10DD1"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3FC8F3B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6181C6BE"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4AB23F4A"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3332D2AD"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4B56D40C"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1B3993A9"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0AE28361"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2ED6D092" w14:textId="77777777" w:rsidR="00064A2E" w:rsidRDefault="00064A2E" w:rsidP="00732C3F">
            <w:pPr>
              <w:pStyle w:val="BodyTextFirstIndent"/>
              <w:numPr>
                <w:ilvl w:val="0"/>
                <w:numId w:val="41"/>
              </w:numPr>
              <w:spacing w:after="0"/>
              <w:ind w:left="441"/>
              <w:rPr>
                <w:sz w:val="20"/>
                <w:szCs w:val="20"/>
              </w:rPr>
            </w:pPr>
            <w:r>
              <w:rPr>
                <w:sz w:val="20"/>
                <w:szCs w:val="20"/>
              </w:rPr>
              <w:t>Pandas</w:t>
            </w:r>
          </w:p>
          <w:p w14:paraId="020C2A97"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27CA8327"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1F162DAA" w14:textId="77777777" w:rsidR="00064A2E" w:rsidRDefault="00064A2E" w:rsidP="00732C3F">
            <w:pPr>
              <w:pStyle w:val="BodyTextFirstIndent"/>
              <w:numPr>
                <w:ilvl w:val="0"/>
                <w:numId w:val="41"/>
              </w:numPr>
              <w:spacing w:after="0"/>
              <w:ind w:left="441"/>
              <w:rPr>
                <w:sz w:val="20"/>
                <w:szCs w:val="20"/>
              </w:rPr>
            </w:pPr>
            <w:r>
              <w:rPr>
                <w:sz w:val="20"/>
                <w:szCs w:val="20"/>
              </w:rPr>
              <w:t>Sklearn (Scikit Learn)</w:t>
            </w:r>
          </w:p>
          <w:p w14:paraId="30E2899B" w14:textId="77777777" w:rsidR="00064A2E" w:rsidRDefault="00064A2E" w:rsidP="00732C3F">
            <w:pPr>
              <w:pStyle w:val="BodyTextFirstIndent"/>
              <w:numPr>
                <w:ilvl w:val="0"/>
                <w:numId w:val="41"/>
              </w:numPr>
              <w:spacing w:after="0"/>
              <w:ind w:left="441"/>
              <w:rPr>
                <w:sz w:val="20"/>
                <w:szCs w:val="20"/>
              </w:rPr>
            </w:pPr>
            <w:r>
              <w:rPr>
                <w:sz w:val="20"/>
                <w:szCs w:val="20"/>
              </w:rPr>
              <w:t>warning</w:t>
            </w:r>
          </w:p>
          <w:p w14:paraId="7DC5D7A5"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29EEDB11"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15C0BAE0"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D11A507"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08F4E120"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356D4B76"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3CF4C89B"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2572E674"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1DCDF1AD"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00BD4C93"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792F44E4"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1BF424FD"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43FFA650" w14:textId="77777777" w:rsidR="00064A2E"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419C316A" w14:textId="77777777" w:rsidR="00064A2E" w:rsidRDefault="00064A2E" w:rsidP="00732C3F">
            <w:pPr>
              <w:pStyle w:val="BodyTextFirstIndent"/>
              <w:ind w:firstLine="0"/>
              <w:rPr>
                <w:sz w:val="20"/>
                <w:szCs w:val="20"/>
              </w:rPr>
            </w:pPr>
            <w:r>
              <w:rPr>
                <w:sz w:val="20"/>
                <w:szCs w:val="20"/>
              </w:rPr>
              <w:t>Var true_loc</w:t>
            </w:r>
          </w:p>
        </w:tc>
        <w:tc>
          <w:tcPr>
            <w:tcW w:w="5528" w:type="dxa"/>
            <w:tcBorders>
              <w:top w:val="single" w:sz="4" w:space="0" w:color="000000"/>
              <w:left w:val="single" w:sz="4" w:space="0" w:color="000000"/>
              <w:bottom w:val="single" w:sz="4" w:space="0" w:color="000000"/>
              <w:right w:val="single" w:sz="4" w:space="0" w:color="000000"/>
            </w:tcBorders>
          </w:tcPr>
          <w:p w14:paraId="20208DFF" w14:textId="77777777" w:rsidR="00064A2E" w:rsidRDefault="00064A2E" w:rsidP="00732C3F">
            <w:pPr>
              <w:pStyle w:val="BodyTextFirstIndent"/>
              <w:ind w:firstLine="0"/>
              <w:rPr>
                <w:sz w:val="20"/>
                <w:szCs w:val="20"/>
              </w:rPr>
            </w:pPr>
            <w:r>
              <w:rPr>
                <w:sz w:val="20"/>
                <w:szCs w:val="20"/>
              </w:rPr>
              <w:t xml:space="preserve">Berisi nama ruangan perangkat sebenarnya </w:t>
            </w:r>
          </w:p>
        </w:tc>
      </w:tr>
      <w:tr w:rsidR="00064A2E" w:rsidRPr="0039787D" w14:paraId="7C9ABAF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03BBDFA" w14:textId="77777777" w:rsidR="00064A2E" w:rsidRDefault="00064A2E" w:rsidP="00732C3F">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0EF3DEEA" w14:textId="77777777" w:rsidR="00064A2E" w:rsidRDefault="00064A2E" w:rsidP="00732C3F">
            <w:pPr>
              <w:pStyle w:val="BodyTextFirstIndent"/>
              <w:ind w:firstLine="0"/>
              <w:rPr>
                <w:sz w:val="20"/>
                <w:szCs w:val="20"/>
              </w:rPr>
            </w:pPr>
            <w:r>
              <w:rPr>
                <w:sz w:val="20"/>
                <w:szCs w:val="20"/>
              </w:rPr>
              <w:t>Var sub_loc</w:t>
            </w:r>
          </w:p>
        </w:tc>
        <w:tc>
          <w:tcPr>
            <w:tcW w:w="5528" w:type="dxa"/>
            <w:tcBorders>
              <w:top w:val="single" w:sz="4" w:space="0" w:color="000000"/>
              <w:left w:val="single" w:sz="4" w:space="0" w:color="000000"/>
              <w:bottom w:val="single" w:sz="4" w:space="0" w:color="000000"/>
              <w:right w:val="single" w:sz="4" w:space="0" w:color="000000"/>
            </w:tcBorders>
          </w:tcPr>
          <w:p w14:paraId="3CBB683D" w14:textId="77777777" w:rsidR="00064A2E" w:rsidRDefault="00064A2E" w:rsidP="00732C3F">
            <w:pPr>
              <w:pStyle w:val="BodyTextFirstIndent"/>
              <w:ind w:firstLine="0"/>
              <w:rPr>
                <w:sz w:val="20"/>
                <w:szCs w:val="20"/>
              </w:rPr>
            </w:pPr>
            <w:r>
              <w:rPr>
                <w:sz w:val="20"/>
                <w:szCs w:val="20"/>
              </w:rPr>
              <w:t>Berisi nama sub lokasi perangkat</w:t>
            </w:r>
          </w:p>
        </w:tc>
      </w:tr>
      <w:tr w:rsidR="00064A2E" w:rsidRPr="0039787D" w14:paraId="712927A9"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7037ABC" w14:textId="77777777" w:rsidR="00064A2E" w:rsidRPr="00593292" w:rsidRDefault="00064A2E" w:rsidP="00732C3F">
            <w:pPr>
              <w:pStyle w:val="BodyTextFirstIndent"/>
              <w:ind w:firstLine="0"/>
              <w:rPr>
                <w:sz w:val="20"/>
                <w:szCs w:val="20"/>
              </w:rPr>
            </w:pPr>
            <w:r>
              <w:rPr>
                <w:sz w:val="20"/>
                <w:szCs w:val="20"/>
              </w:rPr>
              <w:lastRenderedPageBreak/>
              <w:t>6</w:t>
            </w:r>
          </w:p>
        </w:tc>
        <w:tc>
          <w:tcPr>
            <w:tcW w:w="2162" w:type="dxa"/>
            <w:tcBorders>
              <w:top w:val="single" w:sz="4" w:space="0" w:color="000000"/>
              <w:left w:val="single" w:sz="4" w:space="0" w:color="000000"/>
              <w:bottom w:val="single" w:sz="4" w:space="0" w:color="000000"/>
              <w:right w:val="single" w:sz="4" w:space="0" w:color="000000"/>
            </w:tcBorders>
          </w:tcPr>
          <w:p w14:paraId="3B885271" w14:textId="77777777" w:rsidR="00064A2E" w:rsidRPr="00EE74F6" w:rsidRDefault="00064A2E" w:rsidP="00732C3F">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77CF9236" w14:textId="77777777" w:rsidR="00064A2E" w:rsidRPr="00593292" w:rsidRDefault="00064A2E" w:rsidP="00732C3F">
            <w:pPr>
              <w:pStyle w:val="BodyTextFirstIndent"/>
              <w:ind w:firstLine="0"/>
              <w:rPr>
                <w:sz w:val="20"/>
                <w:szCs w:val="20"/>
              </w:rPr>
            </w:pPr>
            <w:r>
              <w:rPr>
                <w:sz w:val="20"/>
                <w:szCs w:val="20"/>
              </w:rPr>
              <w:t>rssi_collected.csv</w:t>
            </w:r>
          </w:p>
        </w:tc>
      </w:tr>
      <w:tr w:rsidR="00064A2E" w:rsidRPr="0039787D" w14:paraId="5958C204"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2E37CF3" w14:textId="77777777" w:rsidR="00064A2E" w:rsidRDefault="00064A2E" w:rsidP="00732C3F">
            <w:pPr>
              <w:pStyle w:val="BodyTextFirstIndent"/>
              <w:ind w:firstLine="0"/>
              <w:rPr>
                <w:sz w:val="20"/>
                <w:szCs w:val="20"/>
              </w:rPr>
            </w:pPr>
            <w:r>
              <w:rPr>
                <w:sz w:val="20"/>
                <w:szCs w:val="20"/>
              </w:rPr>
              <w:t>7</w:t>
            </w:r>
          </w:p>
        </w:tc>
        <w:tc>
          <w:tcPr>
            <w:tcW w:w="2162" w:type="dxa"/>
            <w:tcBorders>
              <w:top w:val="single" w:sz="4" w:space="0" w:color="000000"/>
              <w:left w:val="single" w:sz="4" w:space="0" w:color="000000"/>
              <w:bottom w:val="single" w:sz="4" w:space="0" w:color="000000"/>
              <w:right w:val="single" w:sz="4" w:space="0" w:color="000000"/>
            </w:tcBorders>
          </w:tcPr>
          <w:p w14:paraId="7C3D482C" w14:textId="77777777" w:rsidR="00064A2E" w:rsidRPr="00EE74F6" w:rsidRDefault="00064A2E" w:rsidP="00732C3F">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5606AE47" w14:textId="77777777" w:rsidR="00064A2E" w:rsidRPr="00EB7802" w:rsidRDefault="00064A2E" w:rsidP="00732C3F">
            <w:pPr>
              <w:pStyle w:val="BodyTextFirstIndent"/>
              <w:ind w:firstLine="0"/>
              <w:rPr>
                <w:sz w:val="20"/>
                <w:szCs w:val="20"/>
              </w:rPr>
            </w:pPr>
            <w:r w:rsidRPr="00767FC0">
              <w:rPr>
                <w:sz w:val="20"/>
                <w:szCs w:val="20"/>
              </w:rPr>
              <w:t>real_time_result</w:t>
            </w:r>
            <w:r>
              <w:rPr>
                <w:sz w:val="20"/>
                <w:szCs w:val="20"/>
              </w:rPr>
              <w:t>_2</w:t>
            </w:r>
            <w:r w:rsidRPr="00767FC0">
              <w:rPr>
                <w:sz w:val="20"/>
                <w:szCs w:val="20"/>
              </w:rPr>
              <w:t>.csv</w:t>
            </w:r>
          </w:p>
        </w:tc>
      </w:tr>
    </w:tbl>
    <w:p w14:paraId="3D1806B1" w14:textId="77777777" w:rsidR="00064A2E" w:rsidRDefault="00064A2E" w:rsidP="00064A2E">
      <w:pPr>
        <w:pStyle w:val="BodyText"/>
        <w:ind w:firstLine="426"/>
      </w:pPr>
    </w:p>
    <w:p w14:paraId="5DC59C13" w14:textId="77777777" w:rsidR="00064A2E" w:rsidRDefault="00064A2E" w:rsidP="00064A2E">
      <w:pPr>
        <w:pStyle w:val="BodyText"/>
        <w:ind w:firstLine="426"/>
      </w:pPr>
      <w:r>
        <w:t>Pada Gambar 4.4 ini, merupakan pembagian sub lokasi dari masing-masing ruangan.</w:t>
      </w:r>
    </w:p>
    <w:p w14:paraId="010174B3" w14:textId="77777777" w:rsidR="00064A2E" w:rsidRDefault="00064A2E" w:rsidP="00064A2E">
      <w:pPr>
        <w:pStyle w:val="BodyText"/>
        <w:keepNext/>
        <w:ind w:firstLine="426"/>
        <w:jc w:val="center"/>
      </w:pPr>
      <w:r w:rsidRPr="00CD2959">
        <w:rPr>
          <w:noProof/>
          <w:lang w:val="en-US"/>
        </w:rPr>
        <w:drawing>
          <wp:inline distT="0" distB="0" distL="0" distR="0" wp14:anchorId="13AD8212" wp14:editId="0263B766">
            <wp:extent cx="3781425" cy="4623022"/>
            <wp:effectExtent l="0" t="0" r="0" b="6350"/>
            <wp:docPr id="4" name="Picture 4" descr="D:\DATA KULIAH\SEMESTER VIII\SKRIPSI!!!\GAMBAR\Denah pembagian sub rua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GAMBAR\Denah pembagian sub ruangan.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85398" cy="4627879"/>
                    </a:xfrm>
                    <a:prstGeom prst="rect">
                      <a:avLst/>
                    </a:prstGeom>
                    <a:noFill/>
                    <a:ln>
                      <a:noFill/>
                    </a:ln>
                  </pic:spPr>
                </pic:pic>
              </a:graphicData>
            </a:graphic>
          </wp:inline>
        </w:drawing>
      </w:r>
    </w:p>
    <w:p w14:paraId="2FE6AACE" w14:textId="336DF54F" w:rsidR="00064A2E" w:rsidRDefault="00064A2E" w:rsidP="00064A2E">
      <w:pPr>
        <w:pStyle w:val="Caption"/>
      </w:pPr>
      <w:r>
        <w:t xml:space="preserve">Gambar </w:t>
      </w:r>
      <w:r w:rsidR="004B0C99">
        <w:fldChar w:fldCharType="begin"/>
      </w:r>
      <w:r w:rsidR="004B0C99">
        <w:instrText xml:space="preserve"> STYLEREF 1 \s </w:instrText>
      </w:r>
      <w:r w:rsidR="004B0C99">
        <w:fldChar w:fldCharType="separate"/>
      </w:r>
      <w:r w:rsidR="00626720">
        <w:rPr>
          <w:noProof/>
        </w:rPr>
        <w:t>4</w:t>
      </w:r>
      <w:r w:rsidR="004B0C99">
        <w:fldChar w:fldCharType="end"/>
      </w:r>
      <w:r w:rsidR="004B0C99">
        <w:t>.</w:t>
      </w:r>
      <w:r w:rsidR="004B0C99">
        <w:fldChar w:fldCharType="begin"/>
      </w:r>
      <w:r w:rsidR="004B0C99">
        <w:instrText xml:space="preserve"> SEQ Gambar \* ARABIC \s 1 </w:instrText>
      </w:r>
      <w:r w:rsidR="004B0C99">
        <w:fldChar w:fldCharType="separate"/>
      </w:r>
      <w:r w:rsidR="00626720">
        <w:rPr>
          <w:noProof/>
        </w:rPr>
        <w:t>4</w:t>
      </w:r>
      <w:r w:rsidR="004B0C99">
        <w:fldChar w:fldCharType="end"/>
      </w:r>
      <w:r>
        <w:t xml:space="preserve"> Denah pembagian sub lokasi ruangan</w:t>
      </w:r>
    </w:p>
    <w:p w14:paraId="3F336805" w14:textId="77777777" w:rsidR="00064A2E" w:rsidRDefault="00064A2E" w:rsidP="00064A2E">
      <w:pPr>
        <w:pStyle w:val="BodyText"/>
        <w:ind w:firstLine="426"/>
      </w:pPr>
      <w:r>
        <w:t xml:space="preserve">Selanjutnya, server dan sensor dinyalakan. Perangkat iTAG ditempatkan pada sub lokasi dalam ruangan masing-masing selama kurang lebih 25 detik. Kemudian server akan menampilkan hasil pelacakan secara </w:t>
      </w:r>
      <w:r>
        <w:rPr>
          <w:i/>
        </w:rPr>
        <w:t>real-</w:t>
      </w:r>
      <w:r w:rsidRPr="0030598E">
        <w:t>time</w:t>
      </w:r>
      <w:r>
        <w:t xml:space="preserve"> dan </w:t>
      </w:r>
      <w:r w:rsidRPr="0030598E">
        <w:t>mencatat</w:t>
      </w:r>
      <w:r>
        <w:t xml:space="preserve"> hasil pelacakan, waktu pelacakan, lokasi sebenarnya, sub lokasi, dan hasil perbandingan lokasi sebenarnya dan hasil pelacakan (variabel “compatibility”). </w:t>
      </w:r>
    </w:p>
    <w:p w14:paraId="322A5C39" w14:textId="77777777" w:rsidR="00064A2E" w:rsidRDefault="00064A2E" w:rsidP="00064A2E">
      <w:pPr>
        <w:pStyle w:val="BodyText"/>
        <w:ind w:firstLine="426"/>
      </w:pPr>
    </w:p>
    <w:p w14:paraId="1E20D51E" w14:textId="77777777" w:rsidR="00064A2E" w:rsidRDefault="00064A2E" w:rsidP="00064A2E">
      <w:pPr>
        <w:pStyle w:val="BodyText"/>
        <w:ind w:firstLine="426"/>
      </w:pPr>
    </w:p>
    <w:p w14:paraId="6C9CB4A4" w14:textId="77777777" w:rsidR="00064A2E" w:rsidRDefault="00064A2E" w:rsidP="00064A2E">
      <w:pPr>
        <w:pStyle w:val="BodyText"/>
        <w:ind w:firstLine="426"/>
      </w:pPr>
    </w:p>
    <w:p w14:paraId="52CAE220" w14:textId="77777777" w:rsidR="00064A2E" w:rsidRDefault="00064A2E" w:rsidP="00064A2E">
      <w:pPr>
        <w:pStyle w:val="BodyText"/>
        <w:ind w:firstLine="426"/>
      </w:pPr>
    </w:p>
    <w:p w14:paraId="4C51CADA" w14:textId="77777777" w:rsidR="00064A2E" w:rsidRDefault="00064A2E" w:rsidP="00064A2E">
      <w:pPr>
        <w:pStyle w:val="BodyText"/>
        <w:ind w:firstLine="426"/>
      </w:pPr>
    </w:p>
    <w:p w14:paraId="78DFF63E" w14:textId="77777777" w:rsidR="00064A2E" w:rsidRDefault="00064A2E" w:rsidP="00064A2E">
      <w:pPr>
        <w:pStyle w:val="BodyText"/>
        <w:ind w:firstLine="426"/>
      </w:pPr>
      <w:r>
        <w:lastRenderedPageBreak/>
        <w:t xml:space="preserve">Setelah pengumpulan data masing-masing ruangan dan sub lokasi, selanjutnya adalah mengkonfigurasi server untuk memproses data hasil pelacakan dan menghitung akurasinya secara umum. Konfigurasi yang dilakukan adalah dengan memanggil fungsi pada Library Scikit Learn yakni </w:t>
      </w:r>
      <w:r>
        <w:rPr>
          <w:i/>
        </w:rPr>
        <w:t xml:space="preserve">accuracy score </w:t>
      </w:r>
      <w:r>
        <w:t xml:space="preserve">dan </w:t>
      </w:r>
      <w:r>
        <w:rPr>
          <w:i/>
        </w:rPr>
        <w:t>classification_report</w:t>
      </w:r>
      <w:r>
        <w:t xml:space="preserve">. Fungsi </w:t>
      </w:r>
      <w:r>
        <w:rPr>
          <w:i/>
        </w:rPr>
        <w:t>accuracy</w:t>
      </w:r>
      <w:r>
        <w:rPr>
          <w:i/>
        </w:rPr>
        <w:softHyphen/>
        <w:t>_score</w:t>
      </w:r>
      <w:r>
        <w:t xml:space="preserve"> digunakan untuk menghitung skor akurasi dari pelacakan dengan memasukkan nilai lokasi sebenarnya dan lokasi hasil pelacakan. Fungsi </w:t>
      </w:r>
      <w:r>
        <w:rPr>
          <w:i/>
        </w:rPr>
        <w:t>classification_report</w:t>
      </w:r>
      <w:r>
        <w:t xml:space="preserve"> digunakan untuk memberikan laporan tentang hasil klasifikasi meliputi skor-f1, indeks presisi tiap ruangan dan lain sebagainya. Hasil dari pengujian ini akan ditampilkan pada layar.</w:t>
      </w:r>
    </w:p>
    <w:p w14:paraId="036BF115" w14:textId="42F69BB0" w:rsidR="0030598E" w:rsidRPr="00CD2959" w:rsidRDefault="00064A2E" w:rsidP="00064A2E">
      <w:pPr>
        <w:pStyle w:val="BodyText"/>
        <w:ind w:firstLine="426"/>
      </w:pPr>
      <w:r>
        <w:t>Selanjutnya adalah mengkonfigurasi server untuk menentukan akurasi kesalahan pada tiap sub lokasi masing-masing ruangan. Langkah pertama adalah mengelompokkan data pada file log hasil pelacakan yang telah dilakukan diatas menjadi tiap ruangan. Kemudian setelah membagi menjadi tiap ruangan, data dikelompokkan lagi menjadi tiap sub lokasi. Data ini disimpan dalam variabel array berdimensi banyak. Dimana ada 3 variabel array berdimensi banyak yang merepresentasikan banyaknya ruangan yang digunakan, yakni 3 ruangan. Kemudian setelah data selesai dikelompokkan tiap ruangan dan tiap sub lokasi, kesalahan pelacakan akan dihitung berdasarkan data per sub lokasi (A,B,C,D). Setelah jumlah kesalahan selesai dihitung, maka jumlah kesalahan akan dibagi dengan total data hasil pelacakan pada tiap sub lokasi dikali 100. Sehingga akan muncul akurasi kesalahan tiap sub lokasi dalam ruangan.</w:t>
      </w:r>
    </w:p>
    <w:p w14:paraId="54E1E53D" w14:textId="287AAB44" w:rsidR="00E43E43" w:rsidRDefault="00E43E43" w:rsidP="00692B49">
      <w:pPr>
        <w:pStyle w:val="Heading1"/>
        <w:rPr>
          <w:lang w:val="en-US"/>
        </w:rPr>
      </w:pPr>
      <w:bookmarkStart w:id="69" w:name="_Toc25999920"/>
      <w:r>
        <w:rPr>
          <w:lang w:val="en-US"/>
        </w:rPr>
        <w:lastRenderedPageBreak/>
        <w:t>PEMBAHASAN</w:t>
      </w:r>
      <w:bookmarkEnd w:id="69"/>
    </w:p>
    <w:bookmarkEnd w:id="23"/>
    <w:p w14:paraId="792428DA" w14:textId="77777777" w:rsidR="007065D8" w:rsidRPr="007065D8" w:rsidRDefault="007065D8" w:rsidP="005664E2">
      <w:pPr>
        <w:pStyle w:val="BodyTextFirstIndent"/>
      </w:pPr>
      <w:r w:rsidRPr="007065D8">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70" w:name="_Toc25999921"/>
      <w:r>
        <w:rPr>
          <w:lang w:val="en-US"/>
        </w:rPr>
        <w:t>Subbab</w:t>
      </w:r>
      <w:r w:rsidR="00692B49">
        <w:rPr>
          <w:lang w:val="en-US"/>
        </w:rPr>
        <w:t xml:space="preserve"> </w:t>
      </w:r>
      <w:r>
        <w:rPr>
          <w:lang w:val="en-US"/>
        </w:rPr>
        <w:t>Lima Satu</w:t>
      </w:r>
      <w:bookmarkEnd w:id="70"/>
    </w:p>
    <w:p w14:paraId="686288D6" w14:textId="77777777" w:rsidR="00692B49" w:rsidRDefault="00692B49" w:rsidP="005664E2">
      <w:pPr>
        <w:pStyle w:val="BodyTextFirstIndent"/>
        <w:rPr>
          <w:lang w:val="en-US"/>
        </w:rPr>
      </w:pPr>
      <w:r>
        <w:rPr>
          <w:lang w:val="en-US"/>
        </w:rPr>
        <w:t xml:space="preserve">Dalam menjawab masalah penelitian, penulis diminta untuk melakukan evaluasi kritis terhadap hasil yang diperoleh. Tergantung dari fokus penelitian, beberapa contoh pertanyaan kritis yang dapat dijawab adalah: </w:t>
      </w:r>
    </w:p>
    <w:p w14:paraId="2728760D" w14:textId="77777777" w:rsidR="00692B49" w:rsidRPr="00DF67A9" w:rsidRDefault="00692B49" w:rsidP="00DF67A9">
      <w:pPr>
        <w:pStyle w:val="ListBullet"/>
      </w:pPr>
      <w:r w:rsidRPr="00DF67A9">
        <w:t>Seberapa jauh tujuan penelitian telah tercapai?</w:t>
      </w:r>
    </w:p>
    <w:p w14:paraId="5645914F" w14:textId="77777777" w:rsidR="00692B49" w:rsidRPr="00DF67A9" w:rsidRDefault="00692B49" w:rsidP="00DF67A9">
      <w:pPr>
        <w:pStyle w:val="ListBullet"/>
      </w:pPr>
      <w:r w:rsidRPr="00DF67A9">
        <w:t>Apakah aplikasi atau sistem yang dibangun sesuai dengan tujuannya?</w:t>
      </w:r>
    </w:p>
    <w:p w14:paraId="45E47391" w14:textId="77777777" w:rsidR="00692B49" w:rsidRPr="00DF67A9" w:rsidRDefault="00692B49" w:rsidP="00DF67A9">
      <w:pPr>
        <w:pStyle w:val="ListBullet"/>
      </w:pPr>
      <w:r w:rsidRPr="00DF67A9">
        <w:t>Apakah metode atau praktik perancangan dan implementasi yang baik telah dijalankan?</w:t>
      </w:r>
    </w:p>
    <w:p w14:paraId="683262C8" w14:textId="77777777" w:rsidR="00692B49" w:rsidRPr="00DF67A9" w:rsidRDefault="00692B49" w:rsidP="00DF67A9">
      <w:pPr>
        <w:pStyle w:val="ListBullet"/>
      </w:pPr>
      <w:r w:rsidRPr="00DF67A9">
        <w:t>Apakah teknologi implementasi yang tepat telah dipilih? Dan sebagainya.</w:t>
      </w:r>
    </w:p>
    <w:p w14:paraId="70047C14" w14:textId="61DB6F7E" w:rsidR="00692B49" w:rsidRDefault="001B2070" w:rsidP="00692B49">
      <w:pPr>
        <w:pStyle w:val="Heading3"/>
        <w:rPr>
          <w:lang w:val="en-US"/>
        </w:rPr>
      </w:pPr>
      <w:bookmarkStart w:id="71" w:name="_Toc25999922"/>
      <w:r>
        <w:rPr>
          <w:lang w:val="en-US"/>
        </w:rPr>
        <w:t>Subbab</w:t>
      </w:r>
      <w:r w:rsidR="00692B49">
        <w:rPr>
          <w:lang w:val="en-US"/>
        </w:rPr>
        <w:t xml:space="preserve"> </w:t>
      </w:r>
      <w:r w:rsidR="0073645E">
        <w:rPr>
          <w:lang w:val="en-US"/>
        </w:rPr>
        <w:t>Lima Satu Satu</w:t>
      </w:r>
      <w:bookmarkEnd w:id="71"/>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r w:rsidRPr="00DF67A9">
        <w:t xml:space="preserve">pendapat tentang metode yang digunakan dari </w:t>
      </w:r>
      <w:r w:rsidR="000B0F0F">
        <w:t>pustaka</w:t>
      </w:r>
      <w:r w:rsidRPr="00DF67A9">
        <w:t>, apakah dapat digunakan dengan baik secara langsung, dengan penyesuaian, atau dengan batasan tertentu;</w:t>
      </w:r>
    </w:p>
    <w:p w14:paraId="09BA7C13" w14:textId="77777777" w:rsidR="00692B49" w:rsidRPr="00DF67A9" w:rsidRDefault="00692B49" w:rsidP="00DF67A9">
      <w:pPr>
        <w:pStyle w:val="ListBullet"/>
      </w:pPr>
      <w:r w:rsidRPr="00DF67A9">
        <w:t>konfirmasi tentang batasan dari metodologi yang digunakan sehingga dapat berpengaruh pada hasil;</w:t>
      </w:r>
    </w:p>
    <w:p w14:paraId="5236ABC9" w14:textId="77777777" w:rsidR="00692B49" w:rsidRPr="00DF67A9" w:rsidRDefault="00692B49" w:rsidP="00DF67A9">
      <w:pPr>
        <w:pStyle w:val="ListBullet"/>
      </w:pPr>
      <w:r w:rsidRPr="00DF67A9">
        <w:t xml:space="preserve">penjelasan tentang informasi penting pada penelitian lainnya yang membantu penulis untuk menerjemahkan data penelitian penulis; </w:t>
      </w:r>
    </w:p>
    <w:p w14:paraId="1669116B" w14:textId="77777777" w:rsidR="00692B49" w:rsidRPr="00DF67A9" w:rsidRDefault="00692B49" w:rsidP="00DF67A9">
      <w:pPr>
        <w:pStyle w:val="ListBullet"/>
      </w:pPr>
      <w:r w:rsidRPr="00DF67A9">
        <w:t>penjelasan tentang kemungkinan hasil dari penelitian lainnya yang dapat dikombinasikan dengan penelitian penulis untuk memberikan pengetahuan baru; dan sebagainya.</w:t>
      </w:r>
    </w:p>
    <w:p w14:paraId="57CDEFB7" w14:textId="53CFA184" w:rsidR="00692B49" w:rsidRDefault="001B2070" w:rsidP="00692B49">
      <w:pPr>
        <w:pStyle w:val="Heading3"/>
        <w:rPr>
          <w:lang w:val="en-US"/>
        </w:rPr>
      </w:pPr>
      <w:bookmarkStart w:id="72" w:name="_Toc25999923"/>
      <w:r>
        <w:rPr>
          <w:lang w:val="en-US"/>
        </w:rPr>
        <w:t>Subbab</w:t>
      </w:r>
      <w:r w:rsidR="00692B49">
        <w:rPr>
          <w:lang w:val="en-US"/>
        </w:rPr>
        <w:t xml:space="preserve"> </w:t>
      </w:r>
      <w:r w:rsidR="0073645E">
        <w:rPr>
          <w:lang w:val="en-US"/>
        </w:rPr>
        <w:t>Lima Satu Dua</w:t>
      </w:r>
      <w:bookmarkEnd w:id="72"/>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w:t>
      </w:r>
      <w:r w:rsidRPr="00562B5E">
        <w:lastRenderedPageBreak/>
        <w:t xml:space="preserve">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73" w:name="_Toc25999924"/>
      <w:r>
        <w:rPr>
          <w:lang w:val="en-US"/>
        </w:rPr>
        <w:t>Subbab</w:t>
      </w:r>
      <w:r w:rsidR="00692B49">
        <w:rPr>
          <w:lang w:val="en-US"/>
        </w:rPr>
        <w:t xml:space="preserve"> </w:t>
      </w:r>
      <w:r w:rsidR="0073645E">
        <w:rPr>
          <w:lang w:val="en-US"/>
        </w:rPr>
        <w:t>Lima Dua</w:t>
      </w:r>
      <w:bookmarkEnd w:id="73"/>
    </w:p>
    <w:p w14:paraId="0431F394" w14:textId="77777777" w:rsidR="00692B49" w:rsidRDefault="00692B49" w:rsidP="005664E2">
      <w:pPr>
        <w:pStyle w:val="BodyTextFirstIndent"/>
        <w:rPr>
          <w:lang w:val="en-US"/>
        </w:rPr>
      </w:pPr>
      <w:r>
        <w:rPr>
          <w:lang w:val="en-US"/>
        </w:rPr>
        <w:t>Hasil dan pembahasan dapat diletakkan dengan kemungkinan berikut:</w:t>
      </w:r>
    </w:p>
    <w:p w14:paraId="0B5A21BA" w14:textId="77777777" w:rsidR="00692B49" w:rsidRPr="00D45D36" w:rsidRDefault="00692B49" w:rsidP="003C4260">
      <w:pPr>
        <w:pStyle w:val="ListNumber"/>
        <w:numPr>
          <w:ilvl w:val="0"/>
          <w:numId w:val="37"/>
        </w:numPr>
      </w:pPr>
      <w:r w:rsidRPr="00D45D36">
        <w:t>Dipisahkan secara fisik ke dalam bab-bab yang berbeda</w:t>
      </w:r>
    </w:p>
    <w:p w14:paraId="1BCC8F73" w14:textId="059670D0" w:rsidR="00692B49" w:rsidRPr="001738BC" w:rsidRDefault="00692B49" w:rsidP="001B2070">
      <w:pPr>
        <w:pStyle w:val="ListNumber"/>
      </w:pPr>
      <w:r w:rsidRPr="001738BC">
        <w:t>Dipisahkan secara fisik ke dalam dua atau lebih paragraf</w:t>
      </w:r>
      <w:r w:rsidR="001B2070">
        <w:t xml:space="preserve"> </w:t>
      </w:r>
      <w:r w:rsidRPr="001738BC">
        <w:t xml:space="preserve">atau </w:t>
      </w:r>
      <w:r w:rsidR="0073645E">
        <w:t>subbab</w:t>
      </w:r>
      <w:r w:rsidRPr="001738BC">
        <w:t xml:space="preserve"> yang berbeda </w:t>
      </w:r>
      <w:r>
        <w:t>tetapi dalam bab yang sama</w:t>
      </w:r>
    </w:p>
    <w:p w14:paraId="11A7EF12" w14:textId="77777777" w:rsidR="00692B49" w:rsidRPr="001738BC" w:rsidRDefault="00692B49" w:rsidP="00C55CC5">
      <w:pPr>
        <w:pStyle w:val="ListNumber"/>
      </w:pPr>
      <w:r w:rsidRPr="001738BC">
        <w:t xml:space="preserve">Dileburkan menjadi satu </w:t>
      </w:r>
      <w:r>
        <w:t xml:space="preserve">dalam paragraf, dijelaskan secara naratif-deskriptif, </w:t>
      </w:r>
      <w:r w:rsidRPr="001738BC">
        <w:t>terdistribusi ke satu atau lebih bab yang ada</w:t>
      </w:r>
    </w:p>
    <w:p w14:paraId="728B332B" w14:textId="01D7B972" w:rsidR="00692B49" w:rsidRDefault="001B2070" w:rsidP="00692B49">
      <w:pPr>
        <w:pStyle w:val="Heading3"/>
        <w:rPr>
          <w:lang w:val="en-US"/>
        </w:rPr>
      </w:pPr>
      <w:bookmarkStart w:id="74" w:name="_Toc25999925"/>
      <w:r>
        <w:rPr>
          <w:lang w:val="en-US"/>
        </w:rPr>
        <w:t>Subbab</w:t>
      </w:r>
      <w:r w:rsidR="00692B49">
        <w:rPr>
          <w:lang w:val="en-US"/>
        </w:rPr>
        <w:t xml:space="preserve"> </w:t>
      </w:r>
      <w:r w:rsidR="0073645E">
        <w:rPr>
          <w:lang w:val="en-US"/>
        </w:rPr>
        <w:t>Lima Dua Satu</w:t>
      </w:r>
      <w:bookmarkEnd w:id="74"/>
    </w:p>
    <w:p w14:paraId="6136EA36" w14:textId="77777777" w:rsidR="00692B49" w:rsidRDefault="00692B49" w:rsidP="005664E2">
      <w:pPr>
        <w:pStyle w:val="BodyTextFirstIndent"/>
        <w:rPr>
          <w:lang w:val="en-US"/>
        </w:rPr>
      </w:pPr>
      <w:r>
        <w:rPr>
          <w:lang w:val="en-US"/>
        </w:rPr>
        <w:t xml:space="preserve">Cara pertama atau kedua membantu pembaca yang ingin memisahkan observasi dan terjemahan dari observasi tersebut sehingga mereka dapat menilai kualitas dari masing-masing proses dengan lebih mudah. Kadang-kadang cara kedua lebih banyak dipilih daripada cara pertama jika data yang harus dipresentasikan yang cukup banyak dan laporan penelitian cukup panjang agar pembaca tidak perlu menunggu presentasi dari seluruh data selesai baru dapat membaca penerjemahannya. Cara pertama dan kedua ini banyak digunakan untuk penelitian yang bersifat kuantitatif, baik itu deskriptif, eksplanatori, maupun implementatif.    </w:t>
      </w:r>
    </w:p>
    <w:p w14:paraId="12C4018C" w14:textId="1D7227D5" w:rsidR="00692B49" w:rsidRDefault="001B2070" w:rsidP="00692B49">
      <w:pPr>
        <w:pStyle w:val="Heading3"/>
        <w:rPr>
          <w:lang w:val="en-US"/>
        </w:rPr>
      </w:pPr>
      <w:bookmarkStart w:id="75" w:name="_Toc25999926"/>
      <w:r>
        <w:rPr>
          <w:lang w:val="en-US"/>
        </w:rPr>
        <w:t>Subbab</w:t>
      </w:r>
      <w:r w:rsidR="00692B49">
        <w:rPr>
          <w:lang w:val="en-US"/>
        </w:rPr>
        <w:t xml:space="preserve"> </w:t>
      </w:r>
      <w:r w:rsidR="0073645E">
        <w:rPr>
          <w:lang w:val="en-US"/>
        </w:rPr>
        <w:t>Lima Dua Dua</w:t>
      </w:r>
      <w:bookmarkEnd w:id="75"/>
    </w:p>
    <w:p w14:paraId="047C08DE" w14:textId="77777777" w:rsidR="00692B49" w:rsidRDefault="00692B49" w:rsidP="005664E2">
      <w:pPr>
        <w:pStyle w:val="BodyTextFirstIndent"/>
        <w:rPr>
          <w:lang w:val="en-US"/>
        </w:rPr>
      </w:pPr>
      <w:r>
        <w:rPr>
          <w:lang w:val="en-US"/>
        </w:rPr>
        <w:t xml:space="preserve">Cara ketiga biasanya digunakan jika data, analisis, dan penafsirannya sulit dipisahkan. Pemisahannya terkadang justru membuat laporan penelitian sulit dibaca. Hal ini dapat berlaku pada tipe penelitian yang bersifat kualitatif, baik itu deskriptif ataupun analitik/eksplanatori. </w:t>
      </w:r>
    </w:p>
    <w:p w14:paraId="256CD82F" w14:textId="77777777" w:rsidR="00692B49" w:rsidRDefault="00692B49" w:rsidP="005664E2">
      <w:pPr>
        <w:pStyle w:val="BodyTextFirstIndent"/>
        <w:rPr>
          <w:lang w:val="en-US"/>
        </w:rPr>
      </w:pPr>
      <w:r>
        <w:rPr>
          <w:lang w:val="en-US"/>
        </w:rPr>
        <w:t xml:space="preserve">Pada dasarnya peletakan dan jumlah bab untuk hasil dan pembahasan sebaiknya disesuaikan karakter penelitian masing-masing. Judul bab pun tidak harus secara eksplisit “Hasil” dan “Pembahasan” tetapi dapat digantikan dengan nama yang lebih deskpritif dan tematik. </w:t>
      </w:r>
    </w:p>
    <w:p w14:paraId="5BAE4B01" w14:textId="09F59B1C" w:rsidR="00D4584D" w:rsidRDefault="0073645E" w:rsidP="00D4584D">
      <w:pPr>
        <w:pStyle w:val="Heading2"/>
        <w:rPr>
          <w:lang w:val="en-US"/>
        </w:rPr>
      </w:pPr>
      <w:bookmarkStart w:id="76" w:name="_Toc25999927"/>
      <w:r>
        <w:rPr>
          <w:lang w:val="en-US"/>
        </w:rPr>
        <w:t>Subbab</w:t>
      </w:r>
      <w:r w:rsidR="00D4584D">
        <w:rPr>
          <w:lang w:val="en-US"/>
        </w:rPr>
        <w:t xml:space="preserve"> </w:t>
      </w:r>
      <w:r>
        <w:rPr>
          <w:lang w:val="en-US"/>
        </w:rPr>
        <w:t>Lima Tiga</w:t>
      </w:r>
      <w:bookmarkEnd w:id="76"/>
    </w:p>
    <w:p w14:paraId="48804D97" w14:textId="1B4225B4" w:rsidR="00113F49" w:rsidRDefault="007065D8" w:rsidP="005664E2">
      <w:pPr>
        <w:pStyle w:val="BodyTextFirstIndent"/>
        <w:rPr>
          <w:lang w:val="en-US"/>
        </w:rPr>
      </w:pPr>
      <w:r>
        <w:rPr>
          <w:lang w:val="en-US"/>
        </w:rPr>
        <w:t xml:space="preserve">Contoh struktur skripsi untuk implementatif pembangunan dan </w:t>
      </w:r>
      <w:r w:rsidR="0073645E">
        <w:rPr>
          <w:lang w:val="en-US"/>
        </w:rPr>
        <w:t>nonimplementatif</w:t>
      </w:r>
      <w:r>
        <w:rPr>
          <w:lang w:val="en-US"/>
        </w:rPr>
        <w:t xml:space="preserve"> eksperimental dapat dilihat pada kedua </w:t>
      </w:r>
      <w:r w:rsidR="001B2070">
        <w:rPr>
          <w:lang w:val="en-US"/>
        </w:rPr>
        <w:t>subbab</w:t>
      </w:r>
      <w:r>
        <w:rPr>
          <w:lang w:val="en-US"/>
        </w:rPr>
        <w:t xml:space="preserve"> berikut. </w:t>
      </w:r>
    </w:p>
    <w:p w14:paraId="7D2D66BA" w14:textId="7895FB8E" w:rsidR="007065D8" w:rsidRDefault="007065D8" w:rsidP="00D4584D">
      <w:pPr>
        <w:pStyle w:val="Heading3"/>
        <w:rPr>
          <w:szCs w:val="24"/>
          <w:lang w:val="en-US"/>
        </w:rPr>
      </w:pPr>
      <w:bookmarkStart w:id="77" w:name="_Toc25999928"/>
      <w:r w:rsidRPr="00DB3AAA">
        <w:t xml:space="preserve">Contoh </w:t>
      </w:r>
      <w:r w:rsidR="0073645E">
        <w:rPr>
          <w:lang w:val="en-US"/>
        </w:rPr>
        <w:t xml:space="preserve">Struktur </w:t>
      </w:r>
      <w:r w:rsidR="0073645E" w:rsidRPr="00DB3AAA">
        <w:t>Penelitian Implementatif Pemb</w:t>
      </w:r>
      <w:r w:rsidR="0073645E">
        <w:rPr>
          <w:szCs w:val="24"/>
          <w:lang w:val="en-US"/>
        </w:rPr>
        <w:t>angunan</w:t>
      </w:r>
      <w:bookmarkEnd w:id="77"/>
    </w:p>
    <w:p w14:paraId="51CAFBB5" w14:textId="77777777" w:rsidR="007065D8" w:rsidRDefault="007065D8" w:rsidP="007065D8">
      <w:pPr>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3273E9E" w14:textId="77777777" w:rsidR="007065D8" w:rsidRDefault="007065D8" w:rsidP="007065D8">
      <w:pPr>
        <w:pStyle w:val="List2"/>
        <w:rPr>
          <w:lang w:val="en-US"/>
        </w:rPr>
      </w:pPr>
      <w:r>
        <w:rPr>
          <w:lang w:val="en-US"/>
        </w:rPr>
        <w:t>Bab 1 Pendahuluan</w:t>
      </w:r>
    </w:p>
    <w:p w14:paraId="439A3ADE" w14:textId="06161D40" w:rsidR="007065D8" w:rsidRDefault="007065D8" w:rsidP="007065D8">
      <w:pPr>
        <w:pStyle w:val="List2"/>
        <w:rPr>
          <w:lang w:val="en-US"/>
        </w:rPr>
      </w:pPr>
      <w:r>
        <w:rPr>
          <w:lang w:val="en-US"/>
        </w:rPr>
        <w:t>Bab 2 Land</w:t>
      </w:r>
      <w:r w:rsidR="00887B4E">
        <w:rPr>
          <w:lang w:val="en-US"/>
        </w:rPr>
        <w:t>asan K</w:t>
      </w:r>
      <w:r>
        <w:rPr>
          <w:lang w:val="en-US"/>
        </w:rPr>
        <w:t>epustakaan</w:t>
      </w:r>
    </w:p>
    <w:p w14:paraId="0ED14013" w14:textId="2CE05BF7" w:rsidR="007065D8" w:rsidRDefault="007065D8" w:rsidP="007065D8">
      <w:pPr>
        <w:pStyle w:val="List2"/>
        <w:rPr>
          <w:lang w:val="en-US"/>
        </w:rPr>
      </w:pPr>
      <w:r>
        <w:rPr>
          <w:lang w:val="en-US"/>
        </w:rPr>
        <w:t>Bab 3 Metodologi</w:t>
      </w:r>
      <w:r w:rsidR="0073645E">
        <w:rPr>
          <w:lang w:val="en-US"/>
        </w:rPr>
        <w:t xml:space="preserve"> Penelitian</w:t>
      </w:r>
    </w:p>
    <w:p w14:paraId="0C93E230" w14:textId="77777777" w:rsidR="007065D8" w:rsidRDefault="007065D8" w:rsidP="007065D8">
      <w:pPr>
        <w:pStyle w:val="List2"/>
        <w:rPr>
          <w:lang w:val="en-US"/>
        </w:rPr>
      </w:pPr>
      <w:r>
        <w:rPr>
          <w:lang w:val="en-US"/>
        </w:rPr>
        <w:t xml:space="preserve">Bab 4 Persyaratan </w:t>
      </w:r>
    </w:p>
    <w:p w14:paraId="2058F147" w14:textId="1188F979" w:rsidR="007065D8" w:rsidRDefault="00887B4E" w:rsidP="007065D8">
      <w:pPr>
        <w:pStyle w:val="List2"/>
        <w:rPr>
          <w:lang w:val="en-US"/>
        </w:rPr>
      </w:pPr>
      <w:r>
        <w:rPr>
          <w:lang w:val="en-US"/>
        </w:rPr>
        <w:lastRenderedPageBreak/>
        <w:t>Bab 5 Perancangan dan I</w:t>
      </w:r>
      <w:r w:rsidR="007065D8">
        <w:rPr>
          <w:lang w:val="en-US"/>
        </w:rPr>
        <w:t>mplementasi</w:t>
      </w:r>
    </w:p>
    <w:p w14:paraId="0F2D0038" w14:textId="77777777" w:rsidR="007065D8" w:rsidRDefault="007065D8" w:rsidP="007065D8">
      <w:pPr>
        <w:pStyle w:val="List2"/>
        <w:rPr>
          <w:lang w:val="en-US"/>
        </w:rPr>
      </w:pPr>
      <w:r>
        <w:rPr>
          <w:lang w:val="en-US"/>
        </w:rPr>
        <w:t xml:space="preserve">Bab 6 Pengujian </w:t>
      </w:r>
    </w:p>
    <w:p w14:paraId="4C6E2C80" w14:textId="77777777" w:rsidR="007065D8" w:rsidRPr="00F87E01" w:rsidRDefault="007065D8" w:rsidP="007065D8">
      <w:pPr>
        <w:pStyle w:val="List2"/>
        <w:rPr>
          <w:lang w:val="en-US"/>
        </w:rPr>
      </w:pPr>
      <w:r>
        <w:rPr>
          <w:lang w:val="en-US"/>
        </w:rPr>
        <w:t>Bab 7 Penutup</w:t>
      </w:r>
    </w:p>
    <w:p w14:paraId="39AE0145" w14:textId="77777777" w:rsidR="007065D8" w:rsidRDefault="007065D8" w:rsidP="005664E2">
      <w:pPr>
        <w:pStyle w:val="BodyTextFirstIndent"/>
        <w:rPr>
          <w:lang w:val="en-US"/>
        </w:rPr>
      </w:pPr>
      <w:r>
        <w:rPr>
          <w:szCs w:val="24"/>
          <w:lang w:val="en-US"/>
        </w:rPr>
        <w:t xml:space="preserve">Bab 1 sampai Bab 3 memuat informasi yang sesuai dengan panduan sebelumnya. Isi dari bab-bab berikutnya: </w:t>
      </w:r>
    </w:p>
    <w:p w14:paraId="63737494" w14:textId="77777777" w:rsidR="007065D8" w:rsidRPr="00DF67A9" w:rsidRDefault="007065D8" w:rsidP="00DF67A9">
      <w:pPr>
        <w:pStyle w:val="ListBullet"/>
      </w:pPr>
      <w:r w:rsidRPr="00DF67A9">
        <w:t xml:space="preserve">Bab 4 Persyaratan: </w:t>
      </w:r>
    </w:p>
    <w:p w14:paraId="5F4C3AAA" w14:textId="77777777" w:rsidR="007065D8" w:rsidRPr="00AE0494" w:rsidRDefault="007065D8" w:rsidP="00AE0494">
      <w:pPr>
        <w:pStyle w:val="ListBullet2"/>
      </w:pPr>
      <w:r w:rsidRPr="00AE0494">
        <w:t xml:space="preserve">Pernyataan masalah (problem statement), yang lebih elaboratif daripada yang di Pendahuluan. </w:t>
      </w:r>
    </w:p>
    <w:p w14:paraId="0A7370FD" w14:textId="77777777" w:rsidR="007065D8" w:rsidRPr="00AE0494" w:rsidRDefault="007065D8" w:rsidP="00AE0494">
      <w:pPr>
        <w:pStyle w:val="ListBullet2"/>
      </w:pPr>
      <w:r w:rsidRPr="00AE0494">
        <w:t xml:space="preserve">Identifikasi pemangku kepentingan (stakeholders) dan aktor (actors) sistem. </w:t>
      </w:r>
    </w:p>
    <w:p w14:paraId="09C25C9A" w14:textId="77777777" w:rsidR="007065D8" w:rsidRPr="00AE0494" w:rsidRDefault="007065D8" w:rsidP="00AE0494">
      <w:pPr>
        <w:pStyle w:val="ListBullet2"/>
      </w:pPr>
      <w:r w:rsidRPr="00AE0494">
        <w:t>Daftar terstruktur persyaratan/kebutuhan perangkat lunak, secara fungsional, data, dan non-fungsional</w:t>
      </w:r>
    </w:p>
    <w:p w14:paraId="00672663" w14:textId="77777777" w:rsidR="007065D8" w:rsidRPr="00AE0494" w:rsidRDefault="007065D8" w:rsidP="00AE0494">
      <w:pPr>
        <w:pStyle w:val="ListBullet2"/>
      </w:pPr>
      <w:r w:rsidRPr="00AE0494">
        <w:t xml:space="preserve">Use cases, use case diagrams, dan use case specifications, dan sebagainya. </w:t>
      </w:r>
    </w:p>
    <w:p w14:paraId="10385E6A" w14:textId="7012F20B" w:rsidR="007065D8" w:rsidRPr="00DF67A9" w:rsidRDefault="00887B4E" w:rsidP="00DF67A9">
      <w:pPr>
        <w:pStyle w:val="ListBullet"/>
      </w:pPr>
      <w:r>
        <w:t>Bab 5 Perancangan dan I</w:t>
      </w:r>
      <w:r w:rsidR="007065D8" w:rsidRPr="00DF67A9">
        <w:t>mplementasi:</w:t>
      </w:r>
    </w:p>
    <w:p w14:paraId="5D8AAFB2" w14:textId="77777777" w:rsidR="007065D8" w:rsidRPr="00AE0494" w:rsidRDefault="007065D8" w:rsidP="00AE0494">
      <w:pPr>
        <w:pStyle w:val="ListBullet2"/>
      </w:pPr>
      <w:r w:rsidRPr="00AE0494">
        <w:t xml:space="preserve">Rancangan arsitektur: deskripsi struktur dan setiap komponen utama  </w:t>
      </w:r>
    </w:p>
    <w:p w14:paraId="2C8327CC" w14:textId="77777777" w:rsidR="007065D8" w:rsidRPr="00AE0494" w:rsidRDefault="007065D8" w:rsidP="00AE0494">
      <w:pPr>
        <w:pStyle w:val="ListBullet2"/>
      </w:pPr>
      <w:r w:rsidRPr="00AE0494">
        <w:t xml:space="preserve">Representasi data dalam model data dan basis data </w:t>
      </w:r>
    </w:p>
    <w:p w14:paraId="3E9A8AE3" w14:textId="77777777" w:rsidR="007065D8" w:rsidRPr="00AE0494" w:rsidRDefault="007065D8" w:rsidP="00AE0494">
      <w:pPr>
        <w:pStyle w:val="ListBullet2"/>
      </w:pPr>
      <w:r w:rsidRPr="00AE0494">
        <w:t>Detil implementasi dari fungsi-fungsi utama yang menjadi fokus</w:t>
      </w:r>
    </w:p>
    <w:p w14:paraId="49CEEEC5" w14:textId="02D4427B" w:rsidR="007065D8" w:rsidRPr="00DF67A9" w:rsidRDefault="00887B4E" w:rsidP="00DF67A9">
      <w:pPr>
        <w:pStyle w:val="ListBullet"/>
      </w:pPr>
      <w:r>
        <w:t>Bab 6 Pengujian dan E</w:t>
      </w:r>
      <w:r w:rsidR="007065D8" w:rsidRPr="00DF67A9">
        <w:t>valuasi</w:t>
      </w:r>
    </w:p>
    <w:p w14:paraId="22AAE046" w14:textId="77777777" w:rsidR="007065D8" w:rsidRPr="00AE0494" w:rsidRDefault="007065D8" w:rsidP="00AE0494">
      <w:pPr>
        <w:pStyle w:val="ListBullet2"/>
      </w:pPr>
      <w:r w:rsidRPr="00AE0494">
        <w:t>Strategi, rencana, kasus, dan data pengujian</w:t>
      </w:r>
    </w:p>
    <w:p w14:paraId="106A95B4" w14:textId="77777777" w:rsidR="007065D8" w:rsidRPr="00AE0494" w:rsidRDefault="007065D8" w:rsidP="00AE0494">
      <w:pPr>
        <w:pStyle w:val="ListBullet2"/>
      </w:pPr>
      <w:r w:rsidRPr="00AE0494">
        <w:t>Ringkasan hasil pengujian perangkat lunak, termasuk data dan analisisnya (detilnya di Lampiran)</w:t>
      </w:r>
    </w:p>
    <w:p w14:paraId="63FDDDAD" w14:textId="77777777" w:rsidR="007065D8" w:rsidRPr="00AE0494" w:rsidRDefault="007065D8" w:rsidP="00AE0494">
      <w:pPr>
        <w:pStyle w:val="ListBullet2"/>
      </w:pPr>
      <w:r w:rsidRPr="00AE0494">
        <w:t xml:space="preserve">Evaluasi hasil proyek secara keseluruhan, misalkan </w:t>
      </w:r>
    </w:p>
    <w:p w14:paraId="1D2E1409" w14:textId="77777777" w:rsidR="007065D8" w:rsidRPr="00DF67A9" w:rsidRDefault="007065D8" w:rsidP="00DF67A9">
      <w:pPr>
        <w:pStyle w:val="ListBullet"/>
      </w:pPr>
      <w:r w:rsidRPr="00DF67A9">
        <w:t>Bab 7 Penutup</w:t>
      </w:r>
    </w:p>
    <w:p w14:paraId="0BC35D1D" w14:textId="77777777" w:rsidR="007065D8" w:rsidRPr="00AE0494" w:rsidRDefault="007065D8" w:rsidP="00AE0494">
      <w:pPr>
        <w:pStyle w:val="ListBullet2"/>
      </w:pPr>
      <w:r w:rsidRPr="00AE0494">
        <w:t>Ringkasan dari capaian proyek</w:t>
      </w:r>
    </w:p>
    <w:p w14:paraId="60D7CBB8" w14:textId="77777777" w:rsidR="007065D8" w:rsidRPr="00AE0494" w:rsidRDefault="007065D8" w:rsidP="00AE0494">
      <w:pPr>
        <w:pStyle w:val="ListBullet2"/>
      </w:pPr>
      <w:r w:rsidRPr="00AE0494">
        <w:t>Saran pengembangan lebih lanjut</w:t>
      </w:r>
    </w:p>
    <w:p w14:paraId="51AF35CC" w14:textId="77777777" w:rsidR="007065D8" w:rsidRDefault="007065D8" w:rsidP="005664E2">
      <w:pPr>
        <w:pStyle w:val="BodyTextFirstIndent"/>
        <w:rPr>
          <w:lang w:val="en-US"/>
        </w:rPr>
      </w:pPr>
      <w:r>
        <w:rPr>
          <w:lang w:val="en-US"/>
        </w:rPr>
        <w:t xml:space="preserve">Pada contoh struktur ini “hasil” tersebar di </w:t>
      </w:r>
      <w:r w:rsidR="00971575">
        <w:rPr>
          <w:lang w:val="en-US"/>
        </w:rPr>
        <w:t>beberapa</w:t>
      </w:r>
      <w:r>
        <w:rPr>
          <w:lang w:val="en-US"/>
        </w:rPr>
        <w:t xml:space="preserve"> bab mulai Bab 4 Persyaratan sampai Bab 6, sedangkan “pembahasan” secara keseluruhan terhadap masalah penelitian terdapat di Bab 6. Yang dimaksud dengan pengujian dalam Bab 6 terfokus pada pengujian persyaratan perangkat lunak, sedangkan evaluasi berfungsi sebagai “pembahasan” secara keseluruhan, yaitu menentukan apakah “hasil” sudah menjawab masalah penelitian yang dirumuskan pada Bab 1. </w:t>
      </w:r>
    </w:p>
    <w:p w14:paraId="49AFB8C9" w14:textId="77777777" w:rsidR="007065D8" w:rsidRDefault="007065D8" w:rsidP="005664E2">
      <w:pPr>
        <w:pStyle w:val="BodyTextFirstIndent"/>
        <w:rPr>
          <w:lang w:val="en-US"/>
        </w:rPr>
      </w:pPr>
      <w:r>
        <w:rPr>
          <w:szCs w:val="24"/>
          <w:lang w:val="en-US"/>
        </w:rPr>
        <w:t xml:space="preserve">Sebagai catatan, Bab 3 Metodologi umumnya menjelaskan model proses perangkat lunak yang digunakan. Jika strategi untuk setiap aktivitasnya (analisis persyaratan, perancangan, dan seterusnya) sudah dijelaskan di Bab 3 ini juga, maka bab-bab lainnya yang berhubungan dengan aktivitas-aktivitas ini masing-masing langsung dapat menjelaskan hasil pelaksanaan metodenya. </w:t>
      </w:r>
    </w:p>
    <w:p w14:paraId="7550E383" w14:textId="583216C7" w:rsidR="007065D8" w:rsidRDefault="007065D8" w:rsidP="00D4584D">
      <w:pPr>
        <w:pStyle w:val="Heading3"/>
        <w:rPr>
          <w:lang w:val="en-US"/>
        </w:rPr>
      </w:pPr>
      <w:bookmarkStart w:id="78" w:name="_Toc25999929"/>
      <w:r>
        <w:rPr>
          <w:lang w:val="en-US"/>
        </w:rPr>
        <w:t xml:space="preserve">Contoh </w:t>
      </w:r>
      <w:r w:rsidR="0073645E">
        <w:rPr>
          <w:lang w:val="en-US"/>
        </w:rPr>
        <w:t>Struktur Penelitian Nonimplementatif Eksperimental</w:t>
      </w:r>
      <w:bookmarkEnd w:id="78"/>
    </w:p>
    <w:p w14:paraId="3B351964" w14:textId="77777777" w:rsidR="007065D8" w:rsidRDefault="007065D8" w:rsidP="003D2259">
      <w:pPr>
        <w:pStyle w:val="BodyTextFirstIndent"/>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F1BF474" w14:textId="77777777" w:rsidR="007065D8" w:rsidRDefault="007065D8" w:rsidP="007065D8">
      <w:pPr>
        <w:pStyle w:val="List2"/>
        <w:rPr>
          <w:lang w:val="en-US"/>
        </w:rPr>
      </w:pPr>
      <w:r>
        <w:rPr>
          <w:lang w:val="en-US"/>
        </w:rPr>
        <w:lastRenderedPageBreak/>
        <w:t>Bab 1 Pendahuluan</w:t>
      </w:r>
    </w:p>
    <w:p w14:paraId="6E7E1241" w14:textId="499E122A" w:rsidR="007065D8" w:rsidRDefault="007065D8" w:rsidP="00887B4E">
      <w:pPr>
        <w:pStyle w:val="List2"/>
        <w:rPr>
          <w:lang w:val="en-US"/>
        </w:rPr>
      </w:pPr>
      <w:r>
        <w:rPr>
          <w:lang w:val="en-US"/>
        </w:rPr>
        <w:t xml:space="preserve">Bab 2 Landasan </w:t>
      </w:r>
      <w:r w:rsidR="00887B4E">
        <w:rPr>
          <w:lang w:val="en-US"/>
        </w:rPr>
        <w:t>K</w:t>
      </w:r>
      <w:r>
        <w:rPr>
          <w:lang w:val="en-US"/>
        </w:rPr>
        <w:t>epustakaan</w:t>
      </w:r>
    </w:p>
    <w:p w14:paraId="758F3B3A" w14:textId="02B318E9" w:rsidR="007065D8" w:rsidRDefault="007065D8" w:rsidP="007065D8">
      <w:pPr>
        <w:pStyle w:val="List2"/>
        <w:rPr>
          <w:lang w:val="en-US"/>
        </w:rPr>
      </w:pPr>
      <w:r>
        <w:rPr>
          <w:lang w:val="en-US"/>
        </w:rPr>
        <w:t>Bab 3 Metodologi</w:t>
      </w:r>
      <w:r w:rsidR="00887B4E">
        <w:rPr>
          <w:lang w:val="en-US"/>
        </w:rPr>
        <w:t xml:space="preserve"> Penelitian</w:t>
      </w:r>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Bab 5 Pembahasan</w:t>
      </w:r>
    </w:p>
    <w:p w14:paraId="538C9261" w14:textId="77777777" w:rsidR="007065D8" w:rsidRDefault="007065D8" w:rsidP="007065D8">
      <w:pPr>
        <w:pStyle w:val="List2"/>
        <w:rPr>
          <w:lang w:val="en-US"/>
        </w:rPr>
      </w:pPr>
      <w:r>
        <w:rPr>
          <w:lang w:val="en-US"/>
        </w:rPr>
        <w:t>Bab 6 Penutup</w:t>
      </w:r>
    </w:p>
    <w:p w14:paraId="52D86B6E" w14:textId="77777777" w:rsidR="007065D8" w:rsidRDefault="007065D8" w:rsidP="005664E2">
      <w:pPr>
        <w:pStyle w:val="BodyTextFirstIndent"/>
        <w:rPr>
          <w:lang w:val="en-US"/>
        </w:rPr>
      </w:pPr>
      <w:r>
        <w:rPr>
          <w:lang w:val="en-US"/>
        </w:rPr>
        <w:t xml:space="preserve">Isi dari setiap bab dapat menyesuaikan dengan panduan yang telah dijelaskan sebelumnya. Jika diperlukan, Bab 4 dapat digabungkan dengan Bab 5, menjadi Hasil dan Pembahasan. </w:t>
      </w:r>
    </w:p>
    <w:p w14:paraId="539E2CC8" w14:textId="77777777" w:rsidR="007065D8" w:rsidRDefault="007065D8" w:rsidP="005664E2">
      <w:pPr>
        <w:pStyle w:val="BodyTextFirstIndent"/>
        <w:rPr>
          <w:lang w:val="en-US"/>
        </w:rPr>
      </w:pPr>
      <w:r>
        <w:rPr>
          <w:lang w:val="en-US"/>
        </w:rPr>
        <w:t>Struktur dasar ini cukup universal sehingga dapat digunakan juga untuk tipe-tipe penelitian lainnya, khususnya jika belum ada struktur lain yang lebih tematik dan cocok untuk penelitian yang bersangkutan.</w:t>
      </w:r>
    </w:p>
    <w:p w14:paraId="7628DBFB" w14:textId="77777777" w:rsidR="005A579A" w:rsidRDefault="007065D8" w:rsidP="00D4584D">
      <w:pPr>
        <w:pStyle w:val="Heading1"/>
        <w:rPr>
          <w:lang w:val="en-US"/>
        </w:rPr>
      </w:pPr>
      <w:bookmarkStart w:id="79" w:name="_Toc402485277"/>
      <w:bookmarkStart w:id="80" w:name="_Toc25999930"/>
      <w:r>
        <w:rPr>
          <w:lang w:val="en-US"/>
        </w:rPr>
        <w:lastRenderedPageBreak/>
        <w:t>Penutup</w:t>
      </w:r>
      <w:bookmarkEnd w:id="79"/>
      <w:bookmarkEnd w:id="80"/>
    </w:p>
    <w:p w14:paraId="188C1888" w14:textId="77777777" w:rsidR="007065D8" w:rsidRDefault="007065D8" w:rsidP="005664E2">
      <w:pPr>
        <w:pStyle w:val="BodyTextFirstIndent"/>
        <w:rPr>
          <w:lang w:val="en-US" w:eastAsia="id-ID"/>
        </w:rPr>
      </w:pPr>
      <w:r>
        <w:rPr>
          <w:lang w:val="en-US" w:eastAsia="id-ID"/>
        </w:rPr>
        <w:t xml:space="preserve">Bagian ini memuat kesimpulan dan saran terhadap skripsi. Kesimpulan dan saran disajikan secara terpisah, dengan penjelasan sebagai berikut: </w:t>
      </w:r>
    </w:p>
    <w:p w14:paraId="5195E60F" w14:textId="77777777" w:rsidR="007065D8" w:rsidRDefault="007065D8" w:rsidP="00D4584D">
      <w:pPr>
        <w:pStyle w:val="Heading2"/>
      </w:pPr>
      <w:bookmarkStart w:id="81" w:name="_Toc25999931"/>
      <w:r>
        <w:t>Kesimpulan</w:t>
      </w:r>
      <w:bookmarkEnd w:id="81"/>
      <w:r>
        <w:t xml:space="preserve"> </w:t>
      </w:r>
    </w:p>
    <w:p w14:paraId="7EA7A051" w14:textId="77777777" w:rsidR="007065D8" w:rsidRDefault="007065D8" w:rsidP="005664E2">
      <w:pPr>
        <w:pStyle w:val="BodyTextFirstIndent"/>
        <w:rPr>
          <w:lang w:val="en-US" w:eastAsia="id-ID"/>
        </w:rPr>
      </w:pPr>
      <w:r>
        <w:rPr>
          <w:lang w:val="en-US" w:eastAsia="id-ID"/>
        </w:rPr>
        <w:t>Kesimpulan merupakan pernyataan-pernyataan yang singkat, jelas, dan tepat tentang hasil penelitian yang diperoleh berdasarkan tujuannya. Bagian ini merupakan penegasan dari yang telah dijelaskan pada bagian Pembahasan dan tidak memuat informasi yang baru.</w:t>
      </w:r>
      <w:r w:rsidR="000E5A37">
        <w:rPr>
          <w:lang w:val="en-US" w:eastAsia="id-ID"/>
        </w:rPr>
        <w:t xml:space="preserve">  </w:t>
      </w:r>
      <w:r w:rsidR="00C35FF8">
        <w:rPr>
          <w:lang w:val="en-US" w:eastAsia="id-ID"/>
        </w:rPr>
        <w:t>Bagian ini juga mencerminkan jawaban dari rumusan masalah (pertanyaan penelitian).</w:t>
      </w:r>
    </w:p>
    <w:p w14:paraId="7FBE3F94" w14:textId="77777777" w:rsidR="007065D8" w:rsidRDefault="007065D8" w:rsidP="00D4584D">
      <w:pPr>
        <w:pStyle w:val="Heading2"/>
      </w:pPr>
      <w:bookmarkStart w:id="82" w:name="_Toc25999932"/>
      <w:r>
        <w:t>Saran</w:t>
      </w:r>
      <w:bookmarkEnd w:id="82"/>
    </w:p>
    <w:p w14:paraId="409A1038" w14:textId="77777777" w:rsidR="007065D8" w:rsidRPr="007065D8" w:rsidRDefault="007065D8" w:rsidP="005664E2">
      <w:pPr>
        <w:pStyle w:val="BodyTextFirstIndent"/>
        <w:rPr>
          <w:lang w:val="en-US"/>
        </w:rPr>
      </w:pPr>
      <w:r>
        <w:rPr>
          <w:lang w:val="en-US" w:eastAsia="id-ID"/>
        </w:rPr>
        <w:t>Saran berisi pernyataan-pernyataan yang ringkas dan jelas tentang masalah-masalah atau hal-hal yang dapat dilakukan untuk mengembangkan penelitian ini lebih lanjut.</w:t>
      </w:r>
      <w:r w:rsidR="000548E0">
        <w:rPr>
          <w:lang w:val="en-US" w:eastAsia="id-ID"/>
        </w:rPr>
        <w:t xml:space="preserve"> </w:t>
      </w:r>
      <w:r w:rsidR="004C534B">
        <w:rPr>
          <w:lang w:val="en-US" w:eastAsia="id-ID"/>
        </w:rPr>
        <w:t>Saran itu dapat diarahkan pada aspek metode, instrumen, populasi/sampel, dan sebagainya.</w:t>
      </w:r>
    </w:p>
    <w:p w14:paraId="716D0D22" w14:textId="0C773E06" w:rsidR="00D4584D" w:rsidRDefault="000B0F0F" w:rsidP="00D4584D">
      <w:pPr>
        <w:pStyle w:val="ReferenceHeading"/>
        <w:rPr>
          <w:caps w:val="0"/>
        </w:rPr>
      </w:pPr>
      <w:bookmarkStart w:id="83" w:name="_Toc25999933"/>
      <w:bookmarkStart w:id="84" w:name="_Toc402485282"/>
      <w:r>
        <w:rPr>
          <w:caps w:val="0"/>
        </w:rPr>
        <w:lastRenderedPageBreak/>
        <w:t>DAFTAR REFERENSI</w:t>
      </w:r>
      <w:bookmarkEnd w:id="83"/>
    </w:p>
    <w:p w14:paraId="7F9DB48E" w14:textId="77777777" w:rsidR="00027996" w:rsidRPr="000656A0" w:rsidRDefault="00027996" w:rsidP="003678F7">
      <w:pPr>
        <w:pStyle w:val="References"/>
        <w:rPr>
          <w:lang w:val="en-US"/>
        </w:rPr>
      </w:pPr>
      <w:r w:rsidRPr="0017507F">
        <w:rPr>
          <w:lang w:val="en-US"/>
        </w:rPr>
        <w:t>Adobe S</w:t>
      </w:r>
      <w:r>
        <w:rPr>
          <w:lang w:val="en-US"/>
        </w:rPr>
        <w:t>y</w:t>
      </w:r>
      <w:r w:rsidRPr="0017507F">
        <w:rPr>
          <w:lang w:val="en-US"/>
        </w:rPr>
        <w:t>stems Incorporated, 2013. Adobe Air (3.5 beta). [program komputer] Adobe Labs. Tersedia di: &lt;http://labs.adobe.com/technologies/</w:t>
      </w:r>
      <w:r w:rsidR="0039354C">
        <w:rPr>
          <w:lang w:val="en-US"/>
        </w:rPr>
        <w:br/>
      </w:r>
      <w:r w:rsidRPr="0017507F">
        <w:rPr>
          <w:lang w:val="en-US"/>
        </w:rPr>
        <w:t>flashruntimes/air/&gt; [Diakses 1 Mei 2013]</w:t>
      </w:r>
    </w:p>
    <w:p w14:paraId="6024984E" w14:textId="77777777" w:rsidR="0094401E" w:rsidRDefault="0094401E" w:rsidP="003678F7">
      <w:pPr>
        <w:pStyle w:val="References"/>
      </w:pPr>
      <w:r>
        <w:t xml:space="preserve">Alif, A., 2013. </w:t>
      </w:r>
      <w:r>
        <w:rPr>
          <w:i/>
          <w:iCs/>
        </w:rPr>
        <w:t>Komputasi cerdas untuk pemula</w:t>
      </w:r>
      <w:r>
        <w:t>. Malang: ABC Press.</w:t>
      </w:r>
    </w:p>
    <w:p w14:paraId="76F3D7C0" w14:textId="77777777" w:rsidR="00027996" w:rsidRDefault="00027996" w:rsidP="003678F7">
      <w:pPr>
        <w:pStyle w:val="References"/>
        <w:rPr>
          <w:lang w:val="en-US"/>
        </w:rPr>
      </w:pPr>
      <w:r>
        <w:rPr>
          <w:lang w:val="en-US"/>
        </w:rPr>
        <w:t xml:space="preserve">Angriawan, B., 2014. </w:t>
      </w:r>
      <w:r w:rsidRPr="000077A8">
        <w:rPr>
          <w:i/>
          <w:iCs/>
          <w:lang w:val="en-US"/>
        </w:rPr>
        <w:t xml:space="preserve">Sistem pakar untuk penentuan kondisi tubuh ideal atlet </w:t>
      </w:r>
      <w:r>
        <w:rPr>
          <w:i/>
          <w:iCs/>
          <w:lang w:val="en-US"/>
        </w:rPr>
        <w:t>sepakbola usia remaja</w:t>
      </w:r>
      <w:r>
        <w:rPr>
          <w:lang w:val="en-US"/>
        </w:rPr>
        <w:t xml:space="preserve">. S1. Universitas Malang Raya. </w:t>
      </w:r>
    </w:p>
    <w:p w14:paraId="03A8E4C7" w14:textId="77777777" w:rsidR="0094401E" w:rsidRPr="000C44D3" w:rsidRDefault="0094401E" w:rsidP="003678F7">
      <w:pPr>
        <w:pStyle w:val="References"/>
        <w:rPr>
          <w:lang w:val="en-US"/>
        </w:rPr>
      </w:pPr>
      <w:r>
        <w:t xml:space="preserve">Berndtsson, M., Hansson, J., Olsson, B. &amp; Lundell, B., 2008. </w:t>
      </w:r>
      <w:r>
        <w:rPr>
          <w:i/>
          <w:iCs/>
        </w:rPr>
        <w:t xml:space="preserve">Thesis </w:t>
      </w:r>
      <w:r>
        <w:rPr>
          <w:i/>
          <w:iCs/>
          <w:lang w:val="en-US"/>
        </w:rPr>
        <w:t>p</w:t>
      </w:r>
      <w:r>
        <w:rPr>
          <w:i/>
          <w:iCs/>
        </w:rPr>
        <w:t xml:space="preserve">rojects: </w:t>
      </w:r>
      <w:r>
        <w:rPr>
          <w:i/>
          <w:iCs/>
          <w:lang w:val="en-US"/>
        </w:rPr>
        <w:t>a</w:t>
      </w:r>
      <w:r>
        <w:rPr>
          <w:i/>
          <w:iCs/>
        </w:rPr>
        <w:t xml:space="preserve"> </w:t>
      </w:r>
      <w:r>
        <w:rPr>
          <w:i/>
          <w:iCs/>
          <w:lang w:val="en-US"/>
        </w:rPr>
        <w:t>g</w:t>
      </w:r>
      <w:r>
        <w:rPr>
          <w:i/>
          <w:iCs/>
        </w:rPr>
        <w:t xml:space="preserve">uide for </w:t>
      </w:r>
      <w:r>
        <w:rPr>
          <w:i/>
          <w:iCs/>
          <w:lang w:val="en-US"/>
        </w:rPr>
        <w:t>s</w:t>
      </w:r>
      <w:r>
        <w:rPr>
          <w:i/>
          <w:iCs/>
        </w:rPr>
        <w:t>tudents in Computer Science and Information Systems</w:t>
      </w:r>
      <w:r>
        <w:t>. 2nd ed. London: Springer-Verlag London Limited.</w:t>
      </w:r>
    </w:p>
    <w:p w14:paraId="015D5BDF" w14:textId="77777777" w:rsidR="00027996" w:rsidRDefault="00027996" w:rsidP="0039354C">
      <w:pPr>
        <w:pStyle w:val="References"/>
        <w:rPr>
          <w:lang w:val="en-US"/>
        </w:rPr>
      </w:pPr>
      <w:r>
        <w:rPr>
          <w:lang w:val="en-US"/>
        </w:rPr>
        <w:t xml:space="preserve">Boots Group Plc., 2003. </w:t>
      </w:r>
      <w:r w:rsidRPr="00825777">
        <w:rPr>
          <w:i/>
          <w:iCs/>
          <w:lang w:val="en-US"/>
        </w:rPr>
        <w:t>Corporate social responsibility</w:t>
      </w:r>
      <w:r>
        <w:rPr>
          <w:lang w:val="en-US"/>
        </w:rPr>
        <w:t>. [online] Boots Group Plc. Tersedia di: &lt;http://www.boots-pl</w:t>
      </w:r>
      <w:r w:rsidR="0039354C">
        <w:rPr>
          <w:lang w:val="en-US"/>
        </w:rPr>
        <w:t>c.com/information/info.asp?id1=1a</w:t>
      </w:r>
      <w:r>
        <w:rPr>
          <w:lang w:val="en-US"/>
        </w:rPr>
        <w:t>&gt; [Diakses 1 April 2004]</w:t>
      </w:r>
    </w:p>
    <w:p w14:paraId="759A289D" w14:textId="77777777" w:rsidR="00027996" w:rsidRDefault="00027996" w:rsidP="003678F7">
      <w:pPr>
        <w:pStyle w:val="References"/>
        <w:rPr>
          <w:lang w:val="en-US"/>
        </w:rPr>
      </w:pPr>
      <w:r>
        <w:rPr>
          <w:lang w:val="en-US"/>
        </w:rPr>
        <w:t xml:space="preserve">Brata, K.C., 2012. </w:t>
      </w:r>
      <w:r w:rsidRPr="003C198F">
        <w:rPr>
          <w:i/>
          <w:iCs/>
          <w:lang w:val="en-US"/>
        </w:rPr>
        <w:t>Rancang bangun aplikasi jejaring sosial kampus berbasis GPS pada ponsel cerdas Android</w:t>
      </w:r>
      <w:r>
        <w:rPr>
          <w:lang w:val="en-US"/>
        </w:rPr>
        <w:t>. S1. Universitas Brawijaya. Tersedia di &lt;http://ptiik.ub.ac.id/skripsi&gt; [Diakses 1 Agustus 2014]</w:t>
      </w:r>
    </w:p>
    <w:p w14:paraId="36150E7E" w14:textId="77777777" w:rsidR="00027996" w:rsidRDefault="00027996" w:rsidP="003678F7">
      <w:pPr>
        <w:pStyle w:val="References"/>
        <w:rPr>
          <w:lang w:val="en-US"/>
        </w:rPr>
      </w:pPr>
      <w:r>
        <w:rPr>
          <w:lang w:val="en-US"/>
        </w:rPr>
        <w:t>British Standards Institution, 2011</w:t>
      </w:r>
      <w:r w:rsidRPr="000119C9">
        <w:rPr>
          <w:i/>
          <w:iCs/>
          <w:lang w:val="en-US"/>
        </w:rPr>
        <w:t>. BS EN 594:2011 Timber structures. Test methods. Racking strength and stiffness of timbre frame wall panels</w:t>
      </w:r>
      <w:r>
        <w:rPr>
          <w:lang w:val="en-US"/>
        </w:rPr>
        <w:t>. British Standards Online [online] Tersedia melalui: Anglia Ruskin University Library &lt;</w:t>
      </w:r>
      <w:r w:rsidRPr="0017507F">
        <w:rPr>
          <w:lang w:val="en-US"/>
        </w:rPr>
        <w:t>http://libweb.anglia.ac.uk</w:t>
      </w:r>
      <w:r>
        <w:rPr>
          <w:lang w:val="en-US"/>
        </w:rPr>
        <w:t>&gt; [Diakses 31 Augustus 2011]</w:t>
      </w:r>
    </w:p>
    <w:p w14:paraId="60D9B5BD" w14:textId="77777777" w:rsidR="0094401E" w:rsidRDefault="0094401E" w:rsidP="003678F7">
      <w:pPr>
        <w:pStyle w:val="References"/>
        <w:rPr>
          <w:lang w:val="en-US"/>
        </w:rPr>
      </w:pPr>
      <w:r>
        <w:rPr>
          <w:lang w:val="en-US"/>
        </w:rPr>
        <w:t>Brodjonegoro, A.</w:t>
      </w:r>
      <w:r>
        <w:t>, 200</w:t>
      </w:r>
      <w:r>
        <w:rPr>
          <w:lang w:val="en-US"/>
        </w:rPr>
        <w:t>9a</w:t>
      </w:r>
      <w:r>
        <w:t xml:space="preserve">. </w:t>
      </w:r>
      <w:r w:rsidRPr="001F1142">
        <w:rPr>
          <w:i/>
          <w:iCs/>
          <w:lang w:val="en-US"/>
        </w:rPr>
        <w:t>Dunia teknologi informasi bagi komunitas</w:t>
      </w:r>
      <w:r>
        <w:rPr>
          <w:lang w:val="en-US"/>
        </w:rPr>
        <w:t xml:space="preserve"> </w:t>
      </w:r>
      <w:r w:rsidRPr="00415217">
        <w:rPr>
          <w:i/>
          <w:iCs/>
          <w:lang w:val="en-US"/>
        </w:rPr>
        <w:t>open source</w:t>
      </w:r>
      <w:r>
        <w:rPr>
          <w:i/>
          <w:iCs/>
          <w:lang w:val="en-US"/>
        </w:rPr>
        <w:t>.</w:t>
      </w:r>
      <w:r>
        <w:t xml:space="preserve"> </w:t>
      </w:r>
      <w:r>
        <w:rPr>
          <w:lang w:val="en-US"/>
        </w:rPr>
        <w:t>Bandung</w:t>
      </w:r>
      <w:r>
        <w:t xml:space="preserve">: </w:t>
      </w:r>
      <w:r>
        <w:rPr>
          <w:lang w:val="en-US"/>
        </w:rPr>
        <w:t>Bandung Indah Press</w:t>
      </w:r>
      <w:r>
        <w:t>.</w:t>
      </w:r>
    </w:p>
    <w:p w14:paraId="1B1DF5D2" w14:textId="77777777" w:rsidR="0094401E" w:rsidRPr="000C44D3" w:rsidRDefault="0094401E" w:rsidP="003678F7">
      <w:pPr>
        <w:pStyle w:val="References"/>
        <w:rPr>
          <w:lang w:val="en-US"/>
        </w:rPr>
      </w:pPr>
      <w:r>
        <w:rPr>
          <w:lang w:val="en-US"/>
        </w:rPr>
        <w:t>Brodjonegoro, A.</w:t>
      </w:r>
      <w:r>
        <w:t>, 200</w:t>
      </w:r>
      <w:r>
        <w:rPr>
          <w:lang w:val="en-US"/>
        </w:rPr>
        <w:t>9b</w:t>
      </w:r>
      <w:r>
        <w:t xml:space="preserve">. </w:t>
      </w:r>
      <w:r w:rsidRPr="001F1142">
        <w:rPr>
          <w:i/>
          <w:iCs/>
          <w:lang w:val="en-US"/>
        </w:rPr>
        <w:t>Peran media sosial dalam pemasaran produk perangkat lunak</w:t>
      </w:r>
      <w:r>
        <w:rPr>
          <w:i/>
          <w:iCs/>
          <w:lang w:val="en-US"/>
        </w:rPr>
        <w:t>.</w:t>
      </w:r>
      <w:r>
        <w:rPr>
          <w:lang w:val="en-US"/>
        </w:rPr>
        <w:t xml:space="preserve"> Bandung</w:t>
      </w:r>
      <w:r>
        <w:t xml:space="preserve">: </w:t>
      </w:r>
      <w:r>
        <w:rPr>
          <w:lang w:val="en-US"/>
        </w:rPr>
        <w:t>Bandung Indah Press</w:t>
      </w:r>
      <w:r>
        <w:t>.</w:t>
      </w:r>
    </w:p>
    <w:p w14:paraId="676C2AD1" w14:textId="77777777" w:rsidR="0094401E" w:rsidRDefault="0094401E" w:rsidP="003678F7">
      <w:pPr>
        <w:pStyle w:val="References"/>
        <w:rPr>
          <w:lang w:val="en-US"/>
        </w:rPr>
      </w:pPr>
      <w:r>
        <w:rPr>
          <w:lang w:val="en-US"/>
        </w:rPr>
        <w:t>Broughton</w:t>
      </w:r>
      <w:r w:rsidRPr="000656A0">
        <w:rPr>
          <w:lang w:val="en-US"/>
        </w:rPr>
        <w:t xml:space="preserve">, </w:t>
      </w:r>
      <w:r>
        <w:rPr>
          <w:lang w:val="en-US"/>
        </w:rPr>
        <w:t xml:space="preserve">J.M., 2002a. The Brettow Woods proposal: a brief look. </w:t>
      </w:r>
      <w:r w:rsidRPr="0078216D">
        <w:rPr>
          <w:i/>
          <w:iCs/>
          <w:lang w:val="en-US"/>
        </w:rPr>
        <w:t>Political Science Quarterly</w:t>
      </w:r>
      <w:r>
        <w:rPr>
          <w:lang w:val="en-US"/>
        </w:rPr>
        <w:t xml:space="preserve">, 42(6), p.564. </w:t>
      </w:r>
    </w:p>
    <w:p w14:paraId="3BB3703D" w14:textId="77777777" w:rsidR="0094401E" w:rsidRPr="00DE4F1D" w:rsidRDefault="0094401E" w:rsidP="003678F7">
      <w:pPr>
        <w:pStyle w:val="References"/>
      </w:pPr>
      <w:r>
        <w:rPr>
          <w:lang w:val="en-US"/>
        </w:rPr>
        <w:t>Broughton</w:t>
      </w:r>
      <w:r w:rsidRPr="000656A0">
        <w:rPr>
          <w:lang w:val="en-US"/>
        </w:rPr>
        <w:t xml:space="preserve">, </w:t>
      </w:r>
      <w:r>
        <w:rPr>
          <w:lang w:val="en-US"/>
        </w:rPr>
        <w:t xml:space="preserve">J.M., 2002b. The Brettow Woods proposal: a brief look. </w:t>
      </w:r>
      <w:r w:rsidRPr="0078216D">
        <w:rPr>
          <w:i/>
          <w:iCs/>
          <w:lang w:val="en-US"/>
        </w:rPr>
        <w:t>Political Science Quarterly</w:t>
      </w:r>
      <w:r>
        <w:rPr>
          <w:lang w:val="en-US"/>
        </w:rPr>
        <w:t xml:space="preserve">, [e-journal] 42(6). </w:t>
      </w:r>
      <w:r w:rsidRPr="00DE4F1D">
        <w:t xml:space="preserve">Tersedia melalui: Perpustakaan Universitas BX &lt;http://perpustakaan.ubx.ac.id&gt; [Diakses 1 Juli 2013] </w:t>
      </w:r>
    </w:p>
    <w:p w14:paraId="6DE5A59B" w14:textId="77777777" w:rsidR="0094401E" w:rsidRDefault="0094401E" w:rsidP="003678F7">
      <w:pPr>
        <w:pStyle w:val="References"/>
        <w:rPr>
          <w:lang w:val="en-US"/>
        </w:rPr>
      </w:pPr>
      <w:r>
        <w:rPr>
          <w:lang w:val="en-US"/>
        </w:rPr>
        <w:t xml:space="preserve">Brown, J. 2005. Evaluating surveys of transparent governance. In: 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Seoul, Republic of Korea, 24-27 May 2005. New York: United Nations.</w:t>
      </w:r>
    </w:p>
    <w:p w14:paraId="1E0F1629" w14:textId="77777777" w:rsidR="0094401E" w:rsidRDefault="0094401E" w:rsidP="003678F7">
      <w:pPr>
        <w:pStyle w:val="References"/>
        <w:rPr>
          <w:lang w:val="en-US"/>
        </w:rPr>
      </w:pPr>
      <w:r>
        <w:rPr>
          <w:lang w:val="en-US"/>
        </w:rPr>
        <w:t xml:space="preserve">Cakraningrat, R., 2011. </w:t>
      </w:r>
      <w:r w:rsidRPr="00FE52ED">
        <w:rPr>
          <w:i/>
          <w:iCs/>
          <w:lang w:val="en-US"/>
        </w:rPr>
        <w:t>Sistem pendukung keputusan untuk UMKM</w:t>
      </w:r>
      <w:r>
        <w:rPr>
          <w:lang w:val="en-US"/>
        </w:rPr>
        <w:t>. [e-book]. UBX Press</w:t>
      </w:r>
      <w:r>
        <w:t xml:space="preserve">. </w:t>
      </w:r>
      <w:r>
        <w:rPr>
          <w:lang w:val="en-US"/>
        </w:rPr>
        <w:t xml:space="preserve">Tersedia melalui: Perpustakaan Universitas BX &lt;http://perpustakaan.ubx.ac.id&gt; [Diakses 1 Juli 2013] </w:t>
      </w:r>
    </w:p>
    <w:p w14:paraId="43D1D745" w14:textId="77777777" w:rsidR="0094401E" w:rsidRDefault="0094401E" w:rsidP="003678F7">
      <w:pPr>
        <w:pStyle w:val="References"/>
        <w:rPr>
          <w:lang w:val="en-US"/>
        </w:rPr>
      </w:pPr>
      <w:r>
        <w:rPr>
          <w:lang w:val="en-US"/>
        </w:rPr>
        <w:lastRenderedPageBreak/>
        <w:t xml:space="preserve">Cookson, J. dan Church, S. eds., 2007. </w:t>
      </w:r>
      <w:r w:rsidRPr="00846748">
        <w:rPr>
          <w:i/>
          <w:iCs/>
          <w:lang w:val="en-US"/>
        </w:rPr>
        <w:t>Leisure and the tourist</w:t>
      </w:r>
      <w:r>
        <w:rPr>
          <w:lang w:val="en-US"/>
        </w:rPr>
        <w:t>. [e-book] Wallingford: ABS Publishers. Tersedia di: Google Books &lt;</w:t>
      </w:r>
      <w:r w:rsidRPr="00722159">
        <w:rPr>
          <w:lang w:val="en-US"/>
        </w:rPr>
        <w:t>http://booksgoogle.com</w:t>
      </w:r>
      <w:r>
        <w:rPr>
          <w:lang w:val="en-US"/>
        </w:rPr>
        <w:t xml:space="preserve">&gt; [Diakses 1 Juli 2009] </w:t>
      </w:r>
    </w:p>
    <w:p w14:paraId="643C4AA1" w14:textId="77777777" w:rsidR="0094401E" w:rsidRPr="000656A0" w:rsidRDefault="0094401E" w:rsidP="003678F7">
      <w:pPr>
        <w:pStyle w:val="References"/>
        <w:rPr>
          <w:lang w:val="en-US"/>
        </w:rPr>
      </w:pPr>
      <w:r>
        <w:rPr>
          <w:lang w:val="en-US"/>
        </w:rPr>
        <w:t xml:space="preserve">Cox, C., Brown, J.T. dan Tumpington, W.T., 2002. What health care assistants know about clean hands. </w:t>
      </w:r>
      <w:r w:rsidRPr="008643A0">
        <w:rPr>
          <w:i/>
          <w:iCs/>
          <w:lang w:val="en-US"/>
        </w:rPr>
        <w:t>Nursing Today</w:t>
      </w:r>
      <w:r>
        <w:rPr>
          <w:lang w:val="en-US"/>
        </w:rPr>
        <w:t>, Spring Issue, pp.64-68</w:t>
      </w:r>
      <w:r w:rsidRPr="000656A0">
        <w:rPr>
          <w:lang w:val="en-US"/>
        </w:rPr>
        <w:t>.</w:t>
      </w:r>
    </w:p>
    <w:p w14:paraId="7807F726" w14:textId="77777777" w:rsidR="00027996" w:rsidRDefault="00027996" w:rsidP="003678F7">
      <w:pPr>
        <w:pStyle w:val="References"/>
        <w:rPr>
          <w:lang w:val="en-US"/>
        </w:rPr>
      </w:pPr>
      <w:r>
        <w:rPr>
          <w:lang w:val="en-US"/>
        </w:rPr>
        <w:t xml:space="preserve">Diponegoro, A., 2008. </w:t>
      </w:r>
      <w:r w:rsidRPr="00132794">
        <w:rPr>
          <w:i/>
          <w:iCs/>
          <w:lang w:val="en-US"/>
        </w:rPr>
        <w:t>The beauty of Indonesian oceans</w:t>
      </w:r>
      <w:r>
        <w:rPr>
          <w:lang w:val="en-US"/>
        </w:rPr>
        <w:t>. [electronic print] Tersedia di: &lt;http://adiponegoro.com/store/product_info.php?cPath=3&amp;</w:t>
      </w:r>
      <w:r w:rsidR="0039354C">
        <w:rPr>
          <w:lang w:val="en-US"/>
        </w:rPr>
        <w:br/>
      </w:r>
      <w:r>
        <w:rPr>
          <w:lang w:val="en-US"/>
        </w:rPr>
        <w:t xml:space="preserve">productss_id=99&gt; [Diakses 1 Januari 2011] </w:t>
      </w:r>
    </w:p>
    <w:p w14:paraId="64A165E3" w14:textId="77777777" w:rsidR="00027996" w:rsidRDefault="00027996" w:rsidP="003678F7">
      <w:pPr>
        <w:pStyle w:val="References"/>
        <w:rPr>
          <w:lang w:val="en-US"/>
        </w:rPr>
      </w:pPr>
      <w:r>
        <w:rPr>
          <w:lang w:val="en-US"/>
        </w:rPr>
        <w:t xml:space="preserve">Esemka, 2012. </w:t>
      </w:r>
      <w:r w:rsidRPr="00AC1AF4">
        <w:rPr>
          <w:i/>
          <w:iCs/>
          <w:lang w:val="en-US"/>
        </w:rPr>
        <w:t>Esemka bisa</w:t>
      </w:r>
      <w:r>
        <w:rPr>
          <w:lang w:val="en-US"/>
        </w:rPr>
        <w:t>. [image online] Tersedia di: &lt;http://www.esemka.co.id/esemkabisa.aspx&gt; [Diakses 31 Januari 2011]</w:t>
      </w:r>
    </w:p>
    <w:p w14:paraId="1ECEA3B0" w14:textId="77777777" w:rsidR="0094401E" w:rsidRPr="0094401E" w:rsidRDefault="0094401E" w:rsidP="003678F7">
      <w:pPr>
        <w:pStyle w:val="References"/>
        <w:rPr>
          <w:lang w:val="en-US"/>
        </w:rPr>
      </w:pPr>
      <w:r>
        <w:rPr>
          <w:lang w:val="en-US"/>
        </w:rPr>
        <w:t xml:space="preserve">Goalie, D. 2008. Remote sensing technology for modern soccer. </w:t>
      </w:r>
      <w:r w:rsidRPr="000C69BA">
        <w:rPr>
          <w:i/>
          <w:iCs/>
          <w:lang w:val="en-US"/>
        </w:rPr>
        <w:t>Popular science and Technology</w:t>
      </w:r>
      <w:r>
        <w:rPr>
          <w:lang w:val="en-US"/>
        </w:rPr>
        <w:t xml:space="preserve">, [online] </w:t>
      </w:r>
      <w:r w:rsidRPr="00DE4F1D">
        <w:t xml:space="preserve">Tersedia di: </w:t>
      </w:r>
      <w:r>
        <w:rPr>
          <w:lang w:val="en-US"/>
        </w:rPr>
        <w:t>&lt;</w:t>
      </w:r>
      <w:r w:rsidRPr="00DE4F1D">
        <w:t>http://</w:t>
      </w:r>
      <w:r>
        <w:rPr>
          <w:lang w:val="en-US"/>
        </w:rPr>
        <w:t>www.popsci.com/b012378/</w:t>
      </w:r>
      <w:r w:rsidR="0039354C">
        <w:rPr>
          <w:lang w:val="en-US"/>
        </w:rPr>
        <w:br/>
      </w:r>
      <w:r>
        <w:rPr>
          <w:lang w:val="en-US"/>
        </w:rPr>
        <w:t>soccer.html&gt;</w:t>
      </w:r>
      <w:r w:rsidRPr="00DE4F1D">
        <w:t xml:space="preserve"> [Diakses 1 Juli 2009] </w:t>
      </w:r>
    </w:p>
    <w:p w14:paraId="786A51D4" w14:textId="77777777" w:rsidR="00027996" w:rsidRPr="004A4867" w:rsidRDefault="00027996" w:rsidP="003678F7">
      <w:pPr>
        <w:pStyle w:val="References"/>
        <w:rPr>
          <w:lang w:val="en-US"/>
        </w:rPr>
      </w:pPr>
      <w:r>
        <w:rPr>
          <w:lang w:val="en-US"/>
        </w:rPr>
        <w:t xml:space="preserve">Haryanto, A. 2002. </w:t>
      </w:r>
      <w:r w:rsidRPr="002C517F">
        <w:rPr>
          <w:i/>
          <w:iCs/>
          <w:lang w:val="en-US"/>
        </w:rPr>
        <w:t>Dua dunia</w:t>
      </w:r>
      <w:r>
        <w:rPr>
          <w:lang w:val="en-US"/>
        </w:rPr>
        <w:t xml:space="preserve">. [foto] (Koleksi pribadi Alan Haryanto) </w:t>
      </w:r>
    </w:p>
    <w:p w14:paraId="21D22961" w14:textId="77777777" w:rsidR="0094401E" w:rsidRDefault="0094401E" w:rsidP="003678F7">
      <w:pPr>
        <w:pStyle w:val="References"/>
        <w:rPr>
          <w:lang w:val="en-US"/>
        </w:rPr>
      </w:pPr>
      <w:r>
        <w:rPr>
          <w:lang w:val="en-US"/>
        </w:rPr>
        <w:t>Higher Education Act 2004. (c.8). London: HMSO</w:t>
      </w:r>
    </w:p>
    <w:p w14:paraId="168A2F5B" w14:textId="77777777" w:rsidR="0094401E" w:rsidRDefault="0094401E" w:rsidP="003678F7">
      <w:pPr>
        <w:pStyle w:val="References"/>
        <w:rPr>
          <w:lang w:val="en-US"/>
        </w:rPr>
      </w:pPr>
      <w:r>
        <w:rPr>
          <w:lang w:val="en-US"/>
        </w:rPr>
        <w:t xml:space="preserve">International Standards Office, 1998. </w:t>
      </w:r>
      <w:r w:rsidRPr="0033286D">
        <w:rPr>
          <w:i/>
          <w:iCs/>
          <w:lang w:val="en-US"/>
        </w:rPr>
        <w:t>ISO 690 – 2 Information and documentation: Bibliographical references: Electronic documents</w:t>
      </w:r>
      <w:r>
        <w:rPr>
          <w:lang w:val="en-US"/>
        </w:rPr>
        <w:t>. Geneva: ISO.</w:t>
      </w:r>
    </w:p>
    <w:p w14:paraId="4E47639D" w14:textId="77777777" w:rsidR="00670045" w:rsidRDefault="00670045" w:rsidP="00670045">
      <w:pPr>
        <w:pStyle w:val="References"/>
        <w:rPr>
          <w:lang w:val="en-US"/>
        </w:rPr>
      </w:pPr>
      <w:r>
        <w:rPr>
          <w:lang w:val="en-US"/>
        </w:rPr>
        <w:t xml:space="preserve">Kartolo, R., 2010. </w:t>
      </w:r>
      <w:r w:rsidRPr="00670045">
        <w:rPr>
          <w:i/>
          <w:iCs/>
          <w:lang w:val="en-US"/>
        </w:rPr>
        <w:t>Wawancara pada Kabar Pagi</w:t>
      </w:r>
      <w:r>
        <w:rPr>
          <w:lang w:val="en-US"/>
        </w:rPr>
        <w:t>. Diwawancara oleh Sam Basman [televisi] TVRI Saluran 1, 17 Agustus 2010, 08:30.</w:t>
      </w:r>
    </w:p>
    <w:p w14:paraId="23C568A9" w14:textId="77777777" w:rsidR="0094401E" w:rsidRDefault="0094401E" w:rsidP="003678F7">
      <w:pPr>
        <w:pStyle w:val="References"/>
        <w:rPr>
          <w:lang w:val="en-US"/>
        </w:rPr>
      </w:pPr>
      <w:r>
        <w:rPr>
          <w:lang w:val="en-US"/>
        </w:rPr>
        <w:t xml:space="preserve">Keene, E., ed., 1988. </w:t>
      </w:r>
      <w:r w:rsidRPr="007B226B">
        <w:rPr>
          <w:i/>
          <w:iCs/>
          <w:lang w:val="en-US"/>
        </w:rPr>
        <w:t>Natural language</w:t>
      </w:r>
      <w:r>
        <w:rPr>
          <w:lang w:val="en-US"/>
        </w:rPr>
        <w:t>. Cambridge: University of Cambridge Press.</w:t>
      </w:r>
    </w:p>
    <w:p w14:paraId="674CE113" w14:textId="77777777" w:rsidR="0094401E" w:rsidRPr="0074506E" w:rsidRDefault="0094401E" w:rsidP="003678F7">
      <w:pPr>
        <w:pStyle w:val="References"/>
        <w:rPr>
          <w:lang w:val="en-US"/>
        </w:rPr>
      </w:pPr>
      <w:r>
        <w:rPr>
          <w:lang w:val="en-US"/>
        </w:rPr>
        <w:t xml:space="preserve">Kementerian Komunikasi dan Informatika, 2013. </w:t>
      </w:r>
      <w:r w:rsidRPr="0074506E">
        <w:rPr>
          <w:i/>
          <w:iCs/>
          <w:lang w:val="en-US"/>
        </w:rPr>
        <w:t>Laporan Tahunan Layanan Informasi Publik Tahun 2012</w:t>
      </w:r>
      <w:r>
        <w:rPr>
          <w:lang w:val="en-US"/>
        </w:rPr>
        <w:t>. [pdf] Kementerian Komunikasi dan Informatika. Tersedia di: &lt;</w:t>
      </w:r>
      <w:r w:rsidRPr="005368F5">
        <w:rPr>
          <w:lang w:val="en-US"/>
        </w:rPr>
        <w:t>http://publikasi.kominfo.go.id/bitstream/handle/</w:t>
      </w:r>
      <w:r w:rsidR="0039354C">
        <w:rPr>
          <w:lang w:val="en-US"/>
        </w:rPr>
        <w:br/>
      </w:r>
      <w:r w:rsidRPr="005368F5">
        <w:rPr>
          <w:lang w:val="en-US"/>
        </w:rPr>
        <w:t>54323613/976/laporan-dan-evaluasi-ppid-tahun-2012-ditambahkan-cover-untuk-online-ppid.pdf</w:t>
      </w:r>
      <w:r>
        <w:rPr>
          <w:lang w:val="en-US"/>
        </w:rPr>
        <w:t>&gt; [Diakses 1 Agustus 2014]</w:t>
      </w:r>
    </w:p>
    <w:p w14:paraId="0B639343" w14:textId="77777777" w:rsidR="00027996" w:rsidRPr="00EB54E5" w:rsidRDefault="00027996" w:rsidP="003678F7">
      <w:pPr>
        <w:pStyle w:val="References"/>
        <w:rPr>
          <w:lang w:val="en-US"/>
        </w:rPr>
      </w:pPr>
      <w:r>
        <w:rPr>
          <w:lang w:val="en-US"/>
        </w:rPr>
        <w:t xml:space="preserve">NHS Evidence, 2003. </w:t>
      </w:r>
      <w:r w:rsidRPr="005F6DE5">
        <w:rPr>
          <w:i/>
          <w:iCs/>
          <w:lang w:val="en-US"/>
        </w:rPr>
        <w:t>National Library of Guidelines</w:t>
      </w:r>
      <w:r>
        <w:rPr>
          <w:lang w:val="en-US"/>
        </w:rPr>
        <w:t>. [online] Tersedia di: &lt;http://www.library.nhs.uk/guidelinesfinder&gt; [Diakses 1 Juli 2007]</w:t>
      </w:r>
    </w:p>
    <w:p w14:paraId="06152066" w14:textId="77777777" w:rsidR="00552832" w:rsidRDefault="00552832" w:rsidP="00552832">
      <w:pPr>
        <w:pStyle w:val="References"/>
        <w:rPr>
          <w:lang w:val="en-US"/>
        </w:rPr>
      </w:pPr>
      <w:r>
        <w:rPr>
          <w:lang w:val="en-US"/>
        </w:rPr>
        <w:t xml:space="preserve">Rahardjo, S. 2001. </w:t>
      </w:r>
      <w:r w:rsidRPr="004A4867">
        <w:rPr>
          <w:i/>
          <w:iCs/>
          <w:lang w:val="en-US"/>
        </w:rPr>
        <w:t>Presiden Habibie</w:t>
      </w:r>
      <w:r>
        <w:rPr>
          <w:lang w:val="en-US"/>
        </w:rPr>
        <w:t>. [foto] (Jakarta, Koleksi Museum Presiden)</w:t>
      </w:r>
    </w:p>
    <w:p w14:paraId="73889F3A" w14:textId="77777777" w:rsidR="00552832" w:rsidRDefault="00552832" w:rsidP="00552832">
      <w:pPr>
        <w:pStyle w:val="References"/>
        <w:rPr>
          <w:lang w:val="en-US"/>
        </w:rPr>
      </w:pPr>
      <w:r>
        <w:rPr>
          <w:lang w:val="en-US"/>
        </w:rPr>
        <w:t xml:space="preserve">Richmod, J., 2005. </w:t>
      </w:r>
      <w:r w:rsidRPr="003C198F">
        <w:rPr>
          <w:i/>
          <w:iCs/>
          <w:lang w:val="en-US"/>
        </w:rPr>
        <w:t>Customer expectations in the world of elctronic banking: a case study of the Bank of Britain</w:t>
      </w:r>
      <w:r>
        <w:rPr>
          <w:lang w:val="en-US"/>
        </w:rPr>
        <w:t xml:space="preserve">. PhD. Anglia Ruskin University. </w:t>
      </w:r>
    </w:p>
    <w:p w14:paraId="5B515A6C" w14:textId="77777777" w:rsidR="0094401E" w:rsidRDefault="0094401E" w:rsidP="003678F7">
      <w:pPr>
        <w:pStyle w:val="References"/>
        <w:rPr>
          <w:lang w:val="en-US"/>
        </w:rPr>
      </w:pPr>
      <w:r>
        <w:t xml:space="preserve">Rumbaugh, J., Jacobson, I. &amp; Booch, G., 2005. </w:t>
      </w:r>
      <w:r>
        <w:rPr>
          <w:i/>
          <w:iCs/>
        </w:rPr>
        <w:t xml:space="preserve">The Unified Modeling Language </w:t>
      </w:r>
      <w:r>
        <w:rPr>
          <w:i/>
          <w:iCs/>
          <w:lang w:val="en-US"/>
        </w:rPr>
        <w:t>r</w:t>
      </w:r>
      <w:r>
        <w:rPr>
          <w:i/>
          <w:iCs/>
        </w:rPr>
        <w:t xml:space="preserve">eference </w:t>
      </w:r>
      <w:r>
        <w:rPr>
          <w:i/>
          <w:iCs/>
          <w:lang w:val="en-US"/>
        </w:rPr>
        <w:t>m</w:t>
      </w:r>
      <w:r>
        <w:rPr>
          <w:i/>
          <w:iCs/>
        </w:rPr>
        <w:t>anual</w:t>
      </w:r>
      <w:r>
        <w:t>. 2nd ed. Boston: Addison-Wesley.</w:t>
      </w:r>
    </w:p>
    <w:p w14:paraId="5B06BFDE" w14:textId="77777777" w:rsidR="0094401E" w:rsidRDefault="0094401E" w:rsidP="003678F7">
      <w:pPr>
        <w:pStyle w:val="References"/>
        <w:rPr>
          <w:lang w:val="en-US"/>
        </w:rPr>
      </w:pPr>
      <w:r>
        <w:rPr>
          <w:lang w:val="en-US"/>
        </w:rPr>
        <w:t xml:space="preserve">Samson, C., 1970. Problems of information studies in history. Dalam: S. Stone, ed. 1980. </w:t>
      </w:r>
      <w:r w:rsidRPr="00D57E60">
        <w:rPr>
          <w:i/>
          <w:iCs/>
          <w:lang w:val="en-US"/>
        </w:rPr>
        <w:t>Humanities information research</w:t>
      </w:r>
      <w:r>
        <w:rPr>
          <w:lang w:val="en-US"/>
        </w:rPr>
        <w:t xml:space="preserve">. Sheffield: CRUS. pp. 44-68. </w:t>
      </w:r>
    </w:p>
    <w:p w14:paraId="2CFB914C" w14:textId="77777777" w:rsidR="00552832" w:rsidRPr="0017507F" w:rsidRDefault="00552832" w:rsidP="00552832">
      <w:pPr>
        <w:pStyle w:val="References"/>
        <w:rPr>
          <w:lang w:val="en-US"/>
        </w:rPr>
      </w:pPr>
      <w:r>
        <w:rPr>
          <w:lang w:val="en-US"/>
        </w:rPr>
        <w:t xml:space="preserve">Scottish Intercollegiate Guidelines, 2001. </w:t>
      </w:r>
      <w:r w:rsidRPr="00825777">
        <w:rPr>
          <w:i/>
          <w:iCs/>
          <w:lang w:val="en-US"/>
        </w:rPr>
        <w:t>Hypertension in the elderly</w:t>
      </w:r>
      <w:r>
        <w:rPr>
          <w:lang w:val="en-US"/>
        </w:rPr>
        <w:t>. (SIGN publication 20) [online] Edinburgh: SIGN (Diterbitkan 2001) Tersedia di:&lt;http://www.sign.ac.uk/sign49.pdf&gt; [Diakses 22 November 2004]</w:t>
      </w:r>
    </w:p>
    <w:p w14:paraId="4A01EECB" w14:textId="77777777" w:rsidR="0094401E" w:rsidRPr="000C44D3" w:rsidRDefault="0094401E" w:rsidP="003678F7">
      <w:pPr>
        <w:pStyle w:val="References"/>
        <w:rPr>
          <w:lang w:val="en-US"/>
        </w:rPr>
      </w:pPr>
      <w:r>
        <w:rPr>
          <w:lang w:val="en-US"/>
        </w:rPr>
        <w:lastRenderedPageBreak/>
        <w:t xml:space="preserve">Silverman, D.F. dan Propp, K.K. eds., 1990. </w:t>
      </w:r>
      <w:r w:rsidRPr="00E76E5B">
        <w:rPr>
          <w:i/>
          <w:iCs/>
          <w:lang w:val="en-US"/>
        </w:rPr>
        <w:t>The active interview</w:t>
      </w:r>
      <w:r>
        <w:rPr>
          <w:lang w:val="en-US"/>
        </w:rPr>
        <w:t>. BeverlyHills, CA: Sage.</w:t>
      </w:r>
    </w:p>
    <w:p w14:paraId="4732C7F3" w14:textId="77777777" w:rsidR="0094401E" w:rsidRDefault="0094401E" w:rsidP="003678F7">
      <w:pPr>
        <w:pStyle w:val="References"/>
        <w:rPr>
          <w:lang w:val="en-US"/>
        </w:rPr>
      </w:pPr>
      <w:r>
        <w:rPr>
          <w:lang w:val="en-US"/>
        </w:rPr>
        <w:t xml:space="preserve">Smith, J., 1975. A source of information. Dalam: W. Jones, ed. 2000. </w:t>
      </w:r>
      <w:r w:rsidRPr="00415217">
        <w:rPr>
          <w:i/>
          <w:iCs/>
          <w:lang w:val="en-US"/>
        </w:rPr>
        <w:t>One hundred and one ways to find information about health</w:t>
      </w:r>
      <w:r>
        <w:rPr>
          <w:lang w:val="en-US"/>
        </w:rPr>
        <w:t>. Oxford: Oxford University Press. Ch.2.</w:t>
      </w:r>
    </w:p>
    <w:p w14:paraId="022D85D4" w14:textId="77777777" w:rsidR="00552832" w:rsidRDefault="00552832" w:rsidP="00552832">
      <w:pPr>
        <w:pStyle w:val="References"/>
      </w:pPr>
      <w:r>
        <w:t xml:space="preserve">Sommerville, I., 2011. </w:t>
      </w:r>
      <w:r>
        <w:rPr>
          <w:i/>
          <w:iCs/>
        </w:rPr>
        <w:t xml:space="preserve">Software </w:t>
      </w:r>
      <w:r>
        <w:rPr>
          <w:i/>
          <w:iCs/>
          <w:lang w:val="en-US"/>
        </w:rPr>
        <w:t>e</w:t>
      </w:r>
      <w:r>
        <w:rPr>
          <w:i/>
          <w:iCs/>
        </w:rPr>
        <w:t>ngineering</w:t>
      </w:r>
      <w:r>
        <w:t>. 9th ed. London: Addison-Wesley.</w:t>
      </w:r>
    </w:p>
    <w:p w14:paraId="2773D39C" w14:textId="77777777" w:rsidR="00027996" w:rsidRPr="007D7B90" w:rsidRDefault="00027996" w:rsidP="003678F7">
      <w:pPr>
        <w:pStyle w:val="References"/>
        <w:rPr>
          <w:lang w:val="en-US"/>
        </w:rPr>
      </w:pPr>
      <w:r>
        <w:rPr>
          <w:lang w:val="en-US"/>
        </w:rPr>
        <w:t xml:space="preserve">Sudirman, Z., 2011. </w:t>
      </w:r>
      <w:r w:rsidRPr="00552832">
        <w:rPr>
          <w:i/>
          <w:iCs/>
          <w:lang w:val="en-US"/>
        </w:rPr>
        <w:t>Pembahasan tentang sitasi dan perujukan</w:t>
      </w:r>
      <w:r>
        <w:rPr>
          <w:lang w:val="en-US"/>
        </w:rPr>
        <w:t xml:space="preserve">. [surat] (Komunikasi personal, 11 Juni 2011). </w:t>
      </w:r>
    </w:p>
    <w:p w14:paraId="2189C6FE" w14:textId="77777777" w:rsidR="00027996" w:rsidRDefault="00027996" w:rsidP="003678F7">
      <w:pPr>
        <w:pStyle w:val="References"/>
        <w:rPr>
          <w:lang w:val="en-US"/>
        </w:rPr>
      </w:pPr>
      <w:r>
        <w:t xml:space="preserve">Tanenbaum, A.S., 1998. </w:t>
      </w:r>
      <w:r w:rsidRPr="001A5753">
        <w:rPr>
          <w:i/>
          <w:iCs/>
        </w:rPr>
        <w:t>Organisasi komputer terstruktur</w:t>
      </w:r>
      <w:r>
        <w:rPr>
          <w:i/>
          <w:iCs/>
          <w:lang w:val="en-US"/>
        </w:rPr>
        <w:t>,</w:t>
      </w:r>
      <w:r w:rsidRPr="001A5753">
        <w:rPr>
          <w:i/>
          <w:iCs/>
        </w:rPr>
        <w:t xml:space="preserve"> jilid 1</w:t>
      </w:r>
      <w:r>
        <w:t xml:space="preserve">. Diterjemahkan dari Bahasa Inggris oleh T.A.H Al-Hamdany. </w:t>
      </w:r>
      <w:r>
        <w:rPr>
          <w:lang w:val="en-US"/>
        </w:rPr>
        <w:t xml:space="preserve">2001. </w:t>
      </w:r>
      <w:r>
        <w:t>Jakarta: Salemba Teknika.</w:t>
      </w:r>
    </w:p>
    <w:p w14:paraId="3DA3B50C" w14:textId="77777777" w:rsidR="00027996" w:rsidRPr="00363212" w:rsidRDefault="00027996" w:rsidP="003678F7">
      <w:pPr>
        <w:pStyle w:val="References"/>
        <w:rPr>
          <w:lang w:val="en-US"/>
        </w:rPr>
      </w:pPr>
      <w:r>
        <w:rPr>
          <w:lang w:val="en-US"/>
        </w:rPr>
        <w:t xml:space="preserve">Thompson, A. dan Thomson, B., (in press) Innocent or guilty: a studi to ascertain the status of convicts in highly uncertain situations. </w:t>
      </w:r>
      <w:r w:rsidRPr="00363212">
        <w:rPr>
          <w:i/>
          <w:iCs/>
          <w:lang w:val="en-US"/>
        </w:rPr>
        <w:t>Journal of Crime Scene Investigation</w:t>
      </w:r>
      <w:r>
        <w:rPr>
          <w:lang w:val="en-US"/>
        </w:rPr>
        <w:t xml:space="preserve">. (Diterima untuk publikasi Januari 2002). </w:t>
      </w:r>
    </w:p>
    <w:p w14:paraId="4C655EBB" w14:textId="77777777" w:rsidR="0094401E" w:rsidRDefault="0094401E" w:rsidP="003678F7">
      <w:pPr>
        <w:pStyle w:val="References"/>
        <w:rPr>
          <w:lang w:val="en-US"/>
        </w:rPr>
      </w:pPr>
      <w:r>
        <w:rPr>
          <w:lang w:val="en-US"/>
        </w:rPr>
        <w:t>Undang-undang Republik Indonesia nomor 12 tahun 2012 tentang Pendidikan Tinggi. Jakarta: Kementerian Sekretariat Negara Republik Indonesia.</w:t>
      </w:r>
    </w:p>
    <w:p w14:paraId="67F00FD0" w14:textId="77777777" w:rsidR="0094401E" w:rsidRPr="000656A0" w:rsidRDefault="0094401E" w:rsidP="003678F7">
      <w:pPr>
        <w:pStyle w:val="References"/>
        <w:rPr>
          <w:lang w:val="en-US"/>
        </w:rPr>
      </w:pPr>
      <w:r>
        <w:rPr>
          <w:lang w:val="en-US"/>
        </w:rPr>
        <w:t xml:space="preserve">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xml:space="preserve">. Seoul, Republic of Korea, 24-27 May 2005. New York: United Nations. </w:t>
      </w:r>
    </w:p>
    <w:p w14:paraId="7F9B7D45" w14:textId="77777777" w:rsidR="0094401E" w:rsidRPr="0094401E" w:rsidRDefault="0094401E" w:rsidP="0094401E">
      <w:pPr>
        <w:rPr>
          <w:lang w:val="en-US"/>
        </w:rPr>
      </w:pPr>
    </w:p>
    <w:p w14:paraId="0B21B0B0" w14:textId="77777777" w:rsidR="00D4584D" w:rsidRDefault="00E064FA" w:rsidP="00D4584D">
      <w:pPr>
        <w:pStyle w:val="AppendixHeading1"/>
        <w:rPr>
          <w:lang w:val="en-US"/>
        </w:rPr>
      </w:pPr>
      <w:bookmarkStart w:id="85" w:name="_Toc496081034"/>
      <w:bookmarkStart w:id="86" w:name="_Toc25999934"/>
      <w:r>
        <w:rPr>
          <w:caps w:val="0"/>
          <w:lang w:val="en-US"/>
        </w:rPr>
        <w:lastRenderedPageBreak/>
        <w:t>PERSYARATAN FISIK DAN TATA LETAK</w:t>
      </w:r>
      <w:bookmarkEnd w:id="85"/>
      <w:bookmarkEnd w:id="86"/>
    </w:p>
    <w:p w14:paraId="268403B7" w14:textId="77777777" w:rsidR="00A26D21" w:rsidRDefault="00A26D21" w:rsidP="00D4584D">
      <w:pPr>
        <w:pStyle w:val="AppendixHeading2"/>
        <w:rPr>
          <w:lang w:val="en-US"/>
        </w:rPr>
      </w:pPr>
      <w:bookmarkStart w:id="87" w:name="_Toc402485283"/>
      <w:bookmarkStart w:id="88" w:name="_Toc496081035"/>
      <w:bookmarkStart w:id="89" w:name="_Toc25999935"/>
      <w:bookmarkEnd w:id="84"/>
      <w:r>
        <w:rPr>
          <w:lang w:val="en-US"/>
        </w:rPr>
        <w:t>Kertas</w:t>
      </w:r>
      <w:bookmarkEnd w:id="87"/>
      <w:bookmarkEnd w:id="88"/>
      <w:bookmarkEnd w:id="89"/>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90" w:name="_Toc402485284"/>
      <w:bookmarkStart w:id="91" w:name="_Toc496081036"/>
      <w:bookmarkStart w:id="92" w:name="_Toc25999936"/>
      <w:r>
        <w:rPr>
          <w:lang w:val="en-US"/>
        </w:rPr>
        <w:t>Margin</w:t>
      </w:r>
      <w:bookmarkEnd w:id="90"/>
      <w:bookmarkEnd w:id="91"/>
      <w:bookmarkEnd w:id="92"/>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93" w:name="_Toc402485285"/>
      <w:bookmarkStart w:id="94" w:name="_Toc496081037"/>
      <w:bookmarkStart w:id="95" w:name="_Toc25999937"/>
      <w:r>
        <w:rPr>
          <w:lang w:val="en-US"/>
        </w:rPr>
        <w:t xml:space="preserve">Jenis dan </w:t>
      </w:r>
      <w:r w:rsidR="00CF5150">
        <w:rPr>
          <w:lang w:val="en-US"/>
        </w:rPr>
        <w:t>Ukuran Huruf</w:t>
      </w:r>
      <w:bookmarkEnd w:id="93"/>
      <w:bookmarkEnd w:id="94"/>
      <w:bookmarkEnd w:id="95"/>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96" w:name="_Toc402485286"/>
      <w:bookmarkStart w:id="97" w:name="_Toc496081038"/>
      <w:bookmarkStart w:id="98" w:name="_Toc25999938"/>
      <w:r>
        <w:rPr>
          <w:lang w:val="en-US"/>
        </w:rPr>
        <w:t>Spasi</w:t>
      </w:r>
      <w:bookmarkEnd w:id="96"/>
      <w:bookmarkEnd w:id="97"/>
      <w:bookmarkEnd w:id="98"/>
    </w:p>
    <w:p w14:paraId="5F877AE5" w14:textId="33149B98"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99" w:name="_Toc402485287"/>
      <w:bookmarkStart w:id="100" w:name="_Toc496081039"/>
      <w:bookmarkStart w:id="101" w:name="_Toc25999939"/>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99"/>
      <w:bookmarkEnd w:id="100"/>
      <w:bookmarkEnd w:id="101"/>
      <w:r w:rsidR="001B2070">
        <w:rPr>
          <w:lang w:val="en-US"/>
        </w:rPr>
        <w:t xml:space="preserve"> </w:t>
      </w:r>
    </w:p>
    <w:p w14:paraId="09455F19" w14:textId="6C507E5E"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 xml:space="preserve">4 level </w:t>
      </w:r>
      <w:r w:rsidR="0073645E">
        <w:lastRenderedPageBreak/>
        <w:t>(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102" w:name="_Toc402485288"/>
      <w:bookmarkStart w:id="103" w:name="_Toc496081040"/>
      <w:bookmarkStart w:id="104" w:name="_Toc25999940"/>
      <w:r>
        <w:rPr>
          <w:lang w:val="en-US"/>
        </w:rPr>
        <w:t>Nomor</w:t>
      </w:r>
      <w:r w:rsidR="00A26D21">
        <w:rPr>
          <w:lang w:val="en-US"/>
        </w:rPr>
        <w:t xml:space="preserve"> </w:t>
      </w:r>
      <w:r w:rsidR="00CF5150">
        <w:rPr>
          <w:lang w:val="en-US"/>
        </w:rPr>
        <w:t>Halaman</w:t>
      </w:r>
      <w:bookmarkEnd w:id="102"/>
      <w:bookmarkEnd w:id="103"/>
      <w:bookmarkEnd w:id="104"/>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105" w:name="_Toc496081041"/>
      <w:bookmarkStart w:id="106" w:name="_Toc25999941"/>
      <w:r>
        <w:rPr>
          <w:lang w:val="en-US"/>
        </w:rPr>
        <w:lastRenderedPageBreak/>
        <w:t>PENGGUNAAN BAHASA</w:t>
      </w:r>
      <w:bookmarkEnd w:id="105"/>
      <w:bookmarkEnd w:id="106"/>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baku,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19"/>
      <w:pgSz w:w="11906" w:h="16838"/>
      <w:pgMar w:top="1701" w:right="1701" w:bottom="1701" w:left="2268" w:header="709" w:footer="709" w:gutter="0"/>
      <w:pgNumType w:start="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F90BE0" w16cid:durableId="218B912C"/>
  <w16cid:commentId w16cid:paraId="0BCDE325" w16cid:durableId="218B9393"/>
  <w16cid:commentId w16cid:paraId="334F79F4" w16cid:durableId="218B936A"/>
  <w16cid:commentId w16cid:paraId="6C99747F" w16cid:durableId="218FB4FE"/>
  <w16cid:commentId w16cid:paraId="66CFF2CB" w16cid:durableId="218FB56C"/>
  <w16cid:commentId w16cid:paraId="701585C1" w16cid:durableId="218FB562"/>
  <w16cid:commentId w16cid:paraId="630BFD48" w16cid:durableId="218FB592"/>
  <w16cid:commentId w16cid:paraId="5222BA05" w16cid:durableId="218FB5C2"/>
  <w16cid:commentId w16cid:paraId="31A905EB" w16cid:durableId="218FB5DE"/>
  <w16cid:commentId w16cid:paraId="3E3E6863" w16cid:durableId="218FB6B2"/>
  <w16cid:commentId w16cid:paraId="014FC6EA" w16cid:durableId="218FB805"/>
  <w16cid:commentId w16cid:paraId="04FC5141" w16cid:durableId="218FB89B"/>
  <w16cid:commentId w16cid:paraId="56F1B76E" w16cid:durableId="218FB8FB"/>
  <w16cid:commentId w16cid:paraId="18410BBB" w16cid:durableId="218FBA43"/>
  <w16cid:commentId w16cid:paraId="684FF587" w16cid:durableId="218FBA58"/>
  <w16cid:commentId w16cid:paraId="27CD4476" w16cid:durableId="218FBA6C"/>
  <w16cid:commentId w16cid:paraId="60701BD8" w16cid:durableId="218FBA7B"/>
  <w16cid:commentId w16cid:paraId="0BF83CA9" w16cid:durableId="218B97D1"/>
  <w16cid:commentId w16cid:paraId="296BC1BD" w16cid:durableId="218B9817"/>
  <w16cid:commentId w16cid:paraId="5C17EAB8" w16cid:durableId="218B9880"/>
  <w16cid:commentId w16cid:paraId="7FAC0191" w16cid:durableId="218FBA96"/>
  <w16cid:commentId w16cid:paraId="75991139" w16cid:durableId="218FBAD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AA2EE4" w14:textId="77777777" w:rsidR="00637DDB" w:rsidRPr="00DD7815" w:rsidRDefault="00637DDB" w:rsidP="00DD7815">
      <w:pPr>
        <w:pStyle w:val="Heading3"/>
        <w:spacing w:before="0" w:after="0"/>
        <w:rPr>
          <w:rFonts w:eastAsia="Calibri" w:cs="Arial"/>
          <w:b w:val="0"/>
          <w:bCs w:val="0"/>
          <w:sz w:val="24"/>
        </w:rPr>
      </w:pPr>
      <w:r>
        <w:separator/>
      </w:r>
    </w:p>
    <w:p w14:paraId="5BD5B6C5" w14:textId="77777777" w:rsidR="00637DDB" w:rsidRDefault="00637DDB"/>
  </w:endnote>
  <w:endnote w:type="continuationSeparator" w:id="0">
    <w:p w14:paraId="71BBD9D1" w14:textId="77777777" w:rsidR="00637DDB" w:rsidRPr="00DD7815" w:rsidRDefault="00637DDB" w:rsidP="00DD7815">
      <w:pPr>
        <w:pStyle w:val="Heading3"/>
        <w:spacing w:before="0" w:after="0"/>
        <w:rPr>
          <w:rFonts w:eastAsia="Calibri" w:cs="Arial"/>
          <w:b w:val="0"/>
          <w:bCs w:val="0"/>
          <w:sz w:val="24"/>
        </w:rPr>
      </w:pPr>
      <w:r>
        <w:continuationSeparator/>
      </w:r>
    </w:p>
    <w:p w14:paraId="4EA02E65" w14:textId="77777777" w:rsidR="00637DDB" w:rsidRDefault="00637DD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B42C9F" w:rsidRDefault="00B42C9F" w:rsidP="00EF55FF">
    <w:pPr>
      <w:pStyle w:val="Footer"/>
      <w:jc w:val="center"/>
    </w:pPr>
    <w:r>
      <w:fldChar w:fldCharType="begin"/>
    </w:r>
    <w:r>
      <w:instrText xml:space="preserve"> PAGE   \* MERGEFORMAT </w:instrText>
    </w:r>
    <w:r>
      <w:fldChar w:fldCharType="separate"/>
    </w:r>
    <w:r w:rsidR="00626720">
      <w:rPr>
        <w:noProof/>
      </w:rPr>
      <w:t>xii</w:t>
    </w:r>
    <w:r>
      <w:rPr>
        <w:noProof/>
      </w:rPr>
      <w:fldChar w:fldCharType="end"/>
    </w:r>
  </w:p>
  <w:p w14:paraId="6F15B1C6" w14:textId="77777777" w:rsidR="00B42C9F" w:rsidRDefault="00B42C9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B42C9F" w:rsidRDefault="00B42C9F" w:rsidP="00EF55FF">
    <w:pPr>
      <w:pStyle w:val="Footer"/>
      <w:jc w:val="center"/>
    </w:pPr>
    <w:r>
      <w:fldChar w:fldCharType="begin"/>
    </w:r>
    <w:r>
      <w:instrText xml:space="preserve"> PAGE   \* MERGEFORMAT </w:instrText>
    </w:r>
    <w:r>
      <w:fldChar w:fldCharType="separate"/>
    </w:r>
    <w:r w:rsidR="00626720">
      <w:rPr>
        <w:noProof/>
      </w:rPr>
      <w:t>11</w:t>
    </w:r>
    <w:r>
      <w:rPr>
        <w:noProof/>
      </w:rPr>
      <w:fldChar w:fldCharType="end"/>
    </w:r>
  </w:p>
  <w:p w14:paraId="309D36C8" w14:textId="77777777" w:rsidR="00B42C9F" w:rsidRDefault="00B42C9F">
    <w:pPr>
      <w:pStyle w:val="Footer"/>
    </w:pPr>
  </w:p>
  <w:p w14:paraId="1A4B56DF" w14:textId="77777777" w:rsidR="00B42C9F" w:rsidRDefault="00B42C9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F7D479" w14:textId="77777777" w:rsidR="00637DDB" w:rsidRPr="00DD7815" w:rsidRDefault="00637DDB" w:rsidP="00DD7815">
      <w:pPr>
        <w:pStyle w:val="Heading3"/>
        <w:spacing w:before="0" w:after="0"/>
        <w:rPr>
          <w:rFonts w:eastAsia="Calibri" w:cs="Arial"/>
          <w:b w:val="0"/>
          <w:bCs w:val="0"/>
          <w:sz w:val="24"/>
        </w:rPr>
      </w:pPr>
      <w:r>
        <w:separator/>
      </w:r>
    </w:p>
    <w:p w14:paraId="199ED2D7" w14:textId="77777777" w:rsidR="00637DDB" w:rsidRDefault="00637DDB"/>
  </w:footnote>
  <w:footnote w:type="continuationSeparator" w:id="0">
    <w:p w14:paraId="36B0D1A6" w14:textId="77777777" w:rsidR="00637DDB" w:rsidRPr="00DD7815" w:rsidRDefault="00637DDB" w:rsidP="00DD7815">
      <w:pPr>
        <w:pStyle w:val="Heading3"/>
        <w:spacing w:before="0" w:after="0"/>
        <w:rPr>
          <w:rFonts w:eastAsia="Calibri" w:cs="Arial"/>
          <w:b w:val="0"/>
          <w:bCs w:val="0"/>
          <w:sz w:val="24"/>
        </w:rPr>
      </w:pPr>
      <w:r>
        <w:continuationSeparator/>
      </w:r>
    </w:p>
    <w:p w14:paraId="3867A100" w14:textId="77777777" w:rsidR="00637DDB" w:rsidRDefault="00637DDB"/>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9E671BA"/>
    <w:multiLevelType w:val="hybridMultilevel"/>
    <w:tmpl w:val="092EA394"/>
    <w:lvl w:ilvl="0" w:tplc="E55CB1A8">
      <w:numFmt w:val="bullet"/>
      <w:lvlText w:val="-"/>
      <w:lvlJc w:val="left"/>
      <w:pPr>
        <w:ind w:left="700" w:hanging="360"/>
      </w:pPr>
      <w:rPr>
        <w:rFonts w:ascii="Calibri" w:eastAsia="Calibri" w:hAnsi="Calibri" w:cs="Calibri" w:hint="default"/>
        <w:color w:val="auto"/>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3"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509107F9"/>
    <w:multiLevelType w:val="multilevel"/>
    <w:tmpl w:val="A01A89D2"/>
    <w:name w:val="BodyHeadings2"/>
    <w:numStyleLink w:val="BodyHeadings"/>
  </w:abstractNum>
  <w:abstractNum w:abstractNumId="28"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7517C54"/>
    <w:multiLevelType w:val="multilevel"/>
    <w:tmpl w:val="62E8B9FA"/>
    <w:name w:val="AppHeads"/>
    <w:numStyleLink w:val="AppendixHeadings"/>
  </w:abstractNum>
  <w:abstractNum w:abstractNumId="30"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1" w15:restartNumberingAfterBreak="0">
    <w:nsid w:val="5C7F389E"/>
    <w:multiLevelType w:val="multilevel"/>
    <w:tmpl w:val="62E8B9FA"/>
    <w:name w:val="AppHeads4"/>
    <w:numStyleLink w:val="AppendixHeadings"/>
  </w:abstractNum>
  <w:abstractNum w:abstractNumId="3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3" w15:restartNumberingAfterBreak="0">
    <w:nsid w:val="6E365AD2"/>
    <w:multiLevelType w:val="multilevel"/>
    <w:tmpl w:val="A01A89D2"/>
    <w:name w:val="BodyHeadings3"/>
    <w:numStyleLink w:val="BodyHeadings"/>
  </w:abstractNum>
  <w:abstractNum w:abstractNumId="34" w15:restartNumberingAfterBreak="0">
    <w:nsid w:val="742E6936"/>
    <w:multiLevelType w:val="multilevel"/>
    <w:tmpl w:val="62E8B9FA"/>
    <w:name w:val="AppHeads3"/>
    <w:numStyleLink w:val="AppendixHeadings"/>
  </w:abstractNum>
  <w:abstractNum w:abstractNumId="35"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7" w15:restartNumberingAfterBreak="0">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8"/>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4"/>
  </w:num>
  <w:num w:numId="9">
    <w:abstractNumId w:val="25"/>
  </w:num>
  <w:num w:numId="10">
    <w:abstractNumId w:val="36"/>
  </w:num>
  <w:num w:numId="11">
    <w:abstractNumId w:val="16"/>
  </w:num>
  <w:num w:numId="12">
    <w:abstractNumId w:val="30"/>
  </w:num>
  <w:num w:numId="13">
    <w:abstractNumId w:val="6"/>
  </w:num>
  <w:num w:numId="14">
    <w:abstractNumId w:val="9"/>
  </w:num>
  <w:num w:numId="15">
    <w:abstractNumId w:val="13"/>
  </w:num>
  <w:num w:numId="16">
    <w:abstractNumId w:val="23"/>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4"/>
    <w:lvlOverride w:ilvl="0">
      <w:startOverride w:val="1"/>
    </w:lvlOverride>
  </w:num>
  <w:num w:numId="27">
    <w:abstractNumId w:val="18"/>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37"/>
  </w:num>
  <w:num w:numId="42">
    <w:abstractNumId w:val="32"/>
  </w:num>
  <w:num w:numId="43">
    <w:abstractNumId w:val="11"/>
  </w:num>
  <w:num w:numId="44">
    <w:abstractNumId w:val="22"/>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567A"/>
    <w:rsid w:val="0000714D"/>
    <w:rsid w:val="000077A8"/>
    <w:rsid w:val="000107D5"/>
    <w:rsid w:val="000119C9"/>
    <w:rsid w:val="00016473"/>
    <w:rsid w:val="000209B7"/>
    <w:rsid w:val="00022C0D"/>
    <w:rsid w:val="0002562B"/>
    <w:rsid w:val="00026AB3"/>
    <w:rsid w:val="00026C2A"/>
    <w:rsid w:val="00027996"/>
    <w:rsid w:val="00030040"/>
    <w:rsid w:val="00033A28"/>
    <w:rsid w:val="00035198"/>
    <w:rsid w:val="00036B67"/>
    <w:rsid w:val="00041F85"/>
    <w:rsid w:val="0004217C"/>
    <w:rsid w:val="0004648E"/>
    <w:rsid w:val="00046AF2"/>
    <w:rsid w:val="000475A3"/>
    <w:rsid w:val="000511E5"/>
    <w:rsid w:val="00052EE0"/>
    <w:rsid w:val="0005425E"/>
    <w:rsid w:val="000548E0"/>
    <w:rsid w:val="00056D97"/>
    <w:rsid w:val="00056DE6"/>
    <w:rsid w:val="00057727"/>
    <w:rsid w:val="000579EB"/>
    <w:rsid w:val="00062267"/>
    <w:rsid w:val="00064274"/>
    <w:rsid w:val="00064A2E"/>
    <w:rsid w:val="00064BB7"/>
    <w:rsid w:val="000656A0"/>
    <w:rsid w:val="00072848"/>
    <w:rsid w:val="00073C7E"/>
    <w:rsid w:val="000743C8"/>
    <w:rsid w:val="00074B8B"/>
    <w:rsid w:val="00077FCF"/>
    <w:rsid w:val="0008048F"/>
    <w:rsid w:val="00080833"/>
    <w:rsid w:val="00081569"/>
    <w:rsid w:val="00084280"/>
    <w:rsid w:val="00085AE5"/>
    <w:rsid w:val="00086E8C"/>
    <w:rsid w:val="00087118"/>
    <w:rsid w:val="000960F8"/>
    <w:rsid w:val="00097C13"/>
    <w:rsid w:val="000A034A"/>
    <w:rsid w:val="000A112B"/>
    <w:rsid w:val="000A1CA1"/>
    <w:rsid w:val="000A7C01"/>
    <w:rsid w:val="000B00F3"/>
    <w:rsid w:val="000B0F0F"/>
    <w:rsid w:val="000B2209"/>
    <w:rsid w:val="000B69A0"/>
    <w:rsid w:val="000C0BEC"/>
    <w:rsid w:val="000C2820"/>
    <w:rsid w:val="000C3D1F"/>
    <w:rsid w:val="000C44D3"/>
    <w:rsid w:val="000C69BA"/>
    <w:rsid w:val="000D1322"/>
    <w:rsid w:val="000D167C"/>
    <w:rsid w:val="000E1DD7"/>
    <w:rsid w:val="000E1F3D"/>
    <w:rsid w:val="000E56D2"/>
    <w:rsid w:val="000E5A37"/>
    <w:rsid w:val="000E602C"/>
    <w:rsid w:val="000E638B"/>
    <w:rsid w:val="000F1313"/>
    <w:rsid w:val="000F1D01"/>
    <w:rsid w:val="000F7B3E"/>
    <w:rsid w:val="0010223B"/>
    <w:rsid w:val="00106138"/>
    <w:rsid w:val="00106B69"/>
    <w:rsid w:val="001133B5"/>
    <w:rsid w:val="00113F49"/>
    <w:rsid w:val="0011447D"/>
    <w:rsid w:val="00114970"/>
    <w:rsid w:val="00115296"/>
    <w:rsid w:val="001152ED"/>
    <w:rsid w:val="001174C6"/>
    <w:rsid w:val="00132794"/>
    <w:rsid w:val="00137F83"/>
    <w:rsid w:val="00140789"/>
    <w:rsid w:val="001414CB"/>
    <w:rsid w:val="00142864"/>
    <w:rsid w:val="00145CA6"/>
    <w:rsid w:val="00153328"/>
    <w:rsid w:val="00155C1F"/>
    <w:rsid w:val="00155D4F"/>
    <w:rsid w:val="00157F10"/>
    <w:rsid w:val="0016204D"/>
    <w:rsid w:val="00165008"/>
    <w:rsid w:val="00166221"/>
    <w:rsid w:val="00170FEE"/>
    <w:rsid w:val="00171F0E"/>
    <w:rsid w:val="00174F0F"/>
    <w:rsid w:val="0017507F"/>
    <w:rsid w:val="00176358"/>
    <w:rsid w:val="00176653"/>
    <w:rsid w:val="001810C6"/>
    <w:rsid w:val="00184DEF"/>
    <w:rsid w:val="00185CDC"/>
    <w:rsid w:val="00185D42"/>
    <w:rsid w:val="00186914"/>
    <w:rsid w:val="00193277"/>
    <w:rsid w:val="001937E4"/>
    <w:rsid w:val="00193AA4"/>
    <w:rsid w:val="001A15E3"/>
    <w:rsid w:val="001A5753"/>
    <w:rsid w:val="001A723F"/>
    <w:rsid w:val="001B17B9"/>
    <w:rsid w:val="001B2070"/>
    <w:rsid w:val="001B3B88"/>
    <w:rsid w:val="001B3EE7"/>
    <w:rsid w:val="001B480E"/>
    <w:rsid w:val="001B58D4"/>
    <w:rsid w:val="001B5A37"/>
    <w:rsid w:val="001C5387"/>
    <w:rsid w:val="001C570F"/>
    <w:rsid w:val="001C71EC"/>
    <w:rsid w:val="001C766F"/>
    <w:rsid w:val="001D3257"/>
    <w:rsid w:val="001D504B"/>
    <w:rsid w:val="001D505A"/>
    <w:rsid w:val="001D5630"/>
    <w:rsid w:val="001D6BFF"/>
    <w:rsid w:val="001E2CDB"/>
    <w:rsid w:val="001E3A04"/>
    <w:rsid w:val="001E7EC6"/>
    <w:rsid w:val="001F1142"/>
    <w:rsid w:val="001F3B59"/>
    <w:rsid w:val="001F3D5F"/>
    <w:rsid w:val="001F3F0D"/>
    <w:rsid w:val="002037A4"/>
    <w:rsid w:val="0020531B"/>
    <w:rsid w:val="00211702"/>
    <w:rsid w:val="0021221F"/>
    <w:rsid w:val="002130C0"/>
    <w:rsid w:val="00214CE9"/>
    <w:rsid w:val="00214E5C"/>
    <w:rsid w:val="002168B2"/>
    <w:rsid w:val="00221A64"/>
    <w:rsid w:val="00227F01"/>
    <w:rsid w:val="00231642"/>
    <w:rsid w:val="00234C8A"/>
    <w:rsid w:val="00236C5F"/>
    <w:rsid w:val="00246114"/>
    <w:rsid w:val="00246BBA"/>
    <w:rsid w:val="0024783F"/>
    <w:rsid w:val="00253691"/>
    <w:rsid w:val="00257175"/>
    <w:rsid w:val="0026045B"/>
    <w:rsid w:val="00260792"/>
    <w:rsid w:val="00261996"/>
    <w:rsid w:val="00262B50"/>
    <w:rsid w:val="00263C49"/>
    <w:rsid w:val="0026720A"/>
    <w:rsid w:val="00270A02"/>
    <w:rsid w:val="00274278"/>
    <w:rsid w:val="00284390"/>
    <w:rsid w:val="00284F81"/>
    <w:rsid w:val="00285520"/>
    <w:rsid w:val="0028749A"/>
    <w:rsid w:val="00295857"/>
    <w:rsid w:val="00296706"/>
    <w:rsid w:val="002A08CD"/>
    <w:rsid w:val="002A167E"/>
    <w:rsid w:val="002A314B"/>
    <w:rsid w:val="002A589F"/>
    <w:rsid w:val="002A7A0B"/>
    <w:rsid w:val="002B2D6A"/>
    <w:rsid w:val="002B4216"/>
    <w:rsid w:val="002C23F8"/>
    <w:rsid w:val="002C40AE"/>
    <w:rsid w:val="002C517F"/>
    <w:rsid w:val="002C5196"/>
    <w:rsid w:val="002D41A6"/>
    <w:rsid w:val="002D6750"/>
    <w:rsid w:val="002E4055"/>
    <w:rsid w:val="002E4862"/>
    <w:rsid w:val="002E55F9"/>
    <w:rsid w:val="002E68C3"/>
    <w:rsid w:val="002F0CA6"/>
    <w:rsid w:val="002F37F7"/>
    <w:rsid w:val="00303484"/>
    <w:rsid w:val="003042E5"/>
    <w:rsid w:val="00304F84"/>
    <w:rsid w:val="0030598E"/>
    <w:rsid w:val="003076A6"/>
    <w:rsid w:val="003102FA"/>
    <w:rsid w:val="00315E9B"/>
    <w:rsid w:val="00317160"/>
    <w:rsid w:val="0032068E"/>
    <w:rsid w:val="003241D9"/>
    <w:rsid w:val="00325278"/>
    <w:rsid w:val="0033063B"/>
    <w:rsid w:val="00330AF0"/>
    <w:rsid w:val="00330E8F"/>
    <w:rsid w:val="0033286D"/>
    <w:rsid w:val="003331CF"/>
    <w:rsid w:val="003332CF"/>
    <w:rsid w:val="003346C9"/>
    <w:rsid w:val="00341D5B"/>
    <w:rsid w:val="003428F3"/>
    <w:rsid w:val="00346F14"/>
    <w:rsid w:val="00347F70"/>
    <w:rsid w:val="0035068A"/>
    <w:rsid w:val="00351B0E"/>
    <w:rsid w:val="00352011"/>
    <w:rsid w:val="0035651E"/>
    <w:rsid w:val="003618F2"/>
    <w:rsid w:val="003628B6"/>
    <w:rsid w:val="00363212"/>
    <w:rsid w:val="0036431F"/>
    <w:rsid w:val="003660EF"/>
    <w:rsid w:val="0036621D"/>
    <w:rsid w:val="003678F7"/>
    <w:rsid w:val="00370272"/>
    <w:rsid w:val="00371A8D"/>
    <w:rsid w:val="003725FD"/>
    <w:rsid w:val="00375E24"/>
    <w:rsid w:val="00376851"/>
    <w:rsid w:val="0037789E"/>
    <w:rsid w:val="00382543"/>
    <w:rsid w:val="003825CA"/>
    <w:rsid w:val="003844AA"/>
    <w:rsid w:val="00384E84"/>
    <w:rsid w:val="003859CA"/>
    <w:rsid w:val="00392300"/>
    <w:rsid w:val="0039242C"/>
    <w:rsid w:val="0039354C"/>
    <w:rsid w:val="003938DA"/>
    <w:rsid w:val="00395479"/>
    <w:rsid w:val="00396127"/>
    <w:rsid w:val="00396257"/>
    <w:rsid w:val="00396664"/>
    <w:rsid w:val="00397E25"/>
    <w:rsid w:val="003A0D50"/>
    <w:rsid w:val="003A14E6"/>
    <w:rsid w:val="003A2C95"/>
    <w:rsid w:val="003A6ED5"/>
    <w:rsid w:val="003A7E19"/>
    <w:rsid w:val="003B05AC"/>
    <w:rsid w:val="003B67BB"/>
    <w:rsid w:val="003C0B34"/>
    <w:rsid w:val="003C198F"/>
    <w:rsid w:val="003C264E"/>
    <w:rsid w:val="003C4260"/>
    <w:rsid w:val="003C5220"/>
    <w:rsid w:val="003C6459"/>
    <w:rsid w:val="003D21B4"/>
    <w:rsid w:val="003D2259"/>
    <w:rsid w:val="003D3336"/>
    <w:rsid w:val="003D70A9"/>
    <w:rsid w:val="003E4B6B"/>
    <w:rsid w:val="003F13E5"/>
    <w:rsid w:val="003F3BC4"/>
    <w:rsid w:val="003F41A9"/>
    <w:rsid w:val="003F6507"/>
    <w:rsid w:val="003F68B3"/>
    <w:rsid w:val="00401695"/>
    <w:rsid w:val="00410F82"/>
    <w:rsid w:val="00411BCC"/>
    <w:rsid w:val="00412E83"/>
    <w:rsid w:val="0041401B"/>
    <w:rsid w:val="00415217"/>
    <w:rsid w:val="0041703C"/>
    <w:rsid w:val="00420D6A"/>
    <w:rsid w:val="00425D4D"/>
    <w:rsid w:val="00425E1C"/>
    <w:rsid w:val="00425F59"/>
    <w:rsid w:val="00427E05"/>
    <w:rsid w:val="00433D01"/>
    <w:rsid w:val="004350D4"/>
    <w:rsid w:val="004352B5"/>
    <w:rsid w:val="004371A6"/>
    <w:rsid w:val="00440933"/>
    <w:rsid w:val="0044120B"/>
    <w:rsid w:val="004413B1"/>
    <w:rsid w:val="0044236F"/>
    <w:rsid w:val="00442631"/>
    <w:rsid w:val="00442658"/>
    <w:rsid w:val="00445868"/>
    <w:rsid w:val="00447267"/>
    <w:rsid w:val="00451964"/>
    <w:rsid w:val="0045279B"/>
    <w:rsid w:val="00452AD0"/>
    <w:rsid w:val="00454EEA"/>
    <w:rsid w:val="00462F9A"/>
    <w:rsid w:val="00466A5F"/>
    <w:rsid w:val="00470307"/>
    <w:rsid w:val="00470AB7"/>
    <w:rsid w:val="00472086"/>
    <w:rsid w:val="0047635E"/>
    <w:rsid w:val="00477A48"/>
    <w:rsid w:val="00482B23"/>
    <w:rsid w:val="0048455C"/>
    <w:rsid w:val="00487107"/>
    <w:rsid w:val="004933B2"/>
    <w:rsid w:val="004940CC"/>
    <w:rsid w:val="00497797"/>
    <w:rsid w:val="004A00C7"/>
    <w:rsid w:val="004A0B67"/>
    <w:rsid w:val="004A1CBC"/>
    <w:rsid w:val="004A29AB"/>
    <w:rsid w:val="004A4867"/>
    <w:rsid w:val="004A6A53"/>
    <w:rsid w:val="004A78F9"/>
    <w:rsid w:val="004A7D03"/>
    <w:rsid w:val="004B0C99"/>
    <w:rsid w:val="004B1031"/>
    <w:rsid w:val="004B276D"/>
    <w:rsid w:val="004B2B28"/>
    <w:rsid w:val="004B4C8C"/>
    <w:rsid w:val="004B6C33"/>
    <w:rsid w:val="004C236C"/>
    <w:rsid w:val="004C3757"/>
    <w:rsid w:val="004C534B"/>
    <w:rsid w:val="004C6040"/>
    <w:rsid w:val="004C64B9"/>
    <w:rsid w:val="004D0832"/>
    <w:rsid w:val="004D2C18"/>
    <w:rsid w:val="004D308E"/>
    <w:rsid w:val="004E0491"/>
    <w:rsid w:val="004E5FCC"/>
    <w:rsid w:val="004F187D"/>
    <w:rsid w:val="004F5AEE"/>
    <w:rsid w:val="004F5D9E"/>
    <w:rsid w:val="004F75E1"/>
    <w:rsid w:val="0050238A"/>
    <w:rsid w:val="0051106D"/>
    <w:rsid w:val="005119AB"/>
    <w:rsid w:val="00512B81"/>
    <w:rsid w:val="005134E2"/>
    <w:rsid w:val="00517917"/>
    <w:rsid w:val="005179AA"/>
    <w:rsid w:val="005355DB"/>
    <w:rsid w:val="00535D34"/>
    <w:rsid w:val="005368F5"/>
    <w:rsid w:val="00536EE0"/>
    <w:rsid w:val="005418BF"/>
    <w:rsid w:val="00544D03"/>
    <w:rsid w:val="0054531C"/>
    <w:rsid w:val="005473FD"/>
    <w:rsid w:val="00552832"/>
    <w:rsid w:val="00560C47"/>
    <w:rsid w:val="0056275F"/>
    <w:rsid w:val="00563838"/>
    <w:rsid w:val="005664E2"/>
    <w:rsid w:val="00571C68"/>
    <w:rsid w:val="00572727"/>
    <w:rsid w:val="00573F00"/>
    <w:rsid w:val="005751A4"/>
    <w:rsid w:val="005759CD"/>
    <w:rsid w:val="00577AB0"/>
    <w:rsid w:val="00580F48"/>
    <w:rsid w:val="00587359"/>
    <w:rsid w:val="00587875"/>
    <w:rsid w:val="00590E34"/>
    <w:rsid w:val="00590EE6"/>
    <w:rsid w:val="00591579"/>
    <w:rsid w:val="005924DB"/>
    <w:rsid w:val="0059362C"/>
    <w:rsid w:val="00593E55"/>
    <w:rsid w:val="0059495B"/>
    <w:rsid w:val="00594F1D"/>
    <w:rsid w:val="00595A6D"/>
    <w:rsid w:val="005A4A6D"/>
    <w:rsid w:val="005A579A"/>
    <w:rsid w:val="005A5A39"/>
    <w:rsid w:val="005A7575"/>
    <w:rsid w:val="005B586E"/>
    <w:rsid w:val="005B5FE5"/>
    <w:rsid w:val="005B7834"/>
    <w:rsid w:val="005C167B"/>
    <w:rsid w:val="005C4954"/>
    <w:rsid w:val="005C6317"/>
    <w:rsid w:val="005C6F85"/>
    <w:rsid w:val="005D2561"/>
    <w:rsid w:val="005D48D2"/>
    <w:rsid w:val="005D4A4D"/>
    <w:rsid w:val="005E0936"/>
    <w:rsid w:val="005E1093"/>
    <w:rsid w:val="005E307E"/>
    <w:rsid w:val="005E32BE"/>
    <w:rsid w:val="005E3A4C"/>
    <w:rsid w:val="005E40DA"/>
    <w:rsid w:val="005E507E"/>
    <w:rsid w:val="005F15E0"/>
    <w:rsid w:val="005F1A0E"/>
    <w:rsid w:val="005F4281"/>
    <w:rsid w:val="005F4BF0"/>
    <w:rsid w:val="005F4F28"/>
    <w:rsid w:val="005F6DE5"/>
    <w:rsid w:val="006017A3"/>
    <w:rsid w:val="00603165"/>
    <w:rsid w:val="006044EF"/>
    <w:rsid w:val="006107A6"/>
    <w:rsid w:val="0061232D"/>
    <w:rsid w:val="00613A8E"/>
    <w:rsid w:val="00616811"/>
    <w:rsid w:val="006173DE"/>
    <w:rsid w:val="00621D8B"/>
    <w:rsid w:val="00622DE1"/>
    <w:rsid w:val="00624BD5"/>
    <w:rsid w:val="00626720"/>
    <w:rsid w:val="00627788"/>
    <w:rsid w:val="00630959"/>
    <w:rsid w:val="006313A4"/>
    <w:rsid w:val="00632380"/>
    <w:rsid w:val="0063407A"/>
    <w:rsid w:val="00634D99"/>
    <w:rsid w:val="00636D05"/>
    <w:rsid w:val="00637DDB"/>
    <w:rsid w:val="006418E8"/>
    <w:rsid w:val="006420C4"/>
    <w:rsid w:val="006467B3"/>
    <w:rsid w:val="00651C17"/>
    <w:rsid w:val="0065340C"/>
    <w:rsid w:val="00660230"/>
    <w:rsid w:val="00660369"/>
    <w:rsid w:val="0066082F"/>
    <w:rsid w:val="00663646"/>
    <w:rsid w:val="00664CE9"/>
    <w:rsid w:val="006674BB"/>
    <w:rsid w:val="00670045"/>
    <w:rsid w:val="00672351"/>
    <w:rsid w:val="00682364"/>
    <w:rsid w:val="00683483"/>
    <w:rsid w:val="00692B49"/>
    <w:rsid w:val="00694E3E"/>
    <w:rsid w:val="00694F12"/>
    <w:rsid w:val="006A042F"/>
    <w:rsid w:val="006A3864"/>
    <w:rsid w:val="006A4417"/>
    <w:rsid w:val="006A5C3D"/>
    <w:rsid w:val="006A666A"/>
    <w:rsid w:val="006A72B5"/>
    <w:rsid w:val="006B038C"/>
    <w:rsid w:val="006B15E9"/>
    <w:rsid w:val="006B295C"/>
    <w:rsid w:val="006B2990"/>
    <w:rsid w:val="006C4038"/>
    <w:rsid w:val="006C74EB"/>
    <w:rsid w:val="006C7667"/>
    <w:rsid w:val="006D2DAE"/>
    <w:rsid w:val="006D3580"/>
    <w:rsid w:val="006D40C4"/>
    <w:rsid w:val="006D4387"/>
    <w:rsid w:val="006D4DCC"/>
    <w:rsid w:val="006D5473"/>
    <w:rsid w:val="006E065B"/>
    <w:rsid w:val="006E157D"/>
    <w:rsid w:val="006E3D9D"/>
    <w:rsid w:val="006F14EB"/>
    <w:rsid w:val="006F2DE1"/>
    <w:rsid w:val="006F32D2"/>
    <w:rsid w:val="006F5A99"/>
    <w:rsid w:val="00700C45"/>
    <w:rsid w:val="00700F7D"/>
    <w:rsid w:val="00701A02"/>
    <w:rsid w:val="007024CB"/>
    <w:rsid w:val="007065D8"/>
    <w:rsid w:val="00711897"/>
    <w:rsid w:val="00711F28"/>
    <w:rsid w:val="007130B4"/>
    <w:rsid w:val="007147E1"/>
    <w:rsid w:val="0071559B"/>
    <w:rsid w:val="007166B4"/>
    <w:rsid w:val="00720587"/>
    <w:rsid w:val="00722159"/>
    <w:rsid w:val="00722419"/>
    <w:rsid w:val="00727151"/>
    <w:rsid w:val="00730D42"/>
    <w:rsid w:val="007315FC"/>
    <w:rsid w:val="00732C3F"/>
    <w:rsid w:val="0073645E"/>
    <w:rsid w:val="007366A7"/>
    <w:rsid w:val="0074086A"/>
    <w:rsid w:val="007423B2"/>
    <w:rsid w:val="00743149"/>
    <w:rsid w:val="00743EC8"/>
    <w:rsid w:val="00744D15"/>
    <w:rsid w:val="0074506E"/>
    <w:rsid w:val="00745A85"/>
    <w:rsid w:val="00755101"/>
    <w:rsid w:val="00755677"/>
    <w:rsid w:val="00755D80"/>
    <w:rsid w:val="0076174F"/>
    <w:rsid w:val="00763374"/>
    <w:rsid w:val="00763C74"/>
    <w:rsid w:val="00765755"/>
    <w:rsid w:val="00767FC0"/>
    <w:rsid w:val="00771CC6"/>
    <w:rsid w:val="00773514"/>
    <w:rsid w:val="007749E5"/>
    <w:rsid w:val="00775DB1"/>
    <w:rsid w:val="00776386"/>
    <w:rsid w:val="007777B0"/>
    <w:rsid w:val="00780E45"/>
    <w:rsid w:val="0078216D"/>
    <w:rsid w:val="0078578E"/>
    <w:rsid w:val="00787EBE"/>
    <w:rsid w:val="00790910"/>
    <w:rsid w:val="00793972"/>
    <w:rsid w:val="00795F05"/>
    <w:rsid w:val="00796537"/>
    <w:rsid w:val="007975E6"/>
    <w:rsid w:val="007A017B"/>
    <w:rsid w:val="007A0367"/>
    <w:rsid w:val="007A0ED0"/>
    <w:rsid w:val="007A0FFA"/>
    <w:rsid w:val="007A3775"/>
    <w:rsid w:val="007A3A6B"/>
    <w:rsid w:val="007B226B"/>
    <w:rsid w:val="007B2BF5"/>
    <w:rsid w:val="007C0BC7"/>
    <w:rsid w:val="007C186F"/>
    <w:rsid w:val="007C58C0"/>
    <w:rsid w:val="007C7977"/>
    <w:rsid w:val="007D038B"/>
    <w:rsid w:val="007D0715"/>
    <w:rsid w:val="007D48CD"/>
    <w:rsid w:val="007D53C6"/>
    <w:rsid w:val="007D65B5"/>
    <w:rsid w:val="007D7B90"/>
    <w:rsid w:val="007E5CCC"/>
    <w:rsid w:val="007F3C56"/>
    <w:rsid w:val="007F4076"/>
    <w:rsid w:val="007F7E75"/>
    <w:rsid w:val="00803BAE"/>
    <w:rsid w:val="00807FB8"/>
    <w:rsid w:val="008145B9"/>
    <w:rsid w:val="00821DDE"/>
    <w:rsid w:val="0082280C"/>
    <w:rsid w:val="00823726"/>
    <w:rsid w:val="00825777"/>
    <w:rsid w:val="00830CDD"/>
    <w:rsid w:val="0084021E"/>
    <w:rsid w:val="00840747"/>
    <w:rsid w:val="00841075"/>
    <w:rsid w:val="008450DC"/>
    <w:rsid w:val="00846748"/>
    <w:rsid w:val="00847681"/>
    <w:rsid w:val="00854900"/>
    <w:rsid w:val="00854F7C"/>
    <w:rsid w:val="00856B12"/>
    <w:rsid w:val="00860A2A"/>
    <w:rsid w:val="00861340"/>
    <w:rsid w:val="00861ABD"/>
    <w:rsid w:val="00864240"/>
    <w:rsid w:val="008643A0"/>
    <w:rsid w:val="008647E6"/>
    <w:rsid w:val="008657BB"/>
    <w:rsid w:val="0086773F"/>
    <w:rsid w:val="008678F6"/>
    <w:rsid w:val="00874044"/>
    <w:rsid w:val="00874B40"/>
    <w:rsid w:val="00875E7C"/>
    <w:rsid w:val="00876710"/>
    <w:rsid w:val="00877589"/>
    <w:rsid w:val="00882FF1"/>
    <w:rsid w:val="008850A5"/>
    <w:rsid w:val="008867F2"/>
    <w:rsid w:val="0088692A"/>
    <w:rsid w:val="00887119"/>
    <w:rsid w:val="00887B4E"/>
    <w:rsid w:val="00892550"/>
    <w:rsid w:val="00897880"/>
    <w:rsid w:val="008A0482"/>
    <w:rsid w:val="008A0C10"/>
    <w:rsid w:val="008A4BDD"/>
    <w:rsid w:val="008A7532"/>
    <w:rsid w:val="008B199A"/>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E75D1"/>
    <w:rsid w:val="008F00D6"/>
    <w:rsid w:val="008F4102"/>
    <w:rsid w:val="008F6934"/>
    <w:rsid w:val="0090369B"/>
    <w:rsid w:val="00905BC0"/>
    <w:rsid w:val="0091125D"/>
    <w:rsid w:val="009117F8"/>
    <w:rsid w:val="00912D62"/>
    <w:rsid w:val="00914081"/>
    <w:rsid w:val="00917CF0"/>
    <w:rsid w:val="00923D8D"/>
    <w:rsid w:val="009256B7"/>
    <w:rsid w:val="00925D2B"/>
    <w:rsid w:val="00930F91"/>
    <w:rsid w:val="00933D0B"/>
    <w:rsid w:val="00934480"/>
    <w:rsid w:val="009358B9"/>
    <w:rsid w:val="00935C8D"/>
    <w:rsid w:val="009364D8"/>
    <w:rsid w:val="0093739A"/>
    <w:rsid w:val="00941F31"/>
    <w:rsid w:val="009435FA"/>
    <w:rsid w:val="0094401E"/>
    <w:rsid w:val="00953D0A"/>
    <w:rsid w:val="00956079"/>
    <w:rsid w:val="00957F9C"/>
    <w:rsid w:val="00960F39"/>
    <w:rsid w:val="00962AA5"/>
    <w:rsid w:val="00963D29"/>
    <w:rsid w:val="00966935"/>
    <w:rsid w:val="00966F95"/>
    <w:rsid w:val="00967BCD"/>
    <w:rsid w:val="00971575"/>
    <w:rsid w:val="009740AD"/>
    <w:rsid w:val="00977DD5"/>
    <w:rsid w:val="009801EA"/>
    <w:rsid w:val="00982D9C"/>
    <w:rsid w:val="0098484E"/>
    <w:rsid w:val="00987976"/>
    <w:rsid w:val="0099005F"/>
    <w:rsid w:val="0099163C"/>
    <w:rsid w:val="00991F29"/>
    <w:rsid w:val="00992EB3"/>
    <w:rsid w:val="00994B54"/>
    <w:rsid w:val="00995D6F"/>
    <w:rsid w:val="009A429F"/>
    <w:rsid w:val="009A59E5"/>
    <w:rsid w:val="009A633C"/>
    <w:rsid w:val="009B3FF0"/>
    <w:rsid w:val="009B63C3"/>
    <w:rsid w:val="009B750E"/>
    <w:rsid w:val="009C0A3E"/>
    <w:rsid w:val="009D111A"/>
    <w:rsid w:val="009D286F"/>
    <w:rsid w:val="009D52BB"/>
    <w:rsid w:val="009D5FF3"/>
    <w:rsid w:val="009E0089"/>
    <w:rsid w:val="009E2892"/>
    <w:rsid w:val="009E3C41"/>
    <w:rsid w:val="009E4DE2"/>
    <w:rsid w:val="009F1A3B"/>
    <w:rsid w:val="009F1F6D"/>
    <w:rsid w:val="009F23F1"/>
    <w:rsid w:val="009F445A"/>
    <w:rsid w:val="009F4EE2"/>
    <w:rsid w:val="00A00995"/>
    <w:rsid w:val="00A02DEA"/>
    <w:rsid w:val="00A04DF3"/>
    <w:rsid w:val="00A05385"/>
    <w:rsid w:val="00A053EC"/>
    <w:rsid w:val="00A11E65"/>
    <w:rsid w:val="00A13DD4"/>
    <w:rsid w:val="00A1535A"/>
    <w:rsid w:val="00A15913"/>
    <w:rsid w:val="00A174E6"/>
    <w:rsid w:val="00A2186A"/>
    <w:rsid w:val="00A22069"/>
    <w:rsid w:val="00A24416"/>
    <w:rsid w:val="00A268CF"/>
    <w:rsid w:val="00A26D21"/>
    <w:rsid w:val="00A30109"/>
    <w:rsid w:val="00A3048F"/>
    <w:rsid w:val="00A32082"/>
    <w:rsid w:val="00A32628"/>
    <w:rsid w:val="00A338B7"/>
    <w:rsid w:val="00A4132C"/>
    <w:rsid w:val="00A41966"/>
    <w:rsid w:val="00A42615"/>
    <w:rsid w:val="00A426FE"/>
    <w:rsid w:val="00A43C71"/>
    <w:rsid w:val="00A47F8C"/>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942E0"/>
    <w:rsid w:val="00AA0B28"/>
    <w:rsid w:val="00AA0D97"/>
    <w:rsid w:val="00AA2D8E"/>
    <w:rsid w:val="00AA4F84"/>
    <w:rsid w:val="00AA52ED"/>
    <w:rsid w:val="00AA643F"/>
    <w:rsid w:val="00AB1C97"/>
    <w:rsid w:val="00AB3ED9"/>
    <w:rsid w:val="00AB67CC"/>
    <w:rsid w:val="00AB7008"/>
    <w:rsid w:val="00AC1039"/>
    <w:rsid w:val="00AC1531"/>
    <w:rsid w:val="00AC18B0"/>
    <w:rsid w:val="00AC1AF4"/>
    <w:rsid w:val="00AC1BA8"/>
    <w:rsid w:val="00AC284A"/>
    <w:rsid w:val="00AC4ED9"/>
    <w:rsid w:val="00AC5C01"/>
    <w:rsid w:val="00AC5FF5"/>
    <w:rsid w:val="00AC638D"/>
    <w:rsid w:val="00AC7BA8"/>
    <w:rsid w:val="00AD1C6B"/>
    <w:rsid w:val="00AD4C53"/>
    <w:rsid w:val="00AD684D"/>
    <w:rsid w:val="00AE0494"/>
    <w:rsid w:val="00AE08A7"/>
    <w:rsid w:val="00AE125B"/>
    <w:rsid w:val="00AE1572"/>
    <w:rsid w:val="00AE1E30"/>
    <w:rsid w:val="00AE2D26"/>
    <w:rsid w:val="00AE3C54"/>
    <w:rsid w:val="00AE3F23"/>
    <w:rsid w:val="00AE41A1"/>
    <w:rsid w:val="00AE493F"/>
    <w:rsid w:val="00AE679B"/>
    <w:rsid w:val="00AF2222"/>
    <w:rsid w:val="00AF3606"/>
    <w:rsid w:val="00AF563B"/>
    <w:rsid w:val="00AF76B3"/>
    <w:rsid w:val="00AF7EC2"/>
    <w:rsid w:val="00B01249"/>
    <w:rsid w:val="00B01E22"/>
    <w:rsid w:val="00B051C6"/>
    <w:rsid w:val="00B07A12"/>
    <w:rsid w:val="00B11F1F"/>
    <w:rsid w:val="00B12555"/>
    <w:rsid w:val="00B145DF"/>
    <w:rsid w:val="00B157E5"/>
    <w:rsid w:val="00B1682A"/>
    <w:rsid w:val="00B21401"/>
    <w:rsid w:val="00B21C10"/>
    <w:rsid w:val="00B23797"/>
    <w:rsid w:val="00B25A32"/>
    <w:rsid w:val="00B26BC8"/>
    <w:rsid w:val="00B308D6"/>
    <w:rsid w:val="00B30F94"/>
    <w:rsid w:val="00B3249E"/>
    <w:rsid w:val="00B3373B"/>
    <w:rsid w:val="00B343A3"/>
    <w:rsid w:val="00B40162"/>
    <w:rsid w:val="00B42C9F"/>
    <w:rsid w:val="00B45211"/>
    <w:rsid w:val="00B4633E"/>
    <w:rsid w:val="00B50965"/>
    <w:rsid w:val="00B54D10"/>
    <w:rsid w:val="00B55FDB"/>
    <w:rsid w:val="00B578EB"/>
    <w:rsid w:val="00B61698"/>
    <w:rsid w:val="00B62955"/>
    <w:rsid w:val="00B64ADC"/>
    <w:rsid w:val="00B70186"/>
    <w:rsid w:val="00B73ED7"/>
    <w:rsid w:val="00B74240"/>
    <w:rsid w:val="00B769DC"/>
    <w:rsid w:val="00B77C34"/>
    <w:rsid w:val="00B80CC1"/>
    <w:rsid w:val="00B83215"/>
    <w:rsid w:val="00B84BD9"/>
    <w:rsid w:val="00B85197"/>
    <w:rsid w:val="00B8666D"/>
    <w:rsid w:val="00B86B43"/>
    <w:rsid w:val="00B87296"/>
    <w:rsid w:val="00B87AC7"/>
    <w:rsid w:val="00B9002A"/>
    <w:rsid w:val="00B90DAF"/>
    <w:rsid w:val="00B91057"/>
    <w:rsid w:val="00B95112"/>
    <w:rsid w:val="00BA38D4"/>
    <w:rsid w:val="00BA587C"/>
    <w:rsid w:val="00BA6281"/>
    <w:rsid w:val="00BA7C06"/>
    <w:rsid w:val="00BB2CE9"/>
    <w:rsid w:val="00BB4373"/>
    <w:rsid w:val="00BB4538"/>
    <w:rsid w:val="00BB55C1"/>
    <w:rsid w:val="00BB5BC5"/>
    <w:rsid w:val="00BC1721"/>
    <w:rsid w:val="00BC44CD"/>
    <w:rsid w:val="00BC5264"/>
    <w:rsid w:val="00BC56F6"/>
    <w:rsid w:val="00BC5B20"/>
    <w:rsid w:val="00BC6433"/>
    <w:rsid w:val="00BC65EE"/>
    <w:rsid w:val="00BC735D"/>
    <w:rsid w:val="00BD1C1D"/>
    <w:rsid w:val="00BD65CF"/>
    <w:rsid w:val="00BD687D"/>
    <w:rsid w:val="00BE1376"/>
    <w:rsid w:val="00BE4EC7"/>
    <w:rsid w:val="00BE71B0"/>
    <w:rsid w:val="00BF0254"/>
    <w:rsid w:val="00BF02BA"/>
    <w:rsid w:val="00BF14E6"/>
    <w:rsid w:val="00BF226E"/>
    <w:rsid w:val="00C02B9C"/>
    <w:rsid w:val="00C05887"/>
    <w:rsid w:val="00C065FE"/>
    <w:rsid w:val="00C0688B"/>
    <w:rsid w:val="00C06CE2"/>
    <w:rsid w:val="00C114E9"/>
    <w:rsid w:val="00C1184E"/>
    <w:rsid w:val="00C11943"/>
    <w:rsid w:val="00C119B5"/>
    <w:rsid w:val="00C11C24"/>
    <w:rsid w:val="00C125F8"/>
    <w:rsid w:val="00C15A7C"/>
    <w:rsid w:val="00C162F3"/>
    <w:rsid w:val="00C16A34"/>
    <w:rsid w:val="00C176EB"/>
    <w:rsid w:val="00C207A5"/>
    <w:rsid w:val="00C21BB3"/>
    <w:rsid w:val="00C22BDC"/>
    <w:rsid w:val="00C25840"/>
    <w:rsid w:val="00C25876"/>
    <w:rsid w:val="00C26763"/>
    <w:rsid w:val="00C3097B"/>
    <w:rsid w:val="00C3239C"/>
    <w:rsid w:val="00C3398C"/>
    <w:rsid w:val="00C351D3"/>
    <w:rsid w:val="00C35FF8"/>
    <w:rsid w:val="00C368AB"/>
    <w:rsid w:val="00C37D26"/>
    <w:rsid w:val="00C4053A"/>
    <w:rsid w:val="00C40A65"/>
    <w:rsid w:val="00C41973"/>
    <w:rsid w:val="00C43EA7"/>
    <w:rsid w:val="00C44BEA"/>
    <w:rsid w:val="00C44E02"/>
    <w:rsid w:val="00C45B9E"/>
    <w:rsid w:val="00C51C3D"/>
    <w:rsid w:val="00C5207D"/>
    <w:rsid w:val="00C533E2"/>
    <w:rsid w:val="00C55336"/>
    <w:rsid w:val="00C55CC5"/>
    <w:rsid w:val="00C57568"/>
    <w:rsid w:val="00C60409"/>
    <w:rsid w:val="00C669E1"/>
    <w:rsid w:val="00C67F5C"/>
    <w:rsid w:val="00C67F8A"/>
    <w:rsid w:val="00C735B9"/>
    <w:rsid w:val="00C75DDB"/>
    <w:rsid w:val="00C805DE"/>
    <w:rsid w:val="00C80A54"/>
    <w:rsid w:val="00C84AED"/>
    <w:rsid w:val="00C9090D"/>
    <w:rsid w:val="00C93C3A"/>
    <w:rsid w:val="00C940DC"/>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21"/>
    <w:rsid w:val="00CC5FD1"/>
    <w:rsid w:val="00CD124C"/>
    <w:rsid w:val="00CD2959"/>
    <w:rsid w:val="00CD3744"/>
    <w:rsid w:val="00CD4C67"/>
    <w:rsid w:val="00CD5F26"/>
    <w:rsid w:val="00CD791F"/>
    <w:rsid w:val="00CE346A"/>
    <w:rsid w:val="00CE3EF1"/>
    <w:rsid w:val="00CE5A9D"/>
    <w:rsid w:val="00CF06A4"/>
    <w:rsid w:val="00CF071D"/>
    <w:rsid w:val="00CF2682"/>
    <w:rsid w:val="00CF5150"/>
    <w:rsid w:val="00CF7FD8"/>
    <w:rsid w:val="00D02912"/>
    <w:rsid w:val="00D0432B"/>
    <w:rsid w:val="00D053C2"/>
    <w:rsid w:val="00D05A90"/>
    <w:rsid w:val="00D13B91"/>
    <w:rsid w:val="00D13CF2"/>
    <w:rsid w:val="00D16158"/>
    <w:rsid w:val="00D17793"/>
    <w:rsid w:val="00D21389"/>
    <w:rsid w:val="00D21AB4"/>
    <w:rsid w:val="00D223D3"/>
    <w:rsid w:val="00D22744"/>
    <w:rsid w:val="00D23B55"/>
    <w:rsid w:val="00D24619"/>
    <w:rsid w:val="00D27777"/>
    <w:rsid w:val="00D310F9"/>
    <w:rsid w:val="00D3561E"/>
    <w:rsid w:val="00D45434"/>
    <w:rsid w:val="00D4584D"/>
    <w:rsid w:val="00D45D36"/>
    <w:rsid w:val="00D50A6C"/>
    <w:rsid w:val="00D536BC"/>
    <w:rsid w:val="00D55339"/>
    <w:rsid w:val="00D57808"/>
    <w:rsid w:val="00D57E60"/>
    <w:rsid w:val="00D6221B"/>
    <w:rsid w:val="00D727DC"/>
    <w:rsid w:val="00D73363"/>
    <w:rsid w:val="00D73E00"/>
    <w:rsid w:val="00D74E8F"/>
    <w:rsid w:val="00D816F5"/>
    <w:rsid w:val="00D82DD2"/>
    <w:rsid w:val="00D83C81"/>
    <w:rsid w:val="00D85BD5"/>
    <w:rsid w:val="00D86721"/>
    <w:rsid w:val="00D90C95"/>
    <w:rsid w:val="00D92226"/>
    <w:rsid w:val="00D93571"/>
    <w:rsid w:val="00D9500B"/>
    <w:rsid w:val="00D9543C"/>
    <w:rsid w:val="00DA2893"/>
    <w:rsid w:val="00DA31A6"/>
    <w:rsid w:val="00DA4058"/>
    <w:rsid w:val="00DA4556"/>
    <w:rsid w:val="00DA5411"/>
    <w:rsid w:val="00DA5D29"/>
    <w:rsid w:val="00DA627E"/>
    <w:rsid w:val="00DA69CF"/>
    <w:rsid w:val="00DB0C6B"/>
    <w:rsid w:val="00DB1764"/>
    <w:rsid w:val="00DB27BD"/>
    <w:rsid w:val="00DB53E2"/>
    <w:rsid w:val="00DB5D2B"/>
    <w:rsid w:val="00DB64D9"/>
    <w:rsid w:val="00DB6B7F"/>
    <w:rsid w:val="00DB7117"/>
    <w:rsid w:val="00DB788F"/>
    <w:rsid w:val="00DC2FF7"/>
    <w:rsid w:val="00DC324E"/>
    <w:rsid w:val="00DC59FD"/>
    <w:rsid w:val="00DC5F7C"/>
    <w:rsid w:val="00DC6534"/>
    <w:rsid w:val="00DC7EA0"/>
    <w:rsid w:val="00DD0465"/>
    <w:rsid w:val="00DD7815"/>
    <w:rsid w:val="00DE18CD"/>
    <w:rsid w:val="00DE3111"/>
    <w:rsid w:val="00DE4F1D"/>
    <w:rsid w:val="00DE501A"/>
    <w:rsid w:val="00DF0289"/>
    <w:rsid w:val="00DF2FFC"/>
    <w:rsid w:val="00DF67A9"/>
    <w:rsid w:val="00DF7A42"/>
    <w:rsid w:val="00E01896"/>
    <w:rsid w:val="00E0192E"/>
    <w:rsid w:val="00E04FDF"/>
    <w:rsid w:val="00E05B28"/>
    <w:rsid w:val="00E063FF"/>
    <w:rsid w:val="00E064FA"/>
    <w:rsid w:val="00E06E2E"/>
    <w:rsid w:val="00E126B6"/>
    <w:rsid w:val="00E14507"/>
    <w:rsid w:val="00E21BC6"/>
    <w:rsid w:val="00E2227E"/>
    <w:rsid w:val="00E352B4"/>
    <w:rsid w:val="00E36A87"/>
    <w:rsid w:val="00E410E8"/>
    <w:rsid w:val="00E42AA9"/>
    <w:rsid w:val="00E43E43"/>
    <w:rsid w:val="00E510FA"/>
    <w:rsid w:val="00E52272"/>
    <w:rsid w:val="00E52958"/>
    <w:rsid w:val="00E60D97"/>
    <w:rsid w:val="00E61847"/>
    <w:rsid w:val="00E63D47"/>
    <w:rsid w:val="00E662B7"/>
    <w:rsid w:val="00E73024"/>
    <w:rsid w:val="00E730EF"/>
    <w:rsid w:val="00E76E5B"/>
    <w:rsid w:val="00E90EC6"/>
    <w:rsid w:val="00E965F4"/>
    <w:rsid w:val="00E97FBA"/>
    <w:rsid w:val="00EA78CD"/>
    <w:rsid w:val="00EB54DB"/>
    <w:rsid w:val="00EB54E5"/>
    <w:rsid w:val="00EB55A0"/>
    <w:rsid w:val="00EB7802"/>
    <w:rsid w:val="00EB796D"/>
    <w:rsid w:val="00EB7A54"/>
    <w:rsid w:val="00EC06A8"/>
    <w:rsid w:val="00EC2AA8"/>
    <w:rsid w:val="00EC691C"/>
    <w:rsid w:val="00EC6D2F"/>
    <w:rsid w:val="00ED45AD"/>
    <w:rsid w:val="00ED4B57"/>
    <w:rsid w:val="00ED57EC"/>
    <w:rsid w:val="00ED76A0"/>
    <w:rsid w:val="00EE0B24"/>
    <w:rsid w:val="00EE10E5"/>
    <w:rsid w:val="00EE60F1"/>
    <w:rsid w:val="00EE611E"/>
    <w:rsid w:val="00EE7499"/>
    <w:rsid w:val="00EE74F6"/>
    <w:rsid w:val="00EF3431"/>
    <w:rsid w:val="00EF55FF"/>
    <w:rsid w:val="00EF723E"/>
    <w:rsid w:val="00F00AA4"/>
    <w:rsid w:val="00F101A0"/>
    <w:rsid w:val="00F11B38"/>
    <w:rsid w:val="00F12194"/>
    <w:rsid w:val="00F127A2"/>
    <w:rsid w:val="00F14EB0"/>
    <w:rsid w:val="00F22161"/>
    <w:rsid w:val="00F22EFE"/>
    <w:rsid w:val="00F259BF"/>
    <w:rsid w:val="00F261B0"/>
    <w:rsid w:val="00F30775"/>
    <w:rsid w:val="00F313D0"/>
    <w:rsid w:val="00F31757"/>
    <w:rsid w:val="00F349A7"/>
    <w:rsid w:val="00F363DF"/>
    <w:rsid w:val="00F376AC"/>
    <w:rsid w:val="00F418E2"/>
    <w:rsid w:val="00F4586F"/>
    <w:rsid w:val="00F46A1A"/>
    <w:rsid w:val="00F55240"/>
    <w:rsid w:val="00F56D35"/>
    <w:rsid w:val="00F60F9F"/>
    <w:rsid w:val="00F67BC4"/>
    <w:rsid w:val="00F67C07"/>
    <w:rsid w:val="00F708EF"/>
    <w:rsid w:val="00F81BCF"/>
    <w:rsid w:val="00F83D7F"/>
    <w:rsid w:val="00F83F33"/>
    <w:rsid w:val="00FA1882"/>
    <w:rsid w:val="00FA3733"/>
    <w:rsid w:val="00FB4133"/>
    <w:rsid w:val="00FB4822"/>
    <w:rsid w:val="00FB6B75"/>
    <w:rsid w:val="00FB70E2"/>
    <w:rsid w:val="00FB7674"/>
    <w:rsid w:val="00FB7BB9"/>
    <w:rsid w:val="00FC30D0"/>
    <w:rsid w:val="00FC59E6"/>
    <w:rsid w:val="00FC6118"/>
    <w:rsid w:val="00FC730D"/>
    <w:rsid w:val="00FD36F0"/>
    <w:rsid w:val="00FD4B1D"/>
    <w:rsid w:val="00FD663F"/>
    <w:rsid w:val="00FE271B"/>
    <w:rsid w:val="00FE52ED"/>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4770996D-7D89-420F-A118-77713B042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429816053">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251424016">
              <w:marLeft w:val="0"/>
              <w:marRight w:val="0"/>
              <w:marTop w:val="0"/>
              <w:marBottom w:val="0"/>
              <w:divBdr>
                <w:top w:val="none" w:sz="0" w:space="0" w:color="auto"/>
                <w:left w:val="none" w:sz="0" w:space="0" w:color="auto"/>
                <w:bottom w:val="none" w:sz="0" w:space="0" w:color="auto"/>
                <w:right w:val="none" w:sz="0" w:space="0" w:color="auto"/>
              </w:divBdr>
            </w:div>
            <w:div w:id="18024676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956CE2E6-463E-4C0D-9C86-78BB06D0A9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4</TotalTime>
  <Pages>49</Pages>
  <Words>19863</Words>
  <Characters>113225</Characters>
  <Application>Microsoft Office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328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uhammad Hasbi</cp:lastModifiedBy>
  <cp:revision>37</cp:revision>
  <cp:lastPrinted>2020-03-03T15:33:00Z</cp:lastPrinted>
  <dcterms:created xsi:type="dcterms:W3CDTF">2020-01-09T09:19:00Z</dcterms:created>
  <dcterms:modified xsi:type="dcterms:W3CDTF">2020-03-03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